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934E7"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934E7"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934E7"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934E7"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934E7"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934E7"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934E7"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934E7"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934E7"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934E7"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934E7"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934E7"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934E7"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934E7"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934E7"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934E7"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934E7"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934E7"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934E7"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934E7"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D934E7">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D934E7">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D934E7">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D934E7">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D934E7">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D934E7">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D934E7">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D934E7">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D934E7">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D934E7">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D934E7">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D934E7">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D934E7">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Aurazo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3A603D9" w:rsidR="006707EB" w:rsidRDefault="00173517" w:rsidP="00F57A1B">
      <w:r>
        <w:t>E</w:t>
      </w:r>
      <w:r w:rsidR="006707EB" w:rsidRPr="00662EB4">
        <w:t xml:space="preserve">l presente trabajo se organiza de la siguiente manera. </w:t>
      </w:r>
      <w:commentRangeStart w:id="72"/>
      <w:r w:rsidR="006707EB" w:rsidRPr="00662EB4">
        <w:t xml:space="preserve">El capítulo II contiene </w:t>
      </w:r>
      <w:del w:id="73"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4" w:author="Diego Uriarte" w:date="2019-05-12T09:05:00Z">
        <w:r w:rsidR="00D5579C">
          <w:t xml:space="preserve">la </w:t>
        </w:r>
      </w:ins>
      <w:r w:rsidR="00221CA5">
        <w:t xml:space="preserve">revisión </w:t>
      </w:r>
      <w:r w:rsidR="00DB157A">
        <w:t xml:space="preserve">de la literatura de trabajos relacionados </w:t>
      </w:r>
      <w:ins w:id="75" w:author="Diego Uriarte" w:date="2019-05-14T15:20:00Z">
        <w:r w:rsidR="00612E37">
          <w:t>al efecto de las adquisic</w:t>
        </w:r>
      </w:ins>
      <w:ins w:id="76" w:author="Diego Uriarte" w:date="2019-05-14T15:21:00Z">
        <w:r w:rsidR="00612E37">
          <w:t>iones y fusiones en los precios</w:t>
        </w:r>
      </w:ins>
      <w:del w:id="77" w:author="Diego Uriarte" w:date="2019-05-14T15:21:00Z">
        <w:r w:rsidR="00DB157A" w:rsidDel="00612E37">
          <w:delText>a los mercados de combustibles líquidos</w:delText>
        </w:r>
      </w:del>
      <w:r w:rsidR="00DB157A">
        <w:t xml:space="preserve">, </w:t>
      </w:r>
      <w:del w:id="78"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9" w:author="Diego Uriarte" w:date="2019-05-12T09:06:00Z">
        <w:r w:rsidR="00D5579C">
          <w:t>y la descripción de los modelos de econometría espacial utilizados</w:t>
        </w:r>
      </w:ins>
      <w:r w:rsidR="006707EB">
        <w:t>. El capítulo III</w:t>
      </w:r>
      <w:ins w:id="80"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2"/>
      <w:r w:rsidR="00612E37">
        <w:rPr>
          <w:rStyle w:val="Refdecomentario"/>
        </w:rPr>
        <w:commentReference w:id="72"/>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1" w:name="_Ref5724450"/>
      <w:bookmarkStart w:id="82" w:name="_Toc6348713"/>
      <w:r w:rsidRPr="002C12C7">
        <w:lastRenderedPageBreak/>
        <w:t>Marco</w:t>
      </w:r>
      <w:r>
        <w:t xml:space="preserve"> Teórico</w:t>
      </w:r>
      <w:bookmarkEnd w:id="81"/>
      <w:bookmarkEnd w:id="82"/>
    </w:p>
    <w:p w14:paraId="068DEBCA" w14:textId="0F827D43" w:rsidR="00A91D92" w:rsidRDefault="00FA2CF8" w:rsidP="002C12C7">
      <w:pPr>
        <w:pStyle w:val="Ttulo2"/>
      </w:pPr>
      <w:bookmarkStart w:id="83" w:name="_Ref5566273"/>
      <w:bookmarkStart w:id="84" w:name="_Toc6348715"/>
      <w:r w:rsidRPr="00FA2CF8">
        <w:t xml:space="preserve">Revisión de la </w:t>
      </w:r>
      <w:r w:rsidRPr="002C12C7">
        <w:t>literatura</w:t>
      </w:r>
      <w:bookmarkEnd w:id="83"/>
      <w:bookmarkEnd w:id="84"/>
    </w:p>
    <w:p w14:paraId="3A4D1F48" w14:textId="6F24DB03" w:rsidR="00B558AA" w:rsidRDefault="008938F2" w:rsidP="00FC709D">
      <w:pPr>
        <w:rPr>
          <w:ins w:id="85" w:author="Diego Uriarte" w:date="2019-05-13T16:42:00Z"/>
        </w:rPr>
      </w:pPr>
      <w:ins w:id="86" w:author="Diego Uriarte" w:date="2019-05-13T15:28:00Z">
        <w:r>
          <w:t xml:space="preserve">Las fusiones y adquisiciones representan </w:t>
        </w:r>
      </w:ins>
      <w:ins w:id="87"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8" w:author="Diego Uriarte" w:date="2019-05-13T15:32:00Z">
        <w:r>
          <w:t xml:space="preserve">que se fusionan </w:t>
        </w:r>
      </w:ins>
      <w:ins w:id="89" w:author="Diego Uriarte" w:date="2019-05-13T17:03:00Z">
        <w:r w:rsidR="0031702D">
          <w:t xml:space="preserve">y a sus competidoras </w:t>
        </w:r>
      </w:ins>
      <w:ins w:id="90" w:author="Diego Uriarte" w:date="2019-05-13T15:32:00Z">
        <w:r>
          <w:t>enfrentar menor competencia</w:t>
        </w:r>
        <w:r w:rsidR="0031702D">
          <w:t xml:space="preserve"> y aumentar </w:t>
        </w:r>
      </w:ins>
      <w:ins w:id="91" w:author="Diego Uriarte" w:date="2019-05-13T17:03:00Z">
        <w:r w:rsidR="0031702D">
          <w:t xml:space="preserve">sus </w:t>
        </w:r>
      </w:ins>
      <w:ins w:id="92" w:author="Diego Uriarte" w:date="2019-05-13T17:04:00Z">
        <w:r w:rsidR="0031702D">
          <w:t xml:space="preserve">ganancias </w:t>
        </w:r>
        <w:r w:rsidR="0031702D">
          <w:fldChar w:fldCharType="begin"/>
        </w:r>
      </w:ins>
      <w:ins w:id="93"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4" w:author="Diego Uriarte" w:date="2019-05-13T17:05:00Z">
        <w:r w:rsidR="0031702D" w:rsidRPr="0031702D">
          <w:rPr>
            <w:rFonts w:ascii="Times New Roman" w:hAnsi="Times New Roman"/>
            <w:rPrChange w:id="95" w:author="Diego Uriarte" w:date="2019-05-13T17:05:00Z">
              <w:rPr/>
            </w:rPrChange>
          </w:rPr>
          <w:t>(Pautler, 2003)</w:t>
        </w:r>
      </w:ins>
      <w:ins w:id="96" w:author="Diego Uriarte" w:date="2019-05-13T17:04:00Z">
        <w:r w:rsidR="0031702D">
          <w:fldChar w:fldCharType="end"/>
        </w:r>
        <w:r w:rsidR="0031702D">
          <w:t>.</w:t>
        </w:r>
      </w:ins>
      <w:ins w:id="97" w:author="Diego Uriarte" w:date="2019-05-13T15:32:00Z">
        <w:r>
          <w:t xml:space="preserve"> Debido a ello, muchos pa</w:t>
        </w:r>
      </w:ins>
      <w:ins w:id="98" w:author="Diego Uriarte" w:date="2019-05-13T15:33:00Z">
        <w:r>
          <w:t xml:space="preserve">íses cuentan con agencias de regulan y revisan las posibles fusiones y adquisiciones, con el objetivo de </w:t>
        </w:r>
      </w:ins>
      <w:ins w:id="99" w:author="Diego Uriarte" w:date="2019-05-13T15:34:00Z">
        <w:r>
          <w:t>evitar incrementos de precios anticompetitivos.</w:t>
        </w:r>
      </w:ins>
      <w:ins w:id="100" w:author="Diego Uriarte" w:date="2019-05-13T15:35:00Z">
        <w:r>
          <w:t xml:space="preserve"> </w:t>
        </w:r>
      </w:ins>
      <w:ins w:id="101" w:author="Diego Uriarte" w:date="2019-05-13T16:42:00Z">
        <w:r w:rsidR="00B558AA">
          <w:t xml:space="preserve">A </w:t>
        </w:r>
      </w:ins>
      <w:ins w:id="102" w:author="Diego Uriarte" w:date="2019-05-13T16:49:00Z">
        <w:r w:rsidR="00E32944">
          <w:t>continuación,</w:t>
        </w:r>
      </w:ins>
      <w:ins w:id="103" w:author="Diego Uriarte" w:date="2019-05-13T16:42:00Z">
        <w:r w:rsidR="00B558AA">
          <w:t xml:space="preserve"> se describen trabajos </w:t>
        </w:r>
      </w:ins>
      <w:ins w:id="104" w:author="Diego Uriarte" w:date="2019-05-13T16:43:00Z">
        <w:r w:rsidR="00B558AA">
          <w:t>que evalúan mediante quasi-experimentos el efecto de fusiones en los precios.</w:t>
        </w:r>
      </w:ins>
    </w:p>
    <w:p w14:paraId="05C3DCF3" w14:textId="2D6C9998" w:rsidR="00FA2CF8" w:rsidRPr="00FA2CF8" w:rsidDel="001B716E" w:rsidRDefault="008938F2" w:rsidP="00F57A1B">
      <w:pPr>
        <w:rPr>
          <w:del w:id="105" w:author="Diego Uriarte" w:date="2019-05-12T10:53:00Z"/>
        </w:rPr>
      </w:pPr>
      <w:ins w:id="106" w:author="Diego Uriarte" w:date="2019-05-13T15:34:00Z">
        <w:r>
          <w:t xml:space="preserve">En EE.UU., </w:t>
        </w:r>
      </w:ins>
      <w:ins w:id="107" w:author="Diego Uriarte" w:date="2019-05-12T12:38:00Z">
        <w:r w:rsidR="00F02598" w:rsidRPr="00F02598">
          <w:t>Ashenfelter</w:t>
        </w:r>
        <w:r w:rsidR="00F02598">
          <w:t xml:space="preserve"> y Hosken </w:t>
        </w:r>
      </w:ins>
      <w:ins w:id="108"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09" w:author="Diego Uriarte" w:date="2019-05-12T12:37:00Z">
        <w:r w:rsidR="00F02598" w:rsidRPr="00F02598">
          <w:rPr>
            <w:rFonts w:ascii="Times New Roman" w:hAnsi="Times New Roman"/>
            <w:rPrChange w:id="110" w:author="Diego Uriarte" w:date="2019-05-12T12:37:00Z">
              <w:rPr/>
            </w:rPrChange>
          </w:rPr>
          <w:t>(2010)</w:t>
        </w:r>
        <w:r w:rsidR="00F02598">
          <w:fldChar w:fldCharType="end"/>
        </w:r>
      </w:ins>
      <w:del w:id="111"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2" w:author="Diego Uriarte" w:date="2019-05-12T10:53:00Z"/>
        </w:rPr>
      </w:pPr>
      <w:del w:id="113"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4" w:author="Diego Uriarte" w:date="2019-05-13T16:37:00Z"/>
        </w:rPr>
      </w:pPr>
      <w:ins w:id="115" w:author="Diego Uriarte" w:date="2019-05-12T12:38:00Z">
        <w:r>
          <w:t xml:space="preserve"> utilizan un enfoque de diferencias-en-diferencias para estimar los incrementos de precios </w:t>
        </w:r>
      </w:ins>
      <w:ins w:id="116" w:author="Diego Uriarte" w:date="2019-05-12T12:39:00Z">
        <w:r>
          <w:t>luego de cinco fusiones</w:t>
        </w:r>
      </w:ins>
      <w:ins w:id="117" w:author="Diego Uriarte" w:date="2019-05-12T12:44:00Z">
        <w:r>
          <w:t xml:space="preserve"> </w:t>
        </w:r>
      </w:ins>
      <w:ins w:id="118" w:author="Diego Uriarte" w:date="2019-05-13T16:48:00Z">
        <w:r w:rsidR="00E32944">
          <w:t xml:space="preserve">- autorizadas por la autoridad competente - </w:t>
        </w:r>
      </w:ins>
      <w:ins w:id="119" w:author="Diego Uriarte" w:date="2019-05-12T12:44:00Z">
        <w:r>
          <w:t>de firmas de productos de consumo masivo</w:t>
        </w:r>
      </w:ins>
      <w:ins w:id="120" w:author="Diego Uriarte" w:date="2019-05-12T12:39:00Z">
        <w:r>
          <w:t>.</w:t>
        </w:r>
      </w:ins>
      <w:ins w:id="121" w:author="Diego Uriarte" w:date="2019-05-13T16:49:00Z">
        <w:r w:rsidR="00E32944">
          <w:t xml:space="preserve"> Los autores </w:t>
        </w:r>
      </w:ins>
      <w:ins w:id="122" w:author="Diego Uriarte" w:date="2019-05-12T12:40:00Z">
        <w:r>
          <w:t>detectaron incrementos de precios de entre 7 y 10%</w:t>
        </w:r>
      </w:ins>
      <w:ins w:id="123" w:author="Diego Uriarte" w:date="2019-05-13T16:49:00Z">
        <w:r w:rsidR="00E32944" w:rsidRPr="00E32944">
          <w:t xml:space="preserve"> </w:t>
        </w:r>
        <w:r w:rsidR="00E32944">
          <w:t>en cuatro de las cinco fusiones</w:t>
        </w:r>
      </w:ins>
      <w:ins w:id="124" w:author="Diego Uriarte" w:date="2019-05-12T12:40:00Z">
        <w:r>
          <w:t xml:space="preserve">. </w:t>
        </w:r>
      </w:ins>
      <w:ins w:id="125" w:author="Diego Uriarte" w:date="2019-05-12T12:41:00Z">
        <w:r>
          <w:t xml:space="preserve">Para establecer los grupos de control requeridos en la estimación, los autores </w:t>
        </w:r>
      </w:ins>
      <w:ins w:id="126" w:author="Diego Uriarte" w:date="2019-05-12T12:42:00Z">
        <w:r>
          <w:t xml:space="preserve">crean grupos de productos fabricados con ingredientes </w:t>
        </w:r>
      </w:ins>
      <w:ins w:id="127" w:author="Diego Uriarte" w:date="2019-05-12T12:43:00Z">
        <w:r>
          <w:t xml:space="preserve">similares </w:t>
        </w:r>
      </w:ins>
      <w:ins w:id="128" w:author="Diego Uriarte" w:date="2019-05-12T12:42:00Z">
        <w:r>
          <w:t>a los vendidos por las firmas que se fusionan</w:t>
        </w:r>
      </w:ins>
      <w:ins w:id="129" w:author="Diego Uriarte" w:date="2019-05-12T12:44:00Z">
        <w:r>
          <w:t xml:space="preserve">, en particular, productos </w:t>
        </w:r>
      </w:ins>
      <w:ins w:id="130" w:author="Diego Uriarte" w:date="2019-05-12T12:45:00Z">
        <w:r>
          <w:t>similares,</w:t>
        </w:r>
      </w:ins>
      <w:ins w:id="131" w:author="Diego Uriarte" w:date="2019-05-12T12:44:00Z">
        <w:r>
          <w:t xml:space="preserve"> pero con la marca </w:t>
        </w:r>
      </w:ins>
      <w:ins w:id="132" w:author="Diego Uriarte" w:date="2019-05-12T12:45:00Z">
        <w:r>
          <w:t>de supermercado</w:t>
        </w:r>
      </w:ins>
      <w:ins w:id="133" w:author="Diego Uriarte" w:date="2019-05-12T12:43:00Z">
        <w:r>
          <w:t xml:space="preserve">. </w:t>
        </w:r>
      </w:ins>
      <w:ins w:id="134" w:author="Diego Uriarte" w:date="2019-05-12T12:44:00Z">
        <w:r>
          <w:t xml:space="preserve">Al utilizar precios </w:t>
        </w:r>
      </w:ins>
      <w:ins w:id="135" w:author="Diego Uriarte" w:date="2019-05-12T12:45:00Z">
        <w:r>
          <w:t>de productos que representan un sustituto a los productos de marca involucrados en la fusi</w:t>
        </w:r>
      </w:ins>
      <w:ins w:id="136" w:author="Diego Uriarte" w:date="2019-05-12T12:46:00Z">
        <w:r>
          <w:t>ón, los productos de supermercado podrían incrementar sus precios como respuesta a la fusión, por lo que los aut</w:t>
        </w:r>
        <w:r w:rsidR="009241B6">
          <w:t>ores indican que los efectos de incremento de precios podr</w:t>
        </w:r>
      </w:ins>
      <w:ins w:id="137" w:author="Diego Uriarte" w:date="2019-05-12T12:47:00Z">
        <w:r w:rsidR="009241B6">
          <w:t>ían estar subestimados.</w:t>
        </w:r>
      </w:ins>
    </w:p>
    <w:p w14:paraId="0384FB7A" w14:textId="0584540D" w:rsidR="009241B6" w:rsidRDefault="008938F2" w:rsidP="00FC709D">
      <w:pPr>
        <w:rPr>
          <w:ins w:id="138" w:author="Diego Uriarte" w:date="2019-05-12T13:04:00Z"/>
        </w:rPr>
      </w:pPr>
      <w:ins w:id="139" w:author="Diego Uriarte" w:date="2019-05-13T15:35:00Z">
        <w:r>
          <w:t xml:space="preserve">En la industria de combustibles, </w:t>
        </w:r>
      </w:ins>
      <w:ins w:id="140"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1"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2"/>
        </w:r>
      </w:ins>
      <w:ins w:id="143" w:author="Diego Uriarte" w:date="2019-05-13T17:06:00Z">
        <w:r w:rsidR="000B623C">
          <w:rPr>
            <w:rStyle w:val="Refdecomentario"/>
          </w:rPr>
          <w:commentReference w:id="144"/>
        </w:r>
      </w:ins>
      <w:ins w:id="145" w:author="Diego Uriarte" w:date="2019-05-12T12:51:00Z">
        <w:r w:rsidR="009241B6" w:rsidRPr="00FA2CF8">
          <w:t xml:space="preserve"> </w:t>
        </w:r>
      </w:ins>
      <w:ins w:id="146" w:author="Diego Uriarte" w:date="2019-05-12T12:57:00Z">
        <w:r w:rsidR="00127563">
          <w:t xml:space="preserve">Hastings utiliza una regresión de efectos fijos a nivel estación con </w:t>
        </w:r>
      </w:ins>
      <w:ins w:id="147" w:author="Diego Uriarte" w:date="2019-05-12T12:58:00Z">
        <w:r w:rsidR="00127563">
          <w:t>dummies de ciudad-tiempo para</w:t>
        </w:r>
      </w:ins>
      <w:ins w:id="148" w:author="Diego Uriarte" w:date="2019-05-12T13:04:00Z">
        <w:r w:rsidR="00127563">
          <w:t xml:space="preserve"> encontrar que la conversión de estaciones independientes a estaciones de marca aumenta los precios en los mercados afectados</w:t>
        </w:r>
      </w:ins>
      <w:ins w:id="149" w:author="Diego Uriarte" w:date="2019-05-13T15:35:00Z">
        <w:r>
          <w:t xml:space="preserve"> de manera significativa</w:t>
        </w:r>
      </w:ins>
      <w:ins w:id="150" w:author="Diego Uriarte" w:date="2019-05-12T13:04:00Z">
        <w:r w:rsidR="00127563">
          <w:t>.</w:t>
        </w:r>
      </w:ins>
      <w:ins w:id="151" w:author="Diego Uriarte" w:date="2019-05-13T15:35:00Z">
        <w:r>
          <w:t xml:space="preserve"> </w:t>
        </w:r>
      </w:ins>
      <w:ins w:id="152" w:author="Diego Uriarte" w:date="2019-05-12T13:04:00Z">
        <w:r w:rsidR="00127563">
          <w:t xml:space="preserve"> </w:t>
        </w:r>
      </w:ins>
      <w:ins w:id="153" w:author="Diego Uriarte" w:date="2019-05-12T12:58:00Z">
        <w:r w:rsidR="00127563">
          <w:t xml:space="preserve"> </w:t>
        </w:r>
      </w:ins>
    </w:p>
    <w:p w14:paraId="0C1967B0" w14:textId="6E13B37F" w:rsidR="00127563" w:rsidRPr="00356395" w:rsidRDefault="00127563" w:rsidP="00FC709D">
      <w:pPr>
        <w:rPr>
          <w:ins w:id="154" w:author="Diego Uriarte" w:date="2019-05-12T12:37:00Z"/>
          <w:lang w:val="es-ES"/>
          <w:rPrChange w:id="155" w:author="Diego Uriarte" w:date="2019-05-13T15:43:00Z">
            <w:rPr>
              <w:ins w:id="156" w:author="Diego Uriarte" w:date="2019-05-12T12:37:00Z"/>
            </w:rPr>
          </w:rPrChange>
        </w:rPr>
      </w:pPr>
      <w:ins w:id="157" w:author="Diego Uriarte" w:date="2019-05-12T13:04:00Z">
        <w:r w:rsidRPr="00356395">
          <w:rPr>
            <w:lang w:val="es-ES"/>
            <w:rPrChange w:id="158" w:author="Diego Uriarte" w:date="2019-05-13T15:43:00Z">
              <w:rPr/>
            </w:rPrChange>
          </w:rPr>
          <w:t xml:space="preserve">Pennerstorfer y Weiss </w:t>
        </w:r>
        <w:r w:rsidRPr="00FA2CF8">
          <w:fldChar w:fldCharType="begin"/>
        </w:r>
        <w:r w:rsidRPr="00356395">
          <w:rPr>
            <w:lang w:val="es-ES"/>
            <w:rPrChange w:id="159"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0" w:author="Diego Uriarte" w:date="2019-05-13T15:43:00Z">
              <w:rPr>
                <w:rFonts w:ascii="Times New Roman" w:hAnsi="Times New Roman"/>
              </w:rPr>
            </w:rPrChange>
          </w:rPr>
          <w:t>(2013)</w:t>
        </w:r>
        <w:r w:rsidRPr="00FA2CF8">
          <w:fldChar w:fldCharType="end"/>
        </w:r>
        <w:r>
          <w:t xml:space="preserve"> </w:t>
        </w:r>
      </w:ins>
      <w:ins w:id="161" w:author="Diego Uriarte" w:date="2019-05-13T15:42:00Z">
        <w:r w:rsidR="00356395">
          <w:t xml:space="preserve">realizan un trabajo similar a Hastings, pero definen una medida de agrupamiento espacial. </w:t>
        </w:r>
      </w:ins>
      <w:ins w:id="162" w:author="Diego Uriarte" w:date="2019-05-13T15:44:00Z">
        <w:r w:rsidR="00356395">
          <w:t xml:space="preserve">Esta medida, descrita con mayor detalle en el apéndice 1, </w:t>
        </w:r>
      </w:ins>
      <w:ins w:id="163"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4" w:author="Diego Uriarte" w:date="2019-05-13T16:37:00Z">
        <w:r w:rsidR="00B558AA">
          <w:t xml:space="preserve">  A mayor agrupamiento espacial, algunas estaciones evitan o se “escudan” de la competencia lo que genera mayores precios. </w:t>
        </w:r>
      </w:ins>
      <w:ins w:id="165" w:author="Diego Uriarte" w:date="2019-05-13T15:45:00Z">
        <w:r w:rsidR="00356395">
          <w:t xml:space="preserve"> </w:t>
        </w:r>
      </w:ins>
      <w:ins w:id="166" w:author="Diego Uriarte" w:date="2019-05-13T15:46:00Z">
        <w:r w:rsidR="00356395">
          <w:t xml:space="preserve">Los autores derivan su medida a partir del modelo circular de </w:t>
        </w:r>
      </w:ins>
      <w:ins w:id="167" w:author="Diego Uriarte" w:date="2019-05-13T15:47:00Z">
        <w:r w:rsidR="00356395">
          <w:t xml:space="preserve">Salop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8" w:author="Diego Uriarte" w:date="2019-05-13T16:37:00Z">
        <w:r w:rsidR="00B558AA">
          <w:t xml:space="preserve"> y la encuentran significativa al evaluar el efecto de la adquisición de una cadena de estaciones en Austria.</w:t>
        </w:r>
      </w:ins>
      <w:ins w:id="169" w:author="Diego Uriarte" w:date="2019-05-13T15:46:00Z">
        <w:r w:rsidR="00B558AA">
          <w:t xml:space="preserve"> </w:t>
        </w:r>
      </w:ins>
    </w:p>
    <w:p w14:paraId="219269B2" w14:textId="2E7102C0" w:rsidR="00FC709D" w:rsidDel="00127563" w:rsidRDefault="00FC709D" w:rsidP="00FC709D">
      <w:pPr>
        <w:rPr>
          <w:del w:id="170" w:author="Diego Uriarte" w:date="2019-05-12T13:04:00Z"/>
        </w:rPr>
      </w:pPr>
      <w:del w:id="171" w:author="Diego Uriarte" w:date="2019-05-12T12:51:00Z">
        <w:r w:rsidRPr="00127563" w:rsidDel="009241B6">
          <w:rPr>
            <w:lang w:val="en-US"/>
            <w:rPrChange w:id="172"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3"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4"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5" w:author="Diego Uriarte" w:date="2019-05-12T13:04:00Z">
              <w:rPr/>
            </w:rPrChange>
          </w:rPr>
          <w:delText xml:space="preserve"> que recolectó datos de precios y cantidades en una muestra limita de estaciones en Vancouver para poner a prueba distintos modelos de oligopolio. </w:delText>
        </w:r>
      </w:del>
      <w:del w:id="176" w:author="Diego Uriarte" w:date="2019-05-12T13:04:00Z">
        <w:r w:rsidRPr="00127563" w:rsidDel="00127563">
          <w:rPr>
            <w:lang w:val="en-US"/>
            <w:rPrChange w:id="177" w:author="Diego Uriarte" w:date="2019-05-12T13:04:00Z">
              <w:rPr/>
            </w:rPrChange>
          </w:rPr>
          <w:delText xml:space="preserve">Houde </w:delText>
        </w:r>
        <w:r w:rsidRPr="00FA2CF8" w:rsidDel="00127563">
          <w:fldChar w:fldCharType="begin"/>
        </w:r>
        <w:r w:rsidRPr="00127563" w:rsidDel="00127563">
          <w:rPr>
            <w:lang w:val="en-US"/>
            <w:rPrChange w:id="178"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79"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0" w:author="Diego Uriarte" w:date="2019-05-12T13:04:00Z">
              <w:rPr/>
            </w:rPrChange>
          </w:rPr>
          <w:delText xml:space="preserve"> y Manuszak </w:delText>
        </w:r>
        <w:r w:rsidRPr="00FA2CF8" w:rsidDel="00127563">
          <w:fldChar w:fldCharType="begin"/>
        </w:r>
        <w:r w:rsidRPr="00127563" w:rsidDel="00127563">
          <w:rPr>
            <w:lang w:val="en-US"/>
            <w:rPrChange w:id="181"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2"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3"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4" w:author="Diego Uriarte" w:date="2019-05-12T13:04:00Z"/>
        </w:rPr>
      </w:pPr>
      <w:commentRangeStart w:id="185"/>
      <w:del w:id="186"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7"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8"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89" w:author="Diego Uriarte" w:date="2019-05-12T12:51:00Z">
        <w:r w:rsidRPr="00FA2CF8" w:rsidDel="009241B6">
          <w:delText xml:space="preserve">Hastings </w:delText>
        </w:r>
        <w:r w:rsidRPr="00FA2CF8" w:rsidDel="009241B6">
          <w:fldChar w:fldCharType="begin"/>
        </w:r>
      </w:del>
      <w:del w:id="190"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1"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5"/>
        <w:r w:rsidR="006B1632" w:rsidDel="009241B6">
          <w:rPr>
            <w:rStyle w:val="Refdecomentario"/>
          </w:rPr>
          <w:commentReference w:id="185"/>
        </w:r>
      </w:del>
    </w:p>
    <w:p w14:paraId="7EE773BC" w14:textId="34470280" w:rsidR="005E6345" w:rsidRDefault="005E6345" w:rsidP="005E6345">
      <w:pPr>
        <w:pStyle w:val="Ttulo2"/>
        <w:rPr>
          <w:ins w:id="192" w:author="Diego Uriarte" w:date="2019-05-10T15:49:00Z"/>
        </w:rPr>
      </w:pPr>
      <w:ins w:id="193" w:author="Diego Uriarte" w:date="2019-05-10T15:49:00Z">
        <w:r>
          <w:t>Modelo de competencia estratégica</w:t>
        </w:r>
      </w:ins>
    </w:p>
    <w:p w14:paraId="2337C27E" w14:textId="6F62EF36" w:rsidR="005E6345" w:rsidRDefault="00027EEA" w:rsidP="005E6345">
      <w:pPr>
        <w:rPr>
          <w:ins w:id="194" w:author="Diego Uriarte" w:date="2019-05-10T15:49:00Z"/>
        </w:rPr>
      </w:pPr>
      <w:ins w:id="195"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6"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7" w:author="Diego Uriarte" w:date="2019-05-10T15:49:00Z"/>
        </w:rPr>
      </w:pPr>
      <w:ins w:id="198" w:author="Diego Uriarte" w:date="2019-05-10T15:49:00Z">
        <w:r>
          <w:t xml:space="preserve">Siguiendo a Byrn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6D397E49" w:rsidR="00522CB9" w:rsidRPr="00114A16" w:rsidRDefault="00D934E7" w:rsidP="00114A16">
      <w:pPr>
        <w:pStyle w:val="Descripcin"/>
        <w:rPr>
          <w:ins w:id="199" w:author="Diego Uriarte" w:date="2019-05-10T15:49:00Z"/>
        </w:rPr>
      </w:pPr>
      <m:oMathPara>
        <m:oMathParaPr>
          <m:jc m:val="left"/>
        </m:oMathParaPr>
        <m:oMath>
          <m:func>
            <m:funcPr>
              <m:ctrlPr>
                <w:ins w:id="200" w:author="Diego Uriarte" w:date="2019-05-10T15:49:00Z">
                  <w:rPr>
                    <w:rFonts w:ascii="Cambria Math" w:hAnsi="Cambria Math"/>
                    <w:i/>
                  </w:rPr>
                </w:ins>
              </m:ctrlPr>
            </m:funcPr>
            <m:fName>
              <m:limLow>
                <m:limLowPr>
                  <m:ctrlPr>
                    <w:ins w:id="201" w:author="Diego Uriarte" w:date="2019-05-10T15:49:00Z">
                      <w:rPr>
                        <w:rFonts w:ascii="Cambria Math" w:hAnsi="Cambria Math"/>
                        <w:i/>
                      </w:rPr>
                    </w:ins>
                  </m:ctrlPr>
                </m:limLowPr>
                <m:e>
                  <m:r>
                    <w:ins w:id="202" w:author="Diego Uriarte" w:date="2019-05-10T15:49:00Z">
                      <m:rPr>
                        <m:sty m:val="p"/>
                      </m:rPr>
                      <w:rPr>
                        <w:rFonts w:ascii="Cambria Math" w:hAnsi="Cambria Math"/>
                      </w:rPr>
                      <m:t>max</m:t>
                    </w:ins>
                  </m:r>
                </m:e>
                <m:lim>
                  <m:sSub>
                    <m:sSubPr>
                      <m:ctrlPr>
                        <w:ins w:id="203" w:author="Diego Uriarte" w:date="2019-05-10T15:49:00Z">
                          <w:rPr>
                            <w:rFonts w:ascii="Cambria Math" w:hAnsi="Cambria Math"/>
                            <w:i/>
                          </w:rPr>
                        </w:ins>
                      </m:ctrlPr>
                    </m:sSubPr>
                    <m:e>
                      <m:r>
                        <w:ins w:id="204" w:author="Diego Uriarte" w:date="2019-05-10T15:49:00Z">
                          <w:rPr>
                            <w:rFonts w:ascii="Cambria Math" w:hAnsi="Cambria Math"/>
                          </w:rPr>
                          <m:t>P</m:t>
                        </w:ins>
                      </m:r>
                    </m:e>
                    <m:sub>
                      <m:r>
                        <w:ins w:id="205" w:author="Diego Uriarte" w:date="2019-05-10T15:49:00Z">
                          <w:rPr>
                            <w:rFonts w:ascii="Cambria Math" w:hAnsi="Cambria Math"/>
                          </w:rPr>
                          <m:t>a</m:t>
                        </w:ins>
                      </m:r>
                    </m:sub>
                  </m:sSub>
                </m:lim>
              </m:limLow>
            </m:fName>
            <m:e>
              <m:sSub>
                <m:sSubPr>
                  <m:ctrlPr>
                    <w:ins w:id="206" w:author="Diego Uriarte" w:date="2019-05-10T15:49:00Z">
                      <w:rPr>
                        <w:rFonts w:ascii="Cambria Math" w:hAnsi="Cambria Math"/>
                        <w:i/>
                      </w:rPr>
                    </w:ins>
                  </m:ctrlPr>
                </m:sSubPr>
                <m:e>
                  <m:r>
                    <w:ins w:id="207" w:author="Diego Uriarte" w:date="2019-05-10T15:49:00Z">
                      <w:rPr>
                        <w:rFonts w:ascii="Cambria Math" w:hAnsi="Cambria Math"/>
                      </w:rPr>
                      <m:t>P</m:t>
                    </w:ins>
                  </m:r>
                </m:e>
                <m:sub>
                  <m:r>
                    <w:ins w:id="208" w:author="Diego Uriarte" w:date="2019-05-10T15:49:00Z">
                      <w:rPr>
                        <w:rFonts w:ascii="Cambria Math" w:hAnsi="Cambria Math"/>
                      </w:rPr>
                      <m:t>a</m:t>
                    </w:ins>
                  </m:r>
                </m:sub>
              </m:sSub>
              <m:sSub>
                <m:sSubPr>
                  <m:ctrlPr>
                    <w:ins w:id="209" w:author="Diego Uriarte" w:date="2019-05-10T15:49:00Z">
                      <w:rPr>
                        <w:rFonts w:ascii="Cambria Math" w:hAnsi="Cambria Math"/>
                        <w:i/>
                      </w:rPr>
                    </w:ins>
                  </m:ctrlPr>
                </m:sSubPr>
                <m:e>
                  <m:r>
                    <w:ins w:id="210" w:author="Diego Uriarte" w:date="2019-05-10T15:49:00Z">
                      <w:rPr>
                        <w:rFonts w:ascii="Cambria Math" w:hAnsi="Cambria Math"/>
                      </w:rPr>
                      <m:t>Q</m:t>
                    </w:ins>
                  </m:r>
                </m:e>
                <m:sub>
                  <m:r>
                    <w:ins w:id="211" w:author="Diego Uriarte" w:date="2019-05-10T15:49:00Z">
                      <w:rPr>
                        <w:rFonts w:ascii="Cambria Math" w:hAnsi="Cambria Math"/>
                      </w:rPr>
                      <m:t>a</m:t>
                    </w:ins>
                  </m:r>
                </m:sub>
              </m:sSub>
              <m:r>
                <w:ins w:id="212" w:author="Diego Uriarte" w:date="2019-05-10T15:49:00Z">
                  <w:rPr>
                    <w:rFonts w:ascii="Cambria Math" w:hAnsi="Cambria Math"/>
                  </w:rPr>
                  <m:t>-</m:t>
                </w:ins>
              </m:r>
              <m:sSub>
                <m:sSubPr>
                  <m:ctrlPr>
                    <w:ins w:id="213" w:author="Diego Uriarte" w:date="2019-05-10T15:49:00Z">
                      <w:rPr>
                        <w:rFonts w:ascii="Cambria Math" w:hAnsi="Cambria Math"/>
                        <w:i/>
                      </w:rPr>
                    </w:ins>
                  </m:ctrlPr>
                </m:sSubPr>
                <m:e>
                  <m:r>
                    <w:ins w:id="214" w:author="Diego Uriarte" w:date="2019-05-10T15:49:00Z">
                      <w:rPr>
                        <w:rFonts w:ascii="Cambria Math" w:hAnsi="Cambria Math"/>
                      </w:rPr>
                      <m:t>C</m:t>
                    </w:ins>
                  </m:r>
                </m:e>
                <m:sub>
                  <m:r>
                    <w:ins w:id="215" w:author="Diego Uriarte" w:date="2019-05-10T15:49:00Z">
                      <w:rPr>
                        <w:rFonts w:ascii="Cambria Math" w:hAnsi="Cambria Math"/>
                      </w:rPr>
                      <m:t>a</m:t>
                    </w:ins>
                  </m:r>
                </m:sub>
              </m:sSub>
            </m:e>
          </m:func>
          <m:r>
            <w:ins w:id="216" w:author="Diego Uriarte" w:date="2019-05-10T15:49:00Z">
              <m:rPr>
                <m:sty m:val="p"/>
              </m:rPr>
              <w:rPr>
                <w:rFonts w:ascii="Cambria Math" w:hAnsi="Cambria Math"/>
              </w:rPr>
              <w:br/>
            </w:ins>
          </m:r>
        </m:oMath>
        <m:oMath>
          <m:f>
            <m:fPr>
              <m:ctrlPr>
                <w:ins w:id="217" w:author="Diego Uriarte" w:date="2019-05-10T15:49:00Z">
                  <w:rPr>
                    <w:rFonts w:ascii="Cambria Math" w:hAnsi="Cambria Math"/>
                    <w:i/>
                  </w:rPr>
                </w:ins>
              </m:ctrlPr>
            </m:fPr>
            <m:num>
              <m:r>
                <w:ins w:id="218" w:author="Diego Uriarte" w:date="2019-05-10T15:49:00Z">
                  <w:rPr>
                    <w:rFonts w:ascii="Cambria Math" w:hAnsi="Cambria Math"/>
                  </w:rPr>
                  <m:t>∂π</m:t>
                </w:ins>
              </m:r>
            </m:num>
            <m:den>
              <m:r>
                <w:ins w:id="219" w:author="Diego Uriarte" w:date="2019-05-10T15:49:00Z">
                  <w:rPr>
                    <w:rFonts w:ascii="Cambria Math" w:hAnsi="Cambria Math"/>
                  </w:rPr>
                  <m:t>∂</m:t>
                </w:ins>
              </m:r>
              <m:sSub>
                <m:sSubPr>
                  <m:ctrlPr>
                    <w:ins w:id="220" w:author="Diego Uriarte" w:date="2019-05-10T15:49:00Z">
                      <w:rPr>
                        <w:rFonts w:ascii="Cambria Math" w:hAnsi="Cambria Math"/>
                        <w:i/>
                      </w:rPr>
                    </w:ins>
                  </m:ctrlPr>
                </m:sSubPr>
                <m:e>
                  <m:r>
                    <w:ins w:id="221" w:author="Diego Uriarte" w:date="2019-05-10T15:49:00Z">
                      <w:rPr>
                        <w:rFonts w:ascii="Cambria Math" w:hAnsi="Cambria Math"/>
                      </w:rPr>
                      <m:t>P</m:t>
                    </w:ins>
                  </m:r>
                </m:e>
                <m:sub>
                  <m:r>
                    <w:ins w:id="222" w:author="Diego Uriarte" w:date="2019-05-10T15:49:00Z">
                      <w:rPr>
                        <w:rFonts w:ascii="Cambria Math" w:hAnsi="Cambria Math"/>
                      </w:rPr>
                      <m:t>a</m:t>
                    </w:ins>
                  </m:r>
                </m:sub>
              </m:sSub>
            </m:den>
          </m:f>
          <m:r>
            <w:ins w:id="223" w:author="Diego Uriarte" w:date="2019-05-10T15:49:00Z">
              <m:rPr>
                <m:aln/>
              </m:rPr>
              <w:rPr>
                <w:rFonts w:ascii="Cambria Math" w:hAnsi="Cambria Math"/>
              </w:rPr>
              <m:t>=</m:t>
            </w:ins>
          </m:r>
          <m:sSub>
            <m:sSubPr>
              <m:ctrlPr>
                <w:ins w:id="224" w:author="Diego Uriarte" w:date="2019-05-10T15:49:00Z">
                  <w:rPr>
                    <w:rFonts w:ascii="Cambria Math" w:hAnsi="Cambria Math"/>
                    <w:i/>
                  </w:rPr>
                </w:ins>
              </m:ctrlPr>
            </m:sSubPr>
            <m:e>
              <m:r>
                <w:ins w:id="225" w:author="Diego Uriarte" w:date="2019-05-10T15:49:00Z">
                  <w:rPr>
                    <w:rFonts w:ascii="Cambria Math" w:hAnsi="Cambria Math"/>
                  </w:rPr>
                  <m:t>α</m:t>
                </w:ins>
              </m:r>
            </m:e>
            <m:sub>
              <m:r>
                <w:ins w:id="226" w:author="Diego Uriarte" w:date="2019-05-10T15:49:00Z">
                  <w:rPr>
                    <w:rFonts w:ascii="Cambria Math" w:hAnsi="Cambria Math"/>
                  </w:rPr>
                  <m:t>1</m:t>
                </w:ins>
              </m:r>
            </m:sub>
          </m:sSub>
          <m:r>
            <w:ins w:id="227" w:author="Diego Uriarte" w:date="2019-05-10T15:49:00Z">
              <w:rPr>
                <w:rFonts w:ascii="Cambria Math" w:hAnsi="Cambria Math"/>
              </w:rPr>
              <m:t>-</m:t>
            </w:ins>
          </m:r>
          <m:sSub>
            <m:sSubPr>
              <m:ctrlPr>
                <w:ins w:id="228" w:author="Diego Uriarte" w:date="2019-05-10T15:49:00Z">
                  <w:rPr>
                    <w:rFonts w:ascii="Cambria Math" w:hAnsi="Cambria Math"/>
                    <w:i/>
                  </w:rPr>
                </w:ins>
              </m:ctrlPr>
            </m:sSubPr>
            <m:e>
              <m:r>
                <w:ins w:id="229" w:author="Diego Uriarte" w:date="2019-05-10T15:49:00Z">
                  <w:rPr>
                    <w:rFonts w:ascii="Cambria Math" w:hAnsi="Cambria Math"/>
                  </w:rPr>
                  <m:t>α</m:t>
                </w:ins>
              </m:r>
            </m:e>
            <m:sub>
              <m:r>
                <w:ins w:id="230" w:author="Diego Uriarte" w:date="2019-05-10T15:49:00Z">
                  <w:rPr>
                    <w:rFonts w:ascii="Cambria Math" w:hAnsi="Cambria Math"/>
                  </w:rPr>
                  <m:t>2</m:t>
                </w:ins>
              </m:r>
            </m:sub>
          </m:sSub>
          <m:sSub>
            <m:sSubPr>
              <m:ctrlPr>
                <w:ins w:id="231" w:author="Diego Uriarte" w:date="2019-05-10T15:49:00Z">
                  <w:rPr>
                    <w:rFonts w:ascii="Cambria Math" w:hAnsi="Cambria Math"/>
                    <w:i/>
                  </w:rPr>
                </w:ins>
              </m:ctrlPr>
            </m:sSubPr>
            <m:e>
              <m:r>
                <w:ins w:id="232" w:author="Diego Uriarte" w:date="2019-05-10T15:49:00Z">
                  <w:rPr>
                    <w:rFonts w:ascii="Cambria Math" w:hAnsi="Cambria Math"/>
                  </w:rPr>
                  <m:t>P</m:t>
                </w:ins>
              </m:r>
            </m:e>
            <m:sub>
              <m:r>
                <w:ins w:id="233" w:author="Diego Uriarte" w:date="2019-05-10T15:49:00Z">
                  <w:rPr>
                    <w:rFonts w:ascii="Cambria Math" w:hAnsi="Cambria Math"/>
                  </w:rPr>
                  <m:t>a</m:t>
                </w:ins>
              </m:r>
            </m:sub>
          </m:sSub>
          <m:r>
            <w:ins w:id="234" w:author="Diego Uriarte" w:date="2019-05-10T15:49:00Z">
              <w:rPr>
                <w:rFonts w:ascii="Cambria Math" w:hAnsi="Cambria Math"/>
              </w:rPr>
              <m:t>+</m:t>
            </w:ins>
          </m:r>
          <m:sSub>
            <m:sSubPr>
              <m:ctrlPr>
                <w:ins w:id="235" w:author="Diego Uriarte" w:date="2019-05-10T15:49:00Z">
                  <w:rPr>
                    <w:rFonts w:ascii="Cambria Math" w:hAnsi="Cambria Math"/>
                    <w:i/>
                  </w:rPr>
                </w:ins>
              </m:ctrlPr>
            </m:sSubPr>
            <m:e>
              <m:r>
                <w:ins w:id="236" w:author="Diego Uriarte" w:date="2019-05-10T15:49:00Z">
                  <w:rPr>
                    <w:rFonts w:ascii="Cambria Math" w:hAnsi="Cambria Math"/>
                  </w:rPr>
                  <m:t>α</m:t>
                </w:ins>
              </m:r>
            </m:e>
            <m:sub>
              <m:r>
                <w:ins w:id="237" w:author="Diego Uriarte" w:date="2019-05-10T15:49:00Z">
                  <w:rPr>
                    <w:rFonts w:ascii="Cambria Math" w:hAnsi="Cambria Math"/>
                  </w:rPr>
                  <m:t>3</m:t>
                </w:ins>
              </m:r>
            </m:sub>
          </m:sSub>
          <m:sSub>
            <m:sSubPr>
              <m:ctrlPr>
                <w:ins w:id="238" w:author="Diego Uriarte" w:date="2019-05-10T15:49:00Z">
                  <w:rPr>
                    <w:rFonts w:ascii="Cambria Math" w:hAnsi="Cambria Math"/>
                    <w:i/>
                  </w:rPr>
                </w:ins>
              </m:ctrlPr>
            </m:sSubPr>
            <m:e>
              <m:r>
                <w:ins w:id="239" w:author="Diego Uriarte" w:date="2019-05-10T15:49:00Z">
                  <w:rPr>
                    <w:rFonts w:ascii="Cambria Math" w:hAnsi="Cambria Math"/>
                  </w:rPr>
                  <m:t>P</m:t>
                </w:ins>
              </m:r>
            </m:e>
            <m:sub>
              <m:r>
                <w:ins w:id="240" w:author="Diego Uriarte" w:date="2019-05-10T15:49:00Z">
                  <w:rPr>
                    <w:rFonts w:ascii="Cambria Math" w:hAnsi="Cambria Math"/>
                  </w:rPr>
                  <m:t>b</m:t>
                </w:ins>
              </m:r>
            </m:sub>
          </m:sSub>
          <m:r>
            <w:ins w:id="241" w:author="Diego Uriarte" w:date="2019-05-10T15:49:00Z">
              <w:rPr>
                <w:rFonts w:ascii="Cambria Math" w:hAnsi="Cambria Math"/>
              </w:rPr>
              <m:t>+θ</m:t>
            </w:ins>
          </m:r>
          <m:sSub>
            <m:sSubPr>
              <m:ctrlPr>
                <w:ins w:id="242" w:author="Diego Uriarte" w:date="2019-05-10T15:49:00Z">
                  <w:rPr>
                    <w:rFonts w:ascii="Cambria Math" w:hAnsi="Cambria Math"/>
                    <w:i/>
                  </w:rPr>
                </w:ins>
              </m:ctrlPr>
            </m:sSubPr>
            <m:e>
              <m:r>
                <w:ins w:id="243" w:author="Diego Uriarte" w:date="2019-05-10T15:49:00Z">
                  <w:rPr>
                    <w:rFonts w:ascii="Cambria Math" w:hAnsi="Cambria Math"/>
                  </w:rPr>
                  <m:t>Z</m:t>
                </w:ins>
              </m:r>
            </m:e>
            <m:sub>
              <m:r>
                <w:ins w:id="244" w:author="Diego Uriarte" w:date="2019-05-10T15:49:00Z">
                  <w:rPr>
                    <w:rFonts w:ascii="Cambria Math" w:hAnsi="Cambria Math"/>
                  </w:rPr>
                  <m:t>a</m:t>
                </w:ins>
              </m:r>
            </m:sub>
          </m:sSub>
          <m:r>
            <w:ins w:id="245" w:author="Diego Uriarte" w:date="2019-05-10T15:49:00Z">
              <w:rPr>
                <w:rFonts w:ascii="Cambria Math" w:hAnsi="Cambria Math"/>
              </w:rPr>
              <m:t>+</m:t>
            </w:ins>
          </m:r>
          <m:sSub>
            <m:sSubPr>
              <m:ctrlPr>
                <w:ins w:id="246" w:author="Diego Uriarte" w:date="2019-05-10T15:49:00Z">
                  <w:rPr>
                    <w:rFonts w:ascii="Cambria Math" w:hAnsi="Cambria Math"/>
                    <w:i/>
                  </w:rPr>
                </w:ins>
              </m:ctrlPr>
            </m:sSubPr>
            <m:e>
              <m:r>
                <w:ins w:id="247" w:author="Diego Uriarte" w:date="2019-05-10T15:49:00Z">
                  <w:rPr>
                    <w:rFonts w:ascii="Cambria Math" w:hAnsi="Cambria Math"/>
                  </w:rPr>
                  <m:t>P</m:t>
                </w:ins>
              </m:r>
            </m:e>
            <m:sub>
              <m:r>
                <w:ins w:id="248" w:author="Diego Uriarte" w:date="2019-05-10T15:49:00Z">
                  <w:rPr>
                    <w:rFonts w:ascii="Cambria Math" w:hAnsi="Cambria Math"/>
                  </w:rPr>
                  <m:t>a</m:t>
                </w:ins>
              </m:r>
            </m:sub>
          </m:sSub>
          <m:d>
            <m:dPr>
              <m:ctrlPr>
                <w:ins w:id="249" w:author="Diego Uriarte" w:date="2019-05-10T15:49:00Z">
                  <w:rPr>
                    <w:rFonts w:ascii="Cambria Math" w:hAnsi="Cambria Math"/>
                    <w:i/>
                  </w:rPr>
                </w:ins>
              </m:ctrlPr>
            </m:dPr>
            <m:e>
              <m:r>
                <w:ins w:id="250" w:author="Diego Uriarte" w:date="2019-05-10T15:49:00Z">
                  <w:rPr>
                    <w:rFonts w:ascii="Cambria Math" w:hAnsi="Cambria Math"/>
                  </w:rPr>
                  <m:t>-</m:t>
                </w:ins>
              </m:r>
              <m:sSub>
                <m:sSubPr>
                  <m:ctrlPr>
                    <w:ins w:id="251" w:author="Diego Uriarte" w:date="2019-05-10T15:49:00Z">
                      <w:rPr>
                        <w:rFonts w:ascii="Cambria Math" w:hAnsi="Cambria Math"/>
                        <w:i/>
                      </w:rPr>
                    </w:ins>
                  </m:ctrlPr>
                </m:sSubPr>
                <m:e>
                  <m:r>
                    <w:ins w:id="252" w:author="Diego Uriarte" w:date="2019-05-10T15:49:00Z">
                      <w:rPr>
                        <w:rFonts w:ascii="Cambria Math" w:hAnsi="Cambria Math"/>
                      </w:rPr>
                      <m:t>α</m:t>
                    </w:ins>
                  </m:r>
                </m:e>
                <m:sub>
                  <m:r>
                    <w:ins w:id="253" w:author="Diego Uriarte" w:date="2019-05-10T15:49:00Z">
                      <w:rPr>
                        <w:rFonts w:ascii="Cambria Math" w:hAnsi="Cambria Math"/>
                      </w:rPr>
                      <m:t>2</m:t>
                    </w:ins>
                  </m:r>
                </m:sub>
              </m:sSub>
            </m:e>
          </m:d>
          <m:r>
            <w:ins w:id="254" w:author="Diego Uriarte" w:date="2019-05-10T15:49:00Z">
              <w:rPr>
                <w:rFonts w:ascii="Cambria Math" w:hAnsi="Cambria Math"/>
              </w:rPr>
              <m:t>+</m:t>
            </w:ins>
          </m:r>
          <m:sSub>
            <m:sSubPr>
              <m:ctrlPr>
                <w:ins w:id="255" w:author="Diego Uriarte" w:date="2019-05-10T15:49:00Z">
                  <w:rPr>
                    <w:rFonts w:ascii="Cambria Math" w:hAnsi="Cambria Math"/>
                    <w:i/>
                  </w:rPr>
                </w:ins>
              </m:ctrlPr>
            </m:sSubPr>
            <m:e>
              <m:r>
                <w:ins w:id="256" w:author="Diego Uriarte" w:date="2019-05-10T15:49:00Z">
                  <w:rPr>
                    <w:rFonts w:ascii="Cambria Math" w:hAnsi="Cambria Math"/>
                  </w:rPr>
                  <m:t>δ</m:t>
                </w:ins>
              </m:r>
            </m:e>
            <m:sub>
              <m:r>
                <w:ins w:id="257" w:author="Diego Uriarte" w:date="2019-05-10T15:49:00Z">
                  <w:rPr>
                    <w:rFonts w:ascii="Cambria Math" w:hAnsi="Cambria Math"/>
                  </w:rPr>
                  <m:t>a</m:t>
                </w:ins>
              </m:r>
            </m:sub>
          </m:sSub>
          <m:sSub>
            <m:sSubPr>
              <m:ctrlPr>
                <w:ins w:id="258" w:author="Diego Uriarte" w:date="2019-05-10T15:49:00Z">
                  <w:rPr>
                    <w:rFonts w:ascii="Cambria Math" w:hAnsi="Cambria Math"/>
                    <w:i/>
                  </w:rPr>
                </w:ins>
              </m:ctrlPr>
            </m:sSubPr>
            <m:e>
              <m:r>
                <w:ins w:id="259" w:author="Diego Uriarte" w:date="2019-05-10T15:49:00Z">
                  <w:rPr>
                    <w:rFonts w:ascii="Cambria Math" w:hAnsi="Cambria Math"/>
                  </w:rPr>
                  <m:t>α</m:t>
                </w:ins>
              </m:r>
            </m:e>
            <m:sub>
              <m:r>
                <w:ins w:id="260" w:author="Diego Uriarte" w:date="2019-05-10T15:49:00Z">
                  <w:rPr>
                    <w:rFonts w:ascii="Cambria Math" w:hAnsi="Cambria Math"/>
                  </w:rPr>
                  <m:t>2</m:t>
                </w:ins>
              </m:r>
            </m:sub>
          </m:sSub>
          <m:r>
            <w:ins w:id="261" w:author="Diego Uriarte" w:date="2019-05-10T15:49:00Z">
              <w:rPr>
                <w:rFonts w:ascii="Cambria Math" w:hAnsi="Cambria Math"/>
              </w:rPr>
              <m:t>=0</m:t>
            </w:ins>
          </m:r>
          <m:r>
            <w:ins w:id="262" w:author="Diego Uriarte" w:date="2019-05-10T15:49:00Z">
              <m:rPr>
                <m:sty m:val="p"/>
              </m:rPr>
              <w:rPr>
                <w:rFonts w:ascii="Cambria Math" w:hAnsi="Cambria Math"/>
              </w:rPr>
              <w:br/>
            </w:ins>
          </m:r>
        </m:oMath>
        <m:oMath>
          <m:eqArr>
            <m:eqArrPr>
              <m:maxDist m:val="1"/>
              <m:ctrlPr>
                <w:ins w:id="263" w:author="Diego Uriarte" w:date="2019-05-10T15:49:00Z">
                  <w:rPr>
                    <w:rFonts w:ascii="Cambria Math" w:hAnsi="Cambria Math"/>
                    <w:i/>
                  </w:rPr>
                </w:ins>
              </m:ctrlPr>
            </m:eqArrPr>
            <m:e>
              <m:sSub>
                <m:sSubPr>
                  <m:ctrlPr>
                    <w:ins w:id="264" w:author="Diego Uriarte" w:date="2019-05-10T15:49:00Z">
                      <w:rPr>
                        <w:rFonts w:ascii="Cambria Math" w:hAnsi="Cambria Math"/>
                        <w:i/>
                      </w:rPr>
                    </w:ins>
                  </m:ctrlPr>
                </m:sSubPr>
                <m:e>
                  <m:r>
                    <w:ins w:id="265" w:author="Diego Uriarte" w:date="2019-05-10T15:49:00Z">
                      <w:rPr>
                        <w:rFonts w:ascii="Cambria Math" w:hAnsi="Cambria Math"/>
                      </w:rPr>
                      <m:t>P</m:t>
                    </w:ins>
                  </m:r>
                </m:e>
                <m:sub>
                  <m:r>
                    <w:ins w:id="266" w:author="Diego Uriarte" w:date="2019-05-10T15:49:00Z">
                      <w:rPr>
                        <w:rFonts w:ascii="Cambria Math" w:hAnsi="Cambria Math"/>
                      </w:rPr>
                      <m:t>a</m:t>
                    </w:ins>
                  </m:r>
                </m:sub>
              </m:sSub>
              <m:r>
                <w:ins w:id="267" w:author="Diego Uriarte" w:date="2019-05-10T15:49:00Z">
                  <m:rPr>
                    <m:aln/>
                  </m:rPr>
                  <w:rPr>
                    <w:rFonts w:ascii="Cambria Math" w:hAnsi="Cambria Math"/>
                  </w:rPr>
                  <m:t>=R</m:t>
                </w:ins>
              </m:r>
              <m:d>
                <m:dPr>
                  <m:ctrlPr>
                    <w:ins w:id="268" w:author="Diego Uriarte" w:date="2019-05-10T15:49:00Z">
                      <w:rPr>
                        <w:rFonts w:ascii="Cambria Math" w:hAnsi="Cambria Math"/>
                        <w:i/>
                      </w:rPr>
                    </w:ins>
                  </m:ctrlPr>
                </m:dPr>
                <m:e>
                  <m:sSub>
                    <m:sSubPr>
                      <m:ctrlPr>
                        <w:ins w:id="269" w:author="Diego Uriarte" w:date="2019-05-10T15:49:00Z">
                          <w:rPr>
                            <w:rFonts w:ascii="Cambria Math" w:hAnsi="Cambria Math"/>
                            <w:i/>
                          </w:rPr>
                        </w:ins>
                      </m:ctrlPr>
                    </m:sSubPr>
                    <m:e>
                      <m:r>
                        <w:ins w:id="270" w:author="Diego Uriarte" w:date="2019-05-10T15:49:00Z">
                          <w:rPr>
                            <w:rFonts w:ascii="Cambria Math" w:hAnsi="Cambria Math"/>
                          </w:rPr>
                          <m:t>P</m:t>
                        </w:ins>
                      </m:r>
                    </m:e>
                    <m:sub>
                      <m:r>
                        <w:ins w:id="271" w:author="Diego Uriarte" w:date="2019-05-10T15:49:00Z">
                          <w:rPr>
                            <w:rFonts w:ascii="Cambria Math" w:hAnsi="Cambria Math"/>
                          </w:rPr>
                          <m:t>b</m:t>
                        </w:ins>
                      </m:r>
                    </m:sub>
                  </m:sSub>
                </m:e>
              </m:d>
              <m:r>
                <w:ins w:id="272" w:author="Diego Uriarte" w:date="2019-05-10T15:49:00Z">
                  <w:rPr>
                    <w:rFonts w:ascii="Cambria Math" w:hAnsi="Cambria Math"/>
                  </w:rPr>
                  <m:t>=</m:t>
                </w:ins>
              </m:r>
              <m:f>
                <m:fPr>
                  <m:ctrlPr>
                    <w:ins w:id="273" w:author="Diego Uriarte" w:date="2019-05-10T15:49:00Z">
                      <w:rPr>
                        <w:rFonts w:ascii="Cambria Math" w:hAnsi="Cambria Math"/>
                        <w:i/>
                      </w:rPr>
                    </w:ins>
                  </m:ctrlPr>
                </m:fPr>
                <m:num>
                  <m:sSub>
                    <m:sSubPr>
                      <m:ctrlPr>
                        <w:ins w:id="274" w:author="Diego Uriarte" w:date="2019-05-10T15:49:00Z">
                          <w:rPr>
                            <w:rFonts w:ascii="Cambria Math" w:hAnsi="Cambria Math"/>
                            <w:i/>
                          </w:rPr>
                        </w:ins>
                      </m:ctrlPr>
                    </m:sSubPr>
                    <m:e>
                      <m:r>
                        <w:ins w:id="275" w:author="Diego Uriarte" w:date="2019-05-10T15:49:00Z">
                          <w:rPr>
                            <w:rFonts w:ascii="Cambria Math" w:hAnsi="Cambria Math"/>
                          </w:rPr>
                          <m:t>α</m:t>
                        </w:ins>
                      </m:r>
                    </m:e>
                    <m:sub>
                      <m:r>
                        <w:ins w:id="276" w:author="Diego Uriarte" w:date="2019-05-10T15:49:00Z">
                          <w:rPr>
                            <w:rFonts w:ascii="Cambria Math" w:hAnsi="Cambria Math"/>
                          </w:rPr>
                          <m:t>1</m:t>
                        </w:ins>
                      </m:r>
                    </m:sub>
                  </m:sSub>
                </m:num>
                <m:den>
                  <m:r>
                    <w:ins w:id="277" w:author="Diego Uriarte" w:date="2019-05-10T15:49:00Z">
                      <w:rPr>
                        <w:rFonts w:ascii="Cambria Math" w:hAnsi="Cambria Math"/>
                      </w:rPr>
                      <m:t>2</m:t>
                    </w:ins>
                  </m:r>
                  <m:sSub>
                    <m:sSubPr>
                      <m:ctrlPr>
                        <w:ins w:id="278" w:author="Diego Uriarte" w:date="2019-05-10T15:49:00Z">
                          <w:rPr>
                            <w:rFonts w:ascii="Cambria Math" w:hAnsi="Cambria Math"/>
                            <w:i/>
                          </w:rPr>
                        </w:ins>
                      </m:ctrlPr>
                    </m:sSubPr>
                    <m:e>
                      <m:r>
                        <w:ins w:id="279" w:author="Diego Uriarte" w:date="2019-05-10T15:49:00Z">
                          <w:rPr>
                            <w:rFonts w:ascii="Cambria Math" w:hAnsi="Cambria Math"/>
                          </w:rPr>
                          <m:t>α</m:t>
                        </w:ins>
                      </m:r>
                    </m:e>
                    <m:sub>
                      <m:r>
                        <w:ins w:id="280" w:author="Diego Uriarte" w:date="2019-05-10T15:49:00Z">
                          <w:rPr>
                            <w:rFonts w:ascii="Cambria Math" w:hAnsi="Cambria Math"/>
                          </w:rPr>
                          <m:t>2</m:t>
                        </w:ins>
                      </m:r>
                    </m:sub>
                  </m:sSub>
                </m:den>
              </m:f>
              <m:r>
                <w:ins w:id="281" w:author="Diego Uriarte" w:date="2019-05-10T15:49:00Z">
                  <w:rPr>
                    <w:rFonts w:ascii="Cambria Math" w:hAnsi="Cambria Math"/>
                  </w:rPr>
                  <m:t>+</m:t>
                </w:ins>
              </m:r>
              <m:f>
                <m:fPr>
                  <m:ctrlPr>
                    <w:ins w:id="282" w:author="Diego Uriarte" w:date="2019-05-10T15:49:00Z">
                      <w:rPr>
                        <w:rFonts w:ascii="Cambria Math" w:hAnsi="Cambria Math"/>
                        <w:i/>
                      </w:rPr>
                    </w:ins>
                  </m:ctrlPr>
                </m:fPr>
                <m:num>
                  <m:r>
                    <w:ins w:id="283" w:author="Diego Uriarte" w:date="2019-05-10T15:49:00Z">
                      <w:rPr>
                        <w:rFonts w:ascii="Cambria Math" w:hAnsi="Cambria Math"/>
                      </w:rPr>
                      <m:t>1</m:t>
                    </w:ins>
                  </m:r>
                </m:num>
                <m:den>
                  <m:r>
                    <w:ins w:id="284" w:author="Diego Uriarte" w:date="2019-05-10T15:49:00Z">
                      <w:rPr>
                        <w:rFonts w:ascii="Cambria Math" w:hAnsi="Cambria Math"/>
                      </w:rPr>
                      <m:t>2</m:t>
                    </w:ins>
                  </m:r>
                </m:den>
              </m:f>
              <m:sSub>
                <m:sSubPr>
                  <m:ctrlPr>
                    <w:ins w:id="285" w:author="Diego Uriarte" w:date="2019-05-10T15:49:00Z">
                      <w:rPr>
                        <w:rFonts w:ascii="Cambria Math" w:hAnsi="Cambria Math"/>
                        <w:i/>
                      </w:rPr>
                    </w:ins>
                  </m:ctrlPr>
                </m:sSubPr>
                <m:e>
                  <m:r>
                    <w:ins w:id="286" w:author="Diego Uriarte" w:date="2019-05-10T15:49:00Z">
                      <w:rPr>
                        <w:rFonts w:ascii="Cambria Math" w:hAnsi="Cambria Math"/>
                      </w:rPr>
                      <m:t>δ</m:t>
                    </w:ins>
                  </m:r>
                </m:e>
                <m:sub>
                  <m:r>
                    <w:ins w:id="287" w:author="Diego Uriarte" w:date="2019-05-10T15:49:00Z">
                      <w:rPr>
                        <w:rFonts w:ascii="Cambria Math" w:hAnsi="Cambria Math"/>
                      </w:rPr>
                      <m:t>a</m:t>
                    </w:ins>
                  </m:r>
                </m:sub>
              </m:sSub>
              <m:r>
                <w:ins w:id="288" w:author="Diego Uriarte" w:date="2019-05-10T15:49:00Z">
                  <w:rPr>
                    <w:rFonts w:ascii="Cambria Math" w:hAnsi="Cambria Math"/>
                  </w:rPr>
                  <m:t>+</m:t>
                </w:ins>
              </m:r>
              <m:f>
                <m:fPr>
                  <m:ctrlPr>
                    <w:ins w:id="289" w:author="Diego Uriarte" w:date="2019-05-10T15:49:00Z">
                      <w:rPr>
                        <w:rFonts w:ascii="Cambria Math" w:hAnsi="Cambria Math"/>
                        <w:i/>
                      </w:rPr>
                    </w:ins>
                  </m:ctrlPr>
                </m:fPr>
                <m:num>
                  <m:r>
                    <w:ins w:id="290" w:author="Diego Uriarte" w:date="2019-05-10T15:49:00Z">
                      <w:rPr>
                        <w:rFonts w:ascii="Cambria Math" w:hAnsi="Cambria Math"/>
                      </w:rPr>
                      <m:t>θ</m:t>
                    </w:ins>
                  </m:r>
                </m:num>
                <m:den>
                  <m:r>
                    <w:ins w:id="291" w:author="Diego Uriarte" w:date="2019-05-10T15:49:00Z">
                      <w:rPr>
                        <w:rFonts w:ascii="Cambria Math" w:hAnsi="Cambria Math"/>
                      </w:rPr>
                      <m:t>2</m:t>
                    </w:ins>
                  </m:r>
                  <m:sSub>
                    <m:sSubPr>
                      <m:ctrlPr>
                        <w:ins w:id="292" w:author="Diego Uriarte" w:date="2019-05-10T15:49:00Z">
                          <w:rPr>
                            <w:rFonts w:ascii="Cambria Math" w:hAnsi="Cambria Math"/>
                            <w:i/>
                          </w:rPr>
                        </w:ins>
                      </m:ctrlPr>
                    </m:sSubPr>
                    <m:e>
                      <m:r>
                        <w:ins w:id="293" w:author="Diego Uriarte" w:date="2019-05-10T15:49:00Z">
                          <w:rPr>
                            <w:rFonts w:ascii="Cambria Math" w:hAnsi="Cambria Math"/>
                          </w:rPr>
                          <m:t>α</m:t>
                        </w:ins>
                      </m:r>
                    </m:e>
                    <m:sub>
                      <m:r>
                        <w:ins w:id="294" w:author="Diego Uriarte" w:date="2019-05-10T15:49:00Z">
                          <w:rPr>
                            <w:rFonts w:ascii="Cambria Math" w:hAnsi="Cambria Math"/>
                          </w:rPr>
                          <m:t>2</m:t>
                        </w:ins>
                      </m:r>
                    </m:sub>
                  </m:sSub>
                </m:den>
              </m:f>
              <m:sSub>
                <m:sSubPr>
                  <m:ctrlPr>
                    <w:ins w:id="295" w:author="Diego Uriarte" w:date="2019-05-10T15:49:00Z">
                      <w:rPr>
                        <w:rFonts w:ascii="Cambria Math" w:hAnsi="Cambria Math"/>
                        <w:i/>
                      </w:rPr>
                    </w:ins>
                  </m:ctrlPr>
                </m:sSubPr>
                <m:e>
                  <m:r>
                    <w:ins w:id="296" w:author="Diego Uriarte" w:date="2019-05-10T15:49:00Z">
                      <w:rPr>
                        <w:rFonts w:ascii="Cambria Math" w:hAnsi="Cambria Math"/>
                      </w:rPr>
                      <m:t>Z</m:t>
                    </w:ins>
                  </m:r>
                </m:e>
                <m:sub>
                  <m:r>
                    <w:ins w:id="297" w:author="Diego Uriarte" w:date="2019-05-10T15:49:00Z">
                      <w:rPr>
                        <w:rFonts w:ascii="Cambria Math" w:hAnsi="Cambria Math"/>
                      </w:rPr>
                      <m:t>a</m:t>
                    </w:ins>
                  </m:r>
                </m:sub>
              </m:sSub>
              <m:r>
                <w:ins w:id="298" w:author="Diego Uriarte" w:date="2019-05-10T15:49:00Z">
                  <w:rPr>
                    <w:rFonts w:ascii="Cambria Math" w:hAnsi="Cambria Math"/>
                  </w:rPr>
                  <m:t>+</m:t>
                </w:ins>
              </m:r>
              <m:f>
                <m:fPr>
                  <m:ctrlPr>
                    <w:ins w:id="299" w:author="Diego Uriarte" w:date="2019-05-10T15:49:00Z">
                      <w:rPr>
                        <w:rFonts w:ascii="Cambria Math" w:hAnsi="Cambria Math"/>
                        <w:i/>
                      </w:rPr>
                    </w:ins>
                  </m:ctrlPr>
                </m:fPr>
                <m:num>
                  <m:sSub>
                    <m:sSubPr>
                      <m:ctrlPr>
                        <w:ins w:id="300" w:author="Diego Uriarte" w:date="2019-05-10T15:49:00Z">
                          <w:rPr>
                            <w:rFonts w:ascii="Cambria Math" w:hAnsi="Cambria Math"/>
                            <w:i/>
                          </w:rPr>
                        </w:ins>
                      </m:ctrlPr>
                    </m:sSubPr>
                    <m:e>
                      <m:r>
                        <w:ins w:id="301" w:author="Diego Uriarte" w:date="2019-05-10T15:49:00Z">
                          <w:rPr>
                            <w:rFonts w:ascii="Cambria Math" w:hAnsi="Cambria Math"/>
                          </w:rPr>
                          <m:t>α</m:t>
                        </w:ins>
                      </m:r>
                    </m:e>
                    <m:sub>
                      <m:r>
                        <w:ins w:id="302" w:author="Diego Uriarte" w:date="2019-05-10T15:49:00Z">
                          <w:rPr>
                            <w:rFonts w:ascii="Cambria Math" w:hAnsi="Cambria Math"/>
                          </w:rPr>
                          <m:t>3</m:t>
                        </w:ins>
                      </m:r>
                    </m:sub>
                  </m:sSub>
                </m:num>
                <m:den>
                  <m:r>
                    <w:ins w:id="303" w:author="Diego Uriarte" w:date="2019-05-10T15:49:00Z">
                      <w:rPr>
                        <w:rFonts w:ascii="Cambria Math" w:hAnsi="Cambria Math"/>
                      </w:rPr>
                      <m:t>2</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α</m:t>
                        </w:ins>
                      </m:r>
                    </m:e>
                    <m:sub>
                      <m:r>
                        <w:ins w:id="306" w:author="Diego Uriarte" w:date="2019-05-10T15:49:00Z">
                          <w:rPr>
                            <w:rFonts w:ascii="Cambria Math" w:hAnsi="Cambria Math"/>
                          </w:rPr>
                          <m:t>2</m:t>
                        </w:ins>
                      </m:r>
                    </m:sub>
                  </m:sSub>
                </m:den>
              </m:f>
              <m:sSub>
                <m:sSubPr>
                  <m:ctrlPr>
                    <w:ins w:id="307" w:author="Diego Uriarte" w:date="2019-05-10T15:49:00Z">
                      <w:rPr>
                        <w:rFonts w:ascii="Cambria Math" w:hAnsi="Cambria Math"/>
                        <w:i/>
                      </w:rPr>
                    </w:ins>
                  </m:ctrlPr>
                </m:sSubPr>
                <m:e>
                  <m:r>
                    <w:ins w:id="308" w:author="Diego Uriarte" w:date="2019-05-10T15:49:00Z">
                      <w:rPr>
                        <w:rFonts w:ascii="Cambria Math" w:hAnsi="Cambria Math"/>
                      </w:rPr>
                      <m:t>P</m:t>
                    </w:ins>
                  </m:r>
                </m:e>
                <m:sub>
                  <m:r>
                    <w:ins w:id="309" w:author="Diego Uriarte" w:date="2019-05-10T15:49:00Z">
                      <w:rPr>
                        <w:rFonts w:ascii="Cambria Math" w:hAnsi="Cambria Math"/>
                      </w:rPr>
                      <m:t>b</m:t>
                    </w:ins>
                  </m:r>
                </m:sub>
              </m:sSub>
              <m:r>
                <w:ins w:id="310" w:author="Diego Uriarte" w:date="2019-05-10T15:49:00Z">
                  <w:rPr>
                    <w:rFonts w:ascii="Cambria Math" w:hAnsi="Cambria Math"/>
                  </w:rPr>
                  <m:t>#</m:t>
                </w:ins>
              </m:r>
              <m:d>
                <m:dPr>
                  <m:ctrlPr>
                    <w:ins w:id="311" w:author="Diego Uriarte" w:date="2019-05-10T15:49:00Z">
                      <w:rPr>
                        <w:rFonts w:ascii="Cambria Math" w:hAnsi="Cambria Math"/>
                        <w:i/>
                      </w:rPr>
                    </w:ins>
                  </m:ctrlPr>
                </m:dPr>
                <m:e>
                  <w:bookmarkStart w:id="312" w:name="foc"/>
                  <m:r>
                    <w:ins w:id="313" w:author="Diego Uriarte" w:date="2019-05-10T15:49:00Z">
                      <w:rPr>
                        <w:rFonts w:ascii="Cambria Math" w:hAnsi="Cambria Math"/>
                        <w:i/>
                      </w:rPr>
                      <w:fldChar w:fldCharType="begin"/>
                    </w:ins>
                  </m:r>
                  <m:r>
                    <w:ins w:id="314" w:author="Diego Uriarte" w:date="2019-05-10T15:49:00Z">
                      <m:rPr>
                        <m:sty m:val="p"/>
                      </m:rPr>
                      <w:rPr>
                        <w:rFonts w:ascii="Cambria Math" w:hAnsi="Cambria Math"/>
                      </w:rPr>
                      <m:t xml:space="preserve"> SEQ Ecuación \* ARABIC </m:t>
                    </w:ins>
                  </m:r>
                  <m:r>
                    <w:ins w:id="315" w:author="Diego Uriarte" w:date="2019-05-10T15:49:00Z">
                      <w:rPr>
                        <w:rFonts w:ascii="Cambria Math" w:hAnsi="Cambria Math"/>
                        <w:i/>
                      </w:rPr>
                      <w:fldChar w:fldCharType="separate"/>
                    </w:ins>
                  </m:r>
                  <m:r>
                    <m:rPr>
                      <m:sty m:val="p"/>
                    </m:rPr>
                    <w:rPr>
                      <w:rFonts w:ascii="Cambria Math" w:hAnsi="Cambria Math"/>
                      <w:noProof/>
                    </w:rPr>
                    <m:t>1</m:t>
                  </m:r>
                  <m:r>
                    <w:ins w:id="316" w:author="Diego Uriarte" w:date="2019-05-10T15:49:00Z">
                      <w:rPr>
                        <w:rFonts w:ascii="Cambria Math" w:hAnsi="Cambria Math"/>
                        <w:i/>
                      </w:rPr>
                      <w:fldChar w:fldCharType="end"/>
                    </w:ins>
                  </m:r>
                  <w:bookmarkEnd w:id="312"/>
                </m:e>
              </m:d>
            </m:e>
          </m:eqArr>
        </m:oMath>
      </m:oMathPara>
    </w:p>
    <w:p w14:paraId="04DA1A3C" w14:textId="2C400A1D" w:rsidR="00704A74" w:rsidRDefault="00114A16" w:rsidP="005E6345">
      <w:pPr>
        <w:rPr>
          <w:ins w:id="317" w:author="Diego Uriarte" w:date="2019-05-10T15:49:00Z"/>
        </w:rPr>
      </w:pPr>
      <w:ins w:id="318" w:author="Diego Uriarte" w:date="2019-05-10T15:49:00Z">
        <w:r>
          <w:t xml:space="preserve">Escribiendo la ecuación </w:t>
        </w:r>
        <w:r>
          <w:fldChar w:fldCharType="begin"/>
        </w:r>
        <w:r>
          <w:instrText xml:space="preserve"> REF foc \h </w:instrText>
        </w:r>
      </w:ins>
      <w:ins w:id="319"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0" w:name="_Ref7082547"/>
    <w:bookmarkStart w:id="321" w:name="_Ref7080219"/>
    <w:p w14:paraId="6C70FEAA" w14:textId="33888EA2" w:rsidR="00446C5B" w:rsidRPr="00446C5B" w:rsidRDefault="00D934E7" w:rsidP="00446C5B">
      <w:pPr>
        <w:pStyle w:val="Descripcin"/>
        <w:rPr>
          <w:ins w:id="322" w:author="Diego Uriarte" w:date="2019-05-10T15:49:00Z"/>
        </w:rPr>
      </w:pPr>
      <m:oMathPara>
        <m:oMath>
          <m:eqArr>
            <m:eqArrPr>
              <m:maxDist m:val="1"/>
              <m:ctrlPr>
                <w:ins w:id="323" w:author="Diego Uriarte" w:date="2019-05-10T15:49:00Z">
                  <w:rPr>
                    <w:rFonts w:ascii="Cambria Math" w:hAnsi="Cambria Math"/>
                    <w:i/>
                  </w:rPr>
                </w:ins>
              </m:ctrlPr>
            </m:eqArrPr>
            <m:e>
              <w:bookmarkStart w:id="324" w:name="_Ref7082137"/>
              <w:bookmarkStart w:id="325" w:name="_Ref7080205"/>
              <m:sSub>
                <m:sSubPr>
                  <m:ctrlPr>
                    <w:ins w:id="326" w:author="Diego Uriarte" w:date="2019-05-10T15:49:00Z">
                      <w:rPr>
                        <w:rFonts w:ascii="Cambria Math" w:hAnsi="Cambria Math"/>
                        <w:i/>
                      </w:rPr>
                    </w:ins>
                  </m:ctrlPr>
                </m:sSubPr>
                <m:e>
                  <m:r>
                    <w:ins w:id="327" w:author="Diego Uriarte" w:date="2019-05-10T15:49:00Z">
                      <w:rPr>
                        <w:rFonts w:ascii="Cambria Math" w:hAnsi="Cambria Math"/>
                      </w:rPr>
                      <m:t>R</m:t>
                    </w:ins>
                  </m:r>
                </m:e>
                <m:sub>
                  <m:r>
                    <w:ins w:id="328" w:author="Diego Uriarte" w:date="2019-05-10T15:49:00Z">
                      <w:rPr>
                        <w:rFonts w:ascii="Cambria Math" w:hAnsi="Cambria Math"/>
                      </w:rPr>
                      <m:t>a</m:t>
                    </w:ins>
                  </m:r>
                </m:sub>
              </m:sSub>
              <m:r>
                <w:ins w:id="329" w:author="Diego Uriarte" w:date="2019-05-10T15:49:00Z">
                  <w:rPr>
                    <w:rFonts w:ascii="Cambria Math" w:hAnsi="Cambria Math"/>
                  </w:rPr>
                  <m:t>=</m:t>
                </w:ins>
              </m:r>
              <m:sSub>
                <m:sSubPr>
                  <m:ctrlPr>
                    <w:ins w:id="330" w:author="Diego Uriarte" w:date="2019-05-10T15:49:00Z">
                      <w:rPr>
                        <w:rFonts w:ascii="Cambria Math" w:hAnsi="Cambria Math"/>
                        <w:i/>
                      </w:rPr>
                    </w:ins>
                  </m:ctrlPr>
                </m:sSubPr>
                <m:e>
                  <m:r>
                    <w:ins w:id="331" w:author="Diego Uriarte" w:date="2019-05-10T15:49:00Z">
                      <w:rPr>
                        <w:rFonts w:ascii="Cambria Math" w:hAnsi="Cambria Math"/>
                      </w:rPr>
                      <m:t>β</m:t>
                    </w:ins>
                  </m:r>
                </m:e>
                <m:sub>
                  <m:r>
                    <w:ins w:id="332" w:author="Diego Uriarte" w:date="2019-05-10T15:49:00Z">
                      <w:rPr>
                        <w:rFonts w:ascii="Cambria Math" w:hAnsi="Cambria Math"/>
                      </w:rPr>
                      <m:t>1</m:t>
                    </w:ins>
                  </m:r>
                </m:sub>
              </m:sSub>
              <m:r>
                <w:ins w:id="333" w:author="Diego Uriarte" w:date="2019-05-10T15:49:00Z">
                  <w:rPr>
                    <w:rFonts w:ascii="Cambria Math" w:hAnsi="Cambria Math"/>
                  </w:rPr>
                  <m:t>+</m:t>
                </w:ins>
              </m:r>
              <m:f>
                <m:fPr>
                  <m:ctrlPr>
                    <w:ins w:id="334" w:author="Diego Uriarte" w:date="2019-05-10T15:49:00Z">
                      <w:rPr>
                        <w:rFonts w:ascii="Cambria Math" w:hAnsi="Cambria Math"/>
                        <w:i/>
                      </w:rPr>
                    </w:ins>
                  </m:ctrlPr>
                </m:fPr>
                <m:num>
                  <m:r>
                    <w:ins w:id="335" w:author="Diego Uriarte" w:date="2019-05-10T15:49:00Z">
                      <w:rPr>
                        <w:rFonts w:ascii="Cambria Math" w:hAnsi="Cambria Math"/>
                      </w:rPr>
                      <m:t>1</m:t>
                    </w:ins>
                  </m:r>
                </m:num>
                <m:den>
                  <m:r>
                    <w:ins w:id="336" w:author="Diego Uriarte" w:date="2019-05-10T15:49:00Z">
                      <w:rPr>
                        <w:rFonts w:ascii="Cambria Math" w:hAnsi="Cambria Math"/>
                      </w:rPr>
                      <m:t>2</m:t>
                    </w:ins>
                  </m:r>
                </m:den>
              </m:f>
              <m:sSub>
                <m:sSubPr>
                  <m:ctrlPr>
                    <w:ins w:id="337" w:author="Diego Uriarte" w:date="2019-05-10T15:49:00Z">
                      <w:rPr>
                        <w:rFonts w:ascii="Cambria Math" w:hAnsi="Cambria Math"/>
                        <w:i/>
                      </w:rPr>
                    </w:ins>
                  </m:ctrlPr>
                </m:sSubPr>
                <m:e>
                  <m:r>
                    <w:ins w:id="338" w:author="Diego Uriarte" w:date="2019-05-10T15:49:00Z">
                      <w:rPr>
                        <w:rFonts w:ascii="Cambria Math" w:hAnsi="Cambria Math"/>
                      </w:rPr>
                      <m:t>δ</m:t>
                    </w:ins>
                  </m:r>
                </m:e>
                <m:sub>
                  <m:r>
                    <w:ins w:id="339" w:author="Diego Uriarte" w:date="2019-05-10T15:49:00Z">
                      <w:rPr>
                        <w:rFonts w:ascii="Cambria Math" w:hAnsi="Cambria Math"/>
                      </w:rPr>
                      <m:t>a</m:t>
                    </w:ins>
                  </m:r>
                </m:sub>
              </m:sSub>
              <m:r>
                <w:ins w:id="340" w:author="Diego Uriarte" w:date="2019-05-10T15:49:00Z">
                  <w:rPr>
                    <w:rFonts w:ascii="Cambria Math" w:hAnsi="Cambria Math"/>
                  </w:rPr>
                  <m:t>+</m:t>
                </w:ins>
              </m:r>
              <m:sSub>
                <m:sSubPr>
                  <m:ctrlPr>
                    <w:ins w:id="341" w:author="Diego Uriarte" w:date="2019-05-10T15:49:00Z">
                      <w:rPr>
                        <w:rFonts w:ascii="Cambria Math" w:hAnsi="Cambria Math"/>
                        <w:i/>
                      </w:rPr>
                    </w:ins>
                  </m:ctrlPr>
                </m:sSubPr>
                <m:e>
                  <m:r>
                    <w:ins w:id="342" w:author="Diego Uriarte" w:date="2019-05-10T15:49:00Z">
                      <w:rPr>
                        <w:rFonts w:ascii="Cambria Math" w:hAnsi="Cambria Math"/>
                      </w:rPr>
                      <m:t>β</m:t>
                    </w:ins>
                  </m:r>
                </m:e>
                <m:sub>
                  <m:r>
                    <w:ins w:id="343" w:author="Diego Uriarte" w:date="2019-05-10T15:49:00Z">
                      <w:rPr>
                        <w:rFonts w:ascii="Cambria Math" w:hAnsi="Cambria Math"/>
                      </w:rPr>
                      <m:t>2</m:t>
                    </w:ins>
                  </m:r>
                </m:sub>
              </m:sSub>
              <m:sSub>
                <m:sSubPr>
                  <m:ctrlPr>
                    <w:ins w:id="344" w:author="Diego Uriarte" w:date="2019-05-10T15:49:00Z">
                      <w:rPr>
                        <w:rFonts w:ascii="Cambria Math" w:hAnsi="Cambria Math"/>
                        <w:i/>
                      </w:rPr>
                    </w:ins>
                  </m:ctrlPr>
                </m:sSubPr>
                <m:e>
                  <m:r>
                    <w:ins w:id="345" w:author="Diego Uriarte" w:date="2019-05-10T15:49:00Z">
                      <w:rPr>
                        <w:rFonts w:ascii="Cambria Math" w:hAnsi="Cambria Math"/>
                      </w:rPr>
                      <m:t>Z</m:t>
                    </w:ins>
                  </m:r>
                </m:e>
                <m:sub>
                  <m:r>
                    <w:ins w:id="346" w:author="Diego Uriarte" w:date="2019-05-10T15:49:00Z">
                      <w:rPr>
                        <w:rFonts w:ascii="Cambria Math" w:hAnsi="Cambria Math"/>
                      </w:rPr>
                      <m:t>a</m:t>
                    </w:ins>
                  </m:r>
                </m:sub>
              </m:sSub>
              <m:r>
                <w:ins w:id="347" w:author="Diego Uriarte" w:date="2019-05-10T15:49:00Z">
                  <w:rPr>
                    <w:rFonts w:ascii="Cambria Math" w:hAnsi="Cambria Math"/>
                  </w:rPr>
                  <m:t>+ρ</m:t>
                </w:ins>
              </m:r>
              <m:sSub>
                <m:sSubPr>
                  <m:ctrlPr>
                    <w:ins w:id="348" w:author="Diego Uriarte" w:date="2019-05-10T15:49:00Z">
                      <w:rPr>
                        <w:rFonts w:ascii="Cambria Math" w:hAnsi="Cambria Math"/>
                        <w:i/>
                      </w:rPr>
                    </w:ins>
                  </m:ctrlPr>
                </m:sSubPr>
                <m:e>
                  <m:r>
                    <w:ins w:id="349" w:author="Diego Uriarte" w:date="2019-05-10T15:49:00Z">
                      <w:rPr>
                        <w:rFonts w:ascii="Cambria Math" w:hAnsi="Cambria Math"/>
                      </w:rPr>
                      <m:t>P</m:t>
                    </w:ins>
                  </m:r>
                </m:e>
                <m:sub>
                  <m:r>
                    <w:ins w:id="350" w:author="Diego Uriarte" w:date="2019-05-10T15:49:00Z">
                      <w:rPr>
                        <w:rFonts w:ascii="Cambria Math" w:hAnsi="Cambria Math"/>
                      </w:rPr>
                      <m:t xml:space="preserve">b </m:t>
                    </w:ins>
                  </m:r>
                </m:sub>
              </m:sSub>
              <w:bookmarkEnd w:id="324"/>
              <w:bookmarkEnd w:id="325"/>
              <m:r>
                <w:ins w:id="351" w:author="Diego Uriarte" w:date="2019-05-10T15:49:00Z">
                  <w:rPr>
                    <w:rFonts w:ascii="Cambria Math" w:hAnsi="Cambria Math"/>
                  </w:rPr>
                  <m:t>#(</m:t>
                </w:ins>
              </m:r>
              <w:bookmarkStart w:id="352" w:name="eq_ra"/>
              <m:r>
                <w:ins w:id="353" w:author="Diego Uriarte" w:date="2019-05-10T15:49:00Z">
                  <m:rPr>
                    <m:sty m:val="p"/>
                  </m:rPr>
                  <w:rPr>
                    <w:rFonts w:ascii="Cambria Math" w:hAnsi="Cambria Math"/>
                  </w:rPr>
                  <w:fldChar w:fldCharType="begin"/>
                </w:ins>
              </m:r>
              <m:r>
                <w:ins w:id="354" w:author="Diego Uriarte" w:date="2019-05-10T15:49:00Z">
                  <m:rPr>
                    <m:sty m:val="p"/>
                  </m:rPr>
                  <w:rPr>
                    <w:rFonts w:ascii="Cambria Math" w:hAnsi="Cambria Math"/>
                  </w:rPr>
                  <m:t xml:space="preserve"> SEQ Ecuación \* ARABIC </m:t>
                </w:ins>
              </m:r>
              <m:r>
                <w:ins w:id="355" w:author="Diego Uriarte" w:date="2019-05-10T15:49:00Z">
                  <m:rPr>
                    <m:sty m:val="p"/>
                  </m:rPr>
                  <w:rPr>
                    <w:rFonts w:ascii="Cambria Math" w:hAnsi="Cambria Math"/>
                  </w:rPr>
                  <w:fldChar w:fldCharType="separate"/>
                </w:ins>
              </m:r>
              <m:r>
                <m:rPr>
                  <m:sty m:val="p"/>
                </m:rPr>
                <w:rPr>
                  <w:rFonts w:ascii="Cambria Math" w:hAnsi="Cambria Math"/>
                  <w:noProof/>
                </w:rPr>
                <m:t>2</m:t>
              </m:r>
              <m:r>
                <w:ins w:id="356" w:author="Diego Uriarte" w:date="2019-05-10T15:49:00Z">
                  <m:rPr>
                    <m:sty m:val="p"/>
                  </m:rPr>
                  <w:rPr>
                    <w:rFonts w:ascii="Cambria Math" w:hAnsi="Cambria Math"/>
                  </w:rPr>
                  <w:fldChar w:fldCharType="end"/>
                </w:ins>
              </m:r>
              <w:bookmarkEnd w:id="352"/>
              <m:r>
                <w:ins w:id="357" w:author="Diego Uriarte" w:date="2019-05-10T15:49:00Z">
                  <w:rPr>
                    <w:rFonts w:ascii="Cambria Math" w:hAnsi="Cambria Math"/>
                  </w:rPr>
                  <m:t>)</m:t>
                </w:ins>
              </m:r>
            </m:e>
          </m:eqArr>
        </m:oMath>
      </m:oMathPara>
      <w:bookmarkEnd w:id="320"/>
    </w:p>
    <w:p w14:paraId="5ED3E533" w14:textId="454F239F" w:rsidR="009C3FFE" w:rsidRDefault="009C3FFE" w:rsidP="00446C5B">
      <w:pPr>
        <w:pStyle w:val="Descripcin"/>
        <w:rPr>
          <w:ins w:id="358" w:author="Diego Uriarte" w:date="2019-05-10T15:49:00Z"/>
        </w:rPr>
      </w:pPr>
      <m:oMathPara>
        <m:oMath>
          <m:r>
            <w:ins w:id="359" w:author="Diego Uriarte" w:date="2019-05-10T15:49:00Z">
              <m:rPr>
                <m:sty m:val="p"/>
              </m:rPr>
              <w:rPr>
                <w:rFonts w:ascii="Cambria Math" w:hAnsi="Cambria Math"/>
              </w:rPr>
              <w:br/>
            </w:ins>
          </m:r>
        </m:oMath>
        <w:bookmarkEnd w:id="321"/>
        <m:oMath>
          <m:eqArr>
            <m:eqArrPr>
              <m:maxDist m:val="1"/>
              <m:ctrlPr>
                <w:ins w:id="360" w:author="Diego Uriarte" w:date="2019-05-10T15:49:00Z">
                  <w:rPr>
                    <w:rFonts w:ascii="Cambria Math" w:hAnsi="Cambria Math"/>
                    <w:i/>
                  </w:rPr>
                </w:ins>
              </m:ctrlPr>
            </m:eqArrPr>
            <m:e>
              <m:sSub>
                <m:sSubPr>
                  <m:ctrlPr>
                    <w:ins w:id="361" w:author="Diego Uriarte" w:date="2019-05-10T15:49:00Z">
                      <w:rPr>
                        <w:rFonts w:ascii="Cambria Math" w:hAnsi="Cambria Math"/>
                        <w:i/>
                      </w:rPr>
                    </w:ins>
                  </m:ctrlPr>
                </m:sSubPr>
                <m:e>
                  <m:r>
                    <w:ins w:id="362" w:author="Diego Uriarte" w:date="2019-05-10T15:49:00Z">
                      <w:rPr>
                        <w:rFonts w:ascii="Cambria Math" w:hAnsi="Cambria Math"/>
                      </w:rPr>
                      <m:t>R</m:t>
                    </w:ins>
                  </m:r>
                </m:e>
                <m:sub>
                  <m:r>
                    <w:ins w:id="363" w:author="Diego Uriarte" w:date="2019-05-10T15:49:00Z">
                      <w:rPr>
                        <w:rFonts w:ascii="Cambria Math" w:hAnsi="Cambria Math"/>
                      </w:rPr>
                      <m:t>b</m:t>
                    </w:ins>
                  </m:r>
                </m:sub>
              </m:sSub>
              <m:r>
                <w:ins w:id="364" w:author="Diego Uriarte" w:date="2019-05-10T15:49:00Z">
                  <w:rPr>
                    <w:rFonts w:ascii="Cambria Math" w:hAnsi="Cambria Math"/>
                  </w:rPr>
                  <m:t xml:space="preserve">= </m:t>
                </w:ins>
              </m:r>
              <m:sSub>
                <m:sSubPr>
                  <m:ctrlPr>
                    <w:ins w:id="365" w:author="Diego Uriarte" w:date="2019-05-10T15:49:00Z">
                      <w:rPr>
                        <w:rFonts w:ascii="Cambria Math" w:hAnsi="Cambria Math"/>
                        <w:i/>
                      </w:rPr>
                    </w:ins>
                  </m:ctrlPr>
                </m:sSubPr>
                <m:e>
                  <m:r>
                    <w:ins w:id="366" w:author="Diego Uriarte" w:date="2019-05-10T15:49:00Z">
                      <w:rPr>
                        <w:rFonts w:ascii="Cambria Math" w:hAnsi="Cambria Math"/>
                      </w:rPr>
                      <m:t>β</m:t>
                    </w:ins>
                  </m:r>
                </m:e>
                <m:sub>
                  <m:r>
                    <w:ins w:id="367" w:author="Diego Uriarte" w:date="2019-05-10T15:49:00Z">
                      <w:rPr>
                        <w:rFonts w:ascii="Cambria Math" w:hAnsi="Cambria Math"/>
                      </w:rPr>
                      <m:t>1</m:t>
                    </w:ins>
                  </m:r>
                </m:sub>
              </m:sSub>
              <m:r>
                <w:ins w:id="368" w:author="Diego Uriarte" w:date="2019-05-10T15:49:00Z">
                  <w:rPr>
                    <w:rFonts w:ascii="Cambria Math" w:hAnsi="Cambria Math"/>
                  </w:rPr>
                  <m:t>+</m:t>
                </w:ins>
              </m:r>
              <m:f>
                <m:fPr>
                  <m:ctrlPr>
                    <w:ins w:id="369" w:author="Diego Uriarte" w:date="2019-05-10T15:49:00Z">
                      <w:rPr>
                        <w:rFonts w:ascii="Cambria Math" w:hAnsi="Cambria Math"/>
                        <w:i/>
                      </w:rPr>
                    </w:ins>
                  </m:ctrlPr>
                </m:fPr>
                <m:num>
                  <m:r>
                    <w:ins w:id="370" w:author="Diego Uriarte" w:date="2019-05-10T15:49:00Z">
                      <w:rPr>
                        <w:rFonts w:ascii="Cambria Math" w:hAnsi="Cambria Math"/>
                      </w:rPr>
                      <m:t>1</m:t>
                    </w:ins>
                  </m:r>
                </m:num>
                <m:den>
                  <m:r>
                    <w:ins w:id="371" w:author="Diego Uriarte" w:date="2019-05-10T15:49:00Z">
                      <w:rPr>
                        <w:rFonts w:ascii="Cambria Math" w:hAnsi="Cambria Math"/>
                      </w:rPr>
                      <m:t>2</m:t>
                    </w:ins>
                  </m:r>
                </m:den>
              </m:f>
              <m:sSub>
                <m:sSubPr>
                  <m:ctrlPr>
                    <w:ins w:id="372" w:author="Diego Uriarte" w:date="2019-05-10T15:49:00Z">
                      <w:rPr>
                        <w:rFonts w:ascii="Cambria Math" w:hAnsi="Cambria Math"/>
                        <w:i/>
                      </w:rPr>
                    </w:ins>
                  </m:ctrlPr>
                </m:sSubPr>
                <m:e>
                  <m:r>
                    <w:ins w:id="373" w:author="Diego Uriarte" w:date="2019-05-10T15:49:00Z">
                      <w:rPr>
                        <w:rFonts w:ascii="Cambria Math" w:hAnsi="Cambria Math"/>
                      </w:rPr>
                      <m:t>δ</m:t>
                    </w:ins>
                  </m:r>
                </m:e>
                <m:sub>
                  <m:r>
                    <w:ins w:id="374" w:author="Diego Uriarte" w:date="2019-05-10T15:49:00Z">
                      <w:rPr>
                        <w:rFonts w:ascii="Cambria Math" w:hAnsi="Cambria Math"/>
                      </w:rPr>
                      <m:t>b</m:t>
                    </w:ins>
                  </m:r>
                </m:sub>
              </m:sSub>
              <m:r>
                <w:ins w:id="375" w:author="Diego Uriarte" w:date="2019-05-10T15:49:00Z">
                  <w:rPr>
                    <w:rFonts w:ascii="Cambria Math" w:hAnsi="Cambria Math"/>
                  </w:rPr>
                  <m:t>+</m:t>
                </w:ins>
              </m:r>
              <m:sSub>
                <m:sSubPr>
                  <m:ctrlPr>
                    <w:ins w:id="376" w:author="Diego Uriarte" w:date="2019-05-10T15:49:00Z">
                      <w:rPr>
                        <w:rFonts w:ascii="Cambria Math" w:hAnsi="Cambria Math"/>
                        <w:i/>
                      </w:rPr>
                    </w:ins>
                  </m:ctrlPr>
                </m:sSubPr>
                <m:e>
                  <m:r>
                    <w:ins w:id="377" w:author="Diego Uriarte" w:date="2019-05-10T15:49:00Z">
                      <w:rPr>
                        <w:rFonts w:ascii="Cambria Math" w:hAnsi="Cambria Math"/>
                      </w:rPr>
                      <m:t>β</m:t>
                    </w:ins>
                  </m:r>
                </m:e>
                <m:sub>
                  <m:r>
                    <w:ins w:id="378" w:author="Diego Uriarte" w:date="2019-05-10T15:49:00Z">
                      <w:rPr>
                        <w:rFonts w:ascii="Cambria Math" w:hAnsi="Cambria Math"/>
                      </w:rPr>
                      <m:t>2</m:t>
                    </w:ins>
                  </m:r>
                </m:sub>
              </m:sSub>
              <m:sSub>
                <m:sSubPr>
                  <m:ctrlPr>
                    <w:ins w:id="379" w:author="Diego Uriarte" w:date="2019-05-10T15:49:00Z">
                      <w:rPr>
                        <w:rFonts w:ascii="Cambria Math" w:hAnsi="Cambria Math"/>
                        <w:i/>
                      </w:rPr>
                    </w:ins>
                  </m:ctrlPr>
                </m:sSubPr>
                <m:e>
                  <m:r>
                    <w:ins w:id="380" w:author="Diego Uriarte" w:date="2019-05-10T15:49:00Z">
                      <w:rPr>
                        <w:rFonts w:ascii="Cambria Math" w:hAnsi="Cambria Math"/>
                      </w:rPr>
                      <m:t>Z</m:t>
                    </w:ins>
                  </m:r>
                </m:e>
                <m:sub>
                  <m:r>
                    <w:ins w:id="381" w:author="Diego Uriarte" w:date="2019-05-10T15:49:00Z">
                      <w:rPr>
                        <w:rFonts w:ascii="Cambria Math" w:hAnsi="Cambria Math"/>
                      </w:rPr>
                      <m:t>b</m:t>
                    </w:ins>
                  </m:r>
                </m:sub>
              </m:sSub>
              <m:r>
                <w:ins w:id="382" w:author="Diego Uriarte" w:date="2019-05-10T15:49:00Z">
                  <w:rPr>
                    <w:rFonts w:ascii="Cambria Math" w:hAnsi="Cambria Math"/>
                  </w:rPr>
                  <m:t>+ρ</m:t>
                </w:ins>
              </m:r>
              <m:sSub>
                <m:sSubPr>
                  <m:ctrlPr>
                    <w:ins w:id="383" w:author="Diego Uriarte" w:date="2019-05-10T15:49:00Z">
                      <w:rPr>
                        <w:rFonts w:ascii="Cambria Math" w:hAnsi="Cambria Math"/>
                        <w:i/>
                      </w:rPr>
                    </w:ins>
                  </m:ctrlPr>
                </m:sSubPr>
                <m:e>
                  <m:r>
                    <w:ins w:id="384" w:author="Diego Uriarte" w:date="2019-05-10T15:49:00Z">
                      <w:rPr>
                        <w:rFonts w:ascii="Cambria Math" w:hAnsi="Cambria Math"/>
                      </w:rPr>
                      <m:t>P</m:t>
                    </w:ins>
                  </m:r>
                </m:e>
                <m:sub>
                  <m:r>
                    <w:ins w:id="385" w:author="Diego Uriarte" w:date="2019-05-10T15:49:00Z">
                      <w:rPr>
                        <w:rFonts w:ascii="Cambria Math" w:hAnsi="Cambria Math"/>
                      </w:rPr>
                      <m:t>a</m:t>
                    </w:ins>
                  </m:r>
                </m:sub>
              </m:sSub>
              <m:r>
                <w:ins w:id="386" w:author="Diego Uriarte" w:date="2019-05-10T15:49:00Z">
                  <w:rPr>
                    <w:rFonts w:ascii="Cambria Math" w:hAnsi="Cambria Math"/>
                  </w:rPr>
                  <m:t>#</m:t>
                </w:ins>
              </m:r>
              <m:d>
                <m:dPr>
                  <m:ctrlPr>
                    <w:ins w:id="387" w:author="Diego Uriarte" w:date="2019-05-10T15:49:00Z">
                      <w:rPr>
                        <w:rFonts w:ascii="Cambria Math" w:hAnsi="Cambria Math"/>
                        <w:i/>
                      </w:rPr>
                    </w:ins>
                  </m:ctrlPr>
                </m:dPr>
                <m:e>
                  <w:bookmarkStart w:id="388" w:name="eq_rb"/>
                  <m:r>
                    <w:ins w:id="389" w:author="Diego Uriarte" w:date="2019-05-10T15:49:00Z">
                      <m:rPr>
                        <m:sty m:val="p"/>
                      </m:rPr>
                      <w:rPr>
                        <w:rFonts w:ascii="Cambria Math" w:hAnsi="Cambria Math"/>
                      </w:rPr>
                      <w:fldChar w:fldCharType="begin"/>
                    </w:ins>
                  </m:r>
                  <m:r>
                    <w:ins w:id="390" w:author="Diego Uriarte" w:date="2019-05-10T15:49:00Z">
                      <m:rPr>
                        <m:sty m:val="p"/>
                      </m:rPr>
                      <w:rPr>
                        <w:rFonts w:ascii="Cambria Math" w:hAnsi="Cambria Math"/>
                      </w:rPr>
                      <m:t xml:space="preserve"> SEQ Ecuación \* ARABIC </m:t>
                    </w:ins>
                  </m:r>
                  <m:r>
                    <w:ins w:id="391" w:author="Diego Uriarte" w:date="2019-05-10T15:49:00Z">
                      <m:rPr>
                        <m:sty m:val="p"/>
                      </m:rPr>
                      <w:rPr>
                        <w:rFonts w:ascii="Cambria Math" w:hAnsi="Cambria Math"/>
                      </w:rPr>
                      <w:fldChar w:fldCharType="separate"/>
                    </w:ins>
                  </m:r>
                  <m:r>
                    <m:rPr>
                      <m:sty m:val="p"/>
                    </m:rPr>
                    <w:rPr>
                      <w:rFonts w:ascii="Cambria Math" w:hAnsi="Cambria Math"/>
                      <w:noProof/>
                    </w:rPr>
                    <m:t>3</m:t>
                  </m:r>
                  <m:r>
                    <w:ins w:id="392" w:author="Diego Uriarte" w:date="2019-05-10T15:49:00Z">
                      <m:rPr>
                        <m:sty m:val="p"/>
                      </m:rPr>
                      <w:rPr>
                        <w:rFonts w:ascii="Cambria Math" w:hAnsi="Cambria Math"/>
                      </w:rPr>
                      <w:fldChar w:fldCharType="end"/>
                    </w:ins>
                  </m:r>
                  <w:bookmarkEnd w:id="388"/>
                </m:e>
              </m:d>
            </m:e>
          </m:eqArr>
          <m:r>
            <w:ins w:id="393" w:author="Diego Uriarte" w:date="2019-05-10T15:49:00Z">
              <w:rPr>
                <w:rFonts w:ascii="Cambria Math"/>
              </w:rPr>
              <m:t xml:space="preserve">  </m:t>
            </w:ins>
          </m:r>
        </m:oMath>
      </m:oMathPara>
    </w:p>
    <w:p w14:paraId="37B3FCA1" w14:textId="0FA80169" w:rsidR="00522CB9" w:rsidRDefault="009C3FFE" w:rsidP="00446C5B">
      <w:pPr>
        <w:pStyle w:val="Descripcin"/>
        <w:rPr>
          <w:ins w:id="394" w:author="Diego Uriarte" w:date="2019-05-10T15:49:00Z"/>
        </w:rPr>
      </w:pPr>
      <w:ins w:id="395"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396"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397"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D934E7" w:rsidP="00446C5B">
      <w:pPr>
        <w:rPr>
          <w:ins w:id="398" w:author="Diego Uriarte" w:date="2019-05-10T15:49:00Z"/>
        </w:rPr>
      </w:pPr>
      <m:oMathPara>
        <m:oMath>
          <m:sSubSup>
            <m:sSubSupPr>
              <m:ctrlPr>
                <w:ins w:id="399" w:author="Diego Uriarte" w:date="2019-05-10T15:49:00Z">
                  <w:rPr>
                    <w:rFonts w:ascii="Cambria Math" w:hAnsi="Cambria Math"/>
                    <w:i/>
                  </w:rPr>
                </w:ins>
              </m:ctrlPr>
            </m:sSubSupPr>
            <m:e>
              <m:r>
                <w:ins w:id="400" w:author="Diego Uriarte" w:date="2019-05-10T15:49:00Z">
                  <w:rPr>
                    <w:rFonts w:ascii="Cambria Math" w:hAnsi="Cambria Math"/>
                  </w:rPr>
                  <m:t>P</m:t>
                </w:ins>
              </m:r>
            </m:e>
            <m:sub>
              <m:r>
                <w:ins w:id="401" w:author="Diego Uriarte" w:date="2019-05-10T15:49:00Z">
                  <w:rPr>
                    <w:rFonts w:ascii="Cambria Math" w:hAnsi="Cambria Math"/>
                  </w:rPr>
                  <m:t>a</m:t>
                </w:ins>
              </m:r>
            </m:sub>
            <m:sup>
              <m:r>
                <w:ins w:id="402" w:author="Diego Uriarte" w:date="2019-05-10T15:49:00Z">
                  <w:rPr>
                    <w:rFonts w:ascii="Cambria Math" w:hAnsi="Cambria Math"/>
                  </w:rPr>
                  <m:t>*</m:t>
                </w:ins>
              </m:r>
            </m:sup>
          </m:sSubSup>
          <m:r>
            <w:ins w:id="403" w:author="Diego Uriarte" w:date="2019-05-10T15:49:00Z">
              <w:rPr>
                <w:rFonts w:ascii="Cambria Math" w:hAnsi="Cambria Math"/>
              </w:rPr>
              <m:t>=</m:t>
            </w:ins>
          </m:r>
          <m:f>
            <m:fPr>
              <m:ctrlPr>
                <w:ins w:id="404" w:author="Diego Uriarte" w:date="2019-05-10T15:49:00Z">
                  <w:rPr>
                    <w:rFonts w:ascii="Cambria Math" w:hAnsi="Cambria Math"/>
                    <w:i/>
                  </w:rPr>
                </w:ins>
              </m:ctrlPr>
            </m:fPr>
            <m:num>
              <m:sSub>
                <m:sSubPr>
                  <m:ctrlPr>
                    <w:ins w:id="405" w:author="Diego Uriarte" w:date="2019-05-10T15:49:00Z">
                      <w:rPr>
                        <w:rFonts w:ascii="Cambria Math" w:hAnsi="Cambria Math"/>
                        <w:i/>
                      </w:rPr>
                    </w:ins>
                  </m:ctrlPr>
                </m:sSubPr>
                <m:e>
                  <m:r>
                    <w:ins w:id="406" w:author="Diego Uriarte" w:date="2019-05-10T15:49:00Z">
                      <w:rPr>
                        <w:rFonts w:ascii="Cambria Math" w:hAnsi="Cambria Math"/>
                      </w:rPr>
                      <m:t>β</m:t>
                    </w:ins>
                  </m:r>
                </m:e>
                <m:sub>
                  <m:r>
                    <w:ins w:id="407" w:author="Diego Uriarte" w:date="2019-05-10T15:49:00Z">
                      <w:rPr>
                        <w:rFonts w:ascii="Cambria Math" w:hAnsi="Cambria Math"/>
                      </w:rPr>
                      <m:t>1</m:t>
                    </w:ins>
                  </m:r>
                </m:sub>
              </m:sSub>
              <m:r>
                <w:ins w:id="408" w:author="Diego Uriarte" w:date="2019-05-10T15:49:00Z">
                  <w:rPr>
                    <w:rFonts w:ascii="Cambria Math" w:hAnsi="Cambria Math"/>
                  </w:rPr>
                  <m:t>+</m:t>
                </w:ins>
              </m:r>
              <m:f>
                <m:fPr>
                  <m:ctrlPr>
                    <w:ins w:id="409" w:author="Diego Uriarte" w:date="2019-05-10T15:49:00Z">
                      <w:rPr>
                        <w:rFonts w:ascii="Cambria Math" w:hAnsi="Cambria Math"/>
                        <w:i/>
                      </w:rPr>
                    </w:ins>
                  </m:ctrlPr>
                </m:fPr>
                <m:num>
                  <m:r>
                    <w:ins w:id="410" w:author="Diego Uriarte" w:date="2019-05-10T15:49:00Z">
                      <w:rPr>
                        <w:rFonts w:ascii="Cambria Math" w:hAnsi="Cambria Math"/>
                      </w:rPr>
                      <m:t>1</m:t>
                    </w:ins>
                  </m:r>
                </m:num>
                <m:den>
                  <m:r>
                    <w:ins w:id="411" w:author="Diego Uriarte" w:date="2019-05-10T15:49:00Z">
                      <w:rPr>
                        <w:rFonts w:ascii="Cambria Math" w:hAnsi="Cambria Math"/>
                      </w:rPr>
                      <m:t>2</m:t>
                    </w:ins>
                  </m:r>
                </m:den>
              </m:f>
              <m:sSub>
                <m:sSubPr>
                  <m:ctrlPr>
                    <w:ins w:id="412" w:author="Diego Uriarte" w:date="2019-05-10T15:49:00Z">
                      <w:rPr>
                        <w:rFonts w:ascii="Cambria Math" w:hAnsi="Cambria Math"/>
                        <w:i/>
                      </w:rPr>
                    </w:ins>
                  </m:ctrlPr>
                </m:sSubPr>
                <m:e>
                  <m:r>
                    <w:ins w:id="413" w:author="Diego Uriarte" w:date="2019-05-10T15:49:00Z">
                      <w:rPr>
                        <w:rFonts w:ascii="Cambria Math" w:hAnsi="Cambria Math"/>
                      </w:rPr>
                      <m:t>δ</m:t>
                    </w:ins>
                  </m:r>
                </m:e>
                <m:sub>
                  <m:r>
                    <w:ins w:id="414" w:author="Diego Uriarte" w:date="2019-05-10T15:49:00Z">
                      <w:rPr>
                        <w:rFonts w:ascii="Cambria Math" w:hAnsi="Cambria Math"/>
                      </w:rPr>
                      <m:t>a</m:t>
                    </w:ins>
                  </m:r>
                </m:sub>
              </m:sSub>
              <m:r>
                <w:ins w:id="415" w:author="Diego Uriarte" w:date="2019-05-10T15:49:00Z">
                  <w:rPr>
                    <w:rFonts w:ascii="Cambria Math" w:hAnsi="Cambria Math"/>
                  </w:rPr>
                  <m:t>+</m:t>
                </w:ins>
              </m:r>
              <m:sSub>
                <m:sSubPr>
                  <m:ctrlPr>
                    <w:ins w:id="416" w:author="Diego Uriarte" w:date="2019-05-10T15:49:00Z">
                      <w:rPr>
                        <w:rFonts w:ascii="Cambria Math" w:hAnsi="Cambria Math"/>
                        <w:i/>
                      </w:rPr>
                    </w:ins>
                  </m:ctrlPr>
                </m:sSubPr>
                <m:e>
                  <m:r>
                    <w:ins w:id="417" w:author="Diego Uriarte" w:date="2019-05-10T15:49:00Z">
                      <w:rPr>
                        <w:rFonts w:ascii="Cambria Math" w:hAnsi="Cambria Math"/>
                      </w:rPr>
                      <m:t>β</m:t>
                    </w:ins>
                  </m:r>
                </m:e>
                <m:sub>
                  <m:r>
                    <w:ins w:id="418" w:author="Diego Uriarte" w:date="2019-05-10T15:49:00Z">
                      <w:rPr>
                        <w:rFonts w:ascii="Cambria Math" w:hAnsi="Cambria Math"/>
                      </w:rPr>
                      <m:t>2</m:t>
                    </w:ins>
                  </m:r>
                </m:sub>
              </m:sSub>
              <m:sSub>
                <m:sSubPr>
                  <m:ctrlPr>
                    <w:ins w:id="419" w:author="Diego Uriarte" w:date="2019-05-10T15:49:00Z">
                      <w:rPr>
                        <w:rFonts w:ascii="Cambria Math" w:hAnsi="Cambria Math"/>
                        <w:i/>
                      </w:rPr>
                    </w:ins>
                  </m:ctrlPr>
                </m:sSubPr>
                <m:e>
                  <m:r>
                    <w:ins w:id="420" w:author="Diego Uriarte" w:date="2019-05-10T15:49:00Z">
                      <w:rPr>
                        <w:rFonts w:ascii="Cambria Math" w:hAnsi="Cambria Math"/>
                      </w:rPr>
                      <m:t>Z</m:t>
                    </w:ins>
                  </m:r>
                </m:e>
                <m:sub>
                  <m:r>
                    <w:ins w:id="421" w:author="Diego Uriarte" w:date="2019-05-10T15:49:00Z">
                      <w:rPr>
                        <w:rFonts w:ascii="Cambria Math" w:hAnsi="Cambria Math"/>
                      </w:rPr>
                      <m:t>a</m:t>
                    </w:ins>
                  </m:r>
                </m:sub>
              </m:sSub>
              <m:r>
                <w:ins w:id="422" w:author="Diego Uriarte" w:date="2019-05-10T15:49:00Z">
                  <w:rPr>
                    <w:rFonts w:ascii="Cambria Math" w:hAnsi="Cambria Math"/>
                  </w:rPr>
                  <m:t>+ρ</m:t>
                </w:ins>
              </m:r>
              <m:d>
                <m:dPr>
                  <m:ctrlPr>
                    <w:ins w:id="423" w:author="Diego Uriarte" w:date="2019-05-10T15:49:00Z">
                      <w:rPr>
                        <w:rFonts w:ascii="Cambria Math" w:hAnsi="Cambria Math"/>
                        <w:i/>
                      </w:rPr>
                    </w:ins>
                  </m:ctrlPr>
                </m:dPr>
                <m:e>
                  <m:sSub>
                    <m:sSubPr>
                      <m:ctrlPr>
                        <w:ins w:id="424" w:author="Diego Uriarte" w:date="2019-05-10T15:49:00Z">
                          <w:rPr>
                            <w:rFonts w:ascii="Cambria Math" w:hAnsi="Cambria Math"/>
                            <w:i/>
                          </w:rPr>
                        </w:ins>
                      </m:ctrlPr>
                    </m:sSubPr>
                    <m:e>
                      <m:r>
                        <w:ins w:id="425" w:author="Diego Uriarte" w:date="2019-05-10T15:49:00Z">
                          <w:rPr>
                            <w:rFonts w:ascii="Cambria Math" w:hAnsi="Cambria Math"/>
                          </w:rPr>
                          <m:t>β</m:t>
                        </w:ins>
                      </m:r>
                    </m:e>
                    <m:sub>
                      <m:r>
                        <w:ins w:id="426" w:author="Diego Uriarte" w:date="2019-05-10T15:49:00Z">
                          <w:rPr>
                            <w:rFonts w:ascii="Cambria Math" w:hAnsi="Cambria Math"/>
                          </w:rPr>
                          <m:t>1</m:t>
                        </w:ins>
                      </m:r>
                    </m:sub>
                  </m:sSub>
                  <m:r>
                    <w:ins w:id="427" w:author="Diego Uriarte" w:date="2019-05-10T15:49:00Z">
                      <w:rPr>
                        <w:rFonts w:ascii="Cambria Math" w:hAnsi="Cambria Math"/>
                      </w:rPr>
                      <m:t>+</m:t>
                    </w:ins>
                  </m:r>
                  <m:f>
                    <m:fPr>
                      <m:ctrlPr>
                        <w:ins w:id="428" w:author="Diego Uriarte" w:date="2019-05-10T15:49:00Z">
                          <w:rPr>
                            <w:rFonts w:ascii="Cambria Math" w:hAnsi="Cambria Math"/>
                            <w:i/>
                          </w:rPr>
                        </w:ins>
                      </m:ctrlPr>
                    </m:fPr>
                    <m:num>
                      <m:r>
                        <w:ins w:id="429" w:author="Diego Uriarte" w:date="2019-05-10T15:49:00Z">
                          <w:rPr>
                            <w:rFonts w:ascii="Cambria Math" w:hAnsi="Cambria Math"/>
                          </w:rPr>
                          <m:t>1</m:t>
                        </w:ins>
                      </m:r>
                    </m:num>
                    <m:den>
                      <m:r>
                        <w:ins w:id="430" w:author="Diego Uriarte" w:date="2019-05-10T15:49:00Z">
                          <w:rPr>
                            <w:rFonts w:ascii="Cambria Math" w:hAnsi="Cambria Math"/>
                          </w:rPr>
                          <m:t>2</m:t>
                        </w:ins>
                      </m:r>
                    </m:den>
                  </m:f>
                  <m:sSub>
                    <m:sSubPr>
                      <m:ctrlPr>
                        <w:ins w:id="431" w:author="Diego Uriarte" w:date="2019-05-10T15:49:00Z">
                          <w:rPr>
                            <w:rFonts w:ascii="Cambria Math" w:hAnsi="Cambria Math"/>
                            <w:i/>
                          </w:rPr>
                        </w:ins>
                      </m:ctrlPr>
                    </m:sSubPr>
                    <m:e>
                      <m:r>
                        <w:ins w:id="432" w:author="Diego Uriarte" w:date="2019-05-10T15:49:00Z">
                          <w:rPr>
                            <w:rFonts w:ascii="Cambria Math" w:hAnsi="Cambria Math"/>
                          </w:rPr>
                          <m:t>δ</m:t>
                        </w:ins>
                      </m:r>
                    </m:e>
                    <m:sub>
                      <m:r>
                        <w:ins w:id="433" w:author="Diego Uriarte" w:date="2019-05-10T15:49:00Z">
                          <w:rPr>
                            <w:rFonts w:ascii="Cambria Math" w:hAnsi="Cambria Math"/>
                          </w:rPr>
                          <m:t>b</m:t>
                        </w:ins>
                      </m:r>
                    </m:sub>
                  </m:sSub>
                  <m:r>
                    <w:ins w:id="434" w:author="Diego Uriarte" w:date="2019-05-10T15:49:00Z">
                      <w:rPr>
                        <w:rFonts w:ascii="Cambria Math" w:hAnsi="Cambria Math"/>
                      </w:rPr>
                      <m:t>+</m:t>
                    </w:ins>
                  </m:r>
                  <m:sSub>
                    <m:sSubPr>
                      <m:ctrlPr>
                        <w:ins w:id="435" w:author="Diego Uriarte" w:date="2019-05-10T15:49:00Z">
                          <w:rPr>
                            <w:rFonts w:ascii="Cambria Math" w:hAnsi="Cambria Math"/>
                            <w:i/>
                          </w:rPr>
                        </w:ins>
                      </m:ctrlPr>
                    </m:sSubPr>
                    <m:e>
                      <m:r>
                        <w:ins w:id="436" w:author="Diego Uriarte" w:date="2019-05-10T15:49:00Z">
                          <w:rPr>
                            <w:rFonts w:ascii="Cambria Math" w:hAnsi="Cambria Math"/>
                          </w:rPr>
                          <m:t>β</m:t>
                        </w:ins>
                      </m:r>
                    </m:e>
                    <m:sub>
                      <m:r>
                        <w:ins w:id="437" w:author="Diego Uriarte" w:date="2019-05-10T15:49:00Z">
                          <w:rPr>
                            <w:rFonts w:ascii="Cambria Math" w:hAnsi="Cambria Math"/>
                          </w:rPr>
                          <m:t>2</m:t>
                        </w:ins>
                      </m:r>
                    </m:sub>
                  </m:sSub>
                  <m:sSub>
                    <m:sSubPr>
                      <m:ctrlPr>
                        <w:ins w:id="438" w:author="Diego Uriarte" w:date="2019-05-10T15:49:00Z">
                          <w:rPr>
                            <w:rFonts w:ascii="Cambria Math" w:hAnsi="Cambria Math"/>
                            <w:i/>
                          </w:rPr>
                        </w:ins>
                      </m:ctrlPr>
                    </m:sSubPr>
                    <m:e>
                      <m:r>
                        <w:ins w:id="439" w:author="Diego Uriarte" w:date="2019-05-10T15:49:00Z">
                          <w:rPr>
                            <w:rFonts w:ascii="Cambria Math" w:hAnsi="Cambria Math"/>
                          </w:rPr>
                          <m:t>Z</m:t>
                        </w:ins>
                      </m:r>
                    </m:e>
                    <m:sub>
                      <m:r>
                        <w:ins w:id="440" w:author="Diego Uriarte" w:date="2019-05-10T15:49:00Z">
                          <w:rPr>
                            <w:rFonts w:ascii="Cambria Math" w:hAnsi="Cambria Math"/>
                          </w:rPr>
                          <m:t>b</m:t>
                        </w:ins>
                      </m:r>
                    </m:sub>
                  </m:sSub>
                </m:e>
              </m:d>
            </m:num>
            <m:den>
              <m:r>
                <w:ins w:id="441" w:author="Diego Uriarte" w:date="2019-05-10T15:49:00Z">
                  <w:rPr>
                    <w:rFonts w:ascii="Cambria Math" w:hAnsi="Cambria Math"/>
                  </w:rPr>
                  <m:t>1-</m:t>
                </w:ins>
              </m:r>
              <m:sSup>
                <m:sSupPr>
                  <m:ctrlPr>
                    <w:ins w:id="442" w:author="Diego Uriarte" w:date="2019-05-10T15:49:00Z">
                      <w:rPr>
                        <w:rFonts w:ascii="Cambria Math" w:hAnsi="Cambria Math"/>
                        <w:i/>
                      </w:rPr>
                    </w:ins>
                  </m:ctrlPr>
                </m:sSupPr>
                <m:e>
                  <m:r>
                    <w:ins w:id="443" w:author="Diego Uriarte" w:date="2019-05-10T15:49:00Z">
                      <w:rPr>
                        <w:rFonts w:ascii="Cambria Math" w:hAnsi="Cambria Math"/>
                      </w:rPr>
                      <m:t>ρ</m:t>
                    </w:ins>
                  </m:r>
                </m:e>
                <m:sup>
                  <m:r>
                    <w:ins w:id="444" w:author="Diego Uriarte" w:date="2019-05-10T15:49:00Z">
                      <w:rPr>
                        <w:rFonts w:ascii="Cambria Math" w:hAnsi="Cambria Math"/>
                      </w:rPr>
                      <m:t>2</m:t>
                    </w:ins>
                  </m:r>
                </m:sup>
              </m:sSup>
            </m:den>
          </m:f>
          <m:r>
            <w:ins w:id="445" w:author="Diego Uriarte" w:date="2019-05-10T15:49:00Z">
              <m:rPr>
                <m:sty m:val="p"/>
              </m:rPr>
              <w:rPr>
                <w:rFonts w:ascii="Cambria Math" w:hAnsi="Cambria Math"/>
              </w:rPr>
              <w:br/>
            </w:ins>
          </m:r>
        </m:oMath>
        <m:oMath>
          <m:sSubSup>
            <m:sSubSupPr>
              <m:ctrlPr>
                <w:ins w:id="446" w:author="Diego Uriarte" w:date="2019-05-10T15:49:00Z">
                  <w:rPr>
                    <w:rFonts w:ascii="Cambria Math" w:hAnsi="Cambria Math"/>
                    <w:i/>
                  </w:rPr>
                </w:ins>
              </m:ctrlPr>
            </m:sSubSupPr>
            <m:e>
              <m:r>
                <w:ins w:id="447" w:author="Diego Uriarte" w:date="2019-05-10T15:49:00Z">
                  <w:rPr>
                    <w:rFonts w:ascii="Cambria Math" w:hAnsi="Cambria Math"/>
                  </w:rPr>
                  <m:t>P</m:t>
                </w:ins>
              </m:r>
            </m:e>
            <m:sub>
              <m:r>
                <w:ins w:id="448" w:author="Diego Uriarte" w:date="2019-05-10T15:49:00Z">
                  <w:rPr>
                    <w:rFonts w:ascii="Cambria Math" w:hAnsi="Cambria Math"/>
                  </w:rPr>
                  <m:t>b</m:t>
                </w:ins>
              </m:r>
            </m:sub>
            <m:sup>
              <m:r>
                <w:ins w:id="449" w:author="Diego Uriarte" w:date="2019-05-10T15:49:00Z">
                  <w:rPr>
                    <w:rFonts w:ascii="Cambria Math" w:hAnsi="Cambria Math"/>
                  </w:rPr>
                  <m:t>*</m:t>
                </w:ins>
              </m:r>
            </m:sup>
          </m:sSubSup>
          <m:r>
            <w:ins w:id="450" w:author="Diego Uriarte" w:date="2019-05-10T15:49:00Z">
              <w:rPr>
                <w:rFonts w:ascii="Cambria Math" w:hAnsi="Cambria Math"/>
              </w:rPr>
              <m:t>=</m:t>
            </w:ins>
          </m:r>
          <m:f>
            <m:fPr>
              <m:ctrlPr>
                <w:ins w:id="451" w:author="Diego Uriarte" w:date="2019-05-10T15:49:00Z">
                  <w:rPr>
                    <w:rFonts w:ascii="Cambria Math" w:hAnsi="Cambria Math"/>
                    <w:i/>
                  </w:rPr>
                </w:ins>
              </m:ctrlPr>
            </m:fPr>
            <m:num>
              <m:sSub>
                <m:sSubPr>
                  <m:ctrlPr>
                    <w:ins w:id="452" w:author="Diego Uriarte" w:date="2019-05-10T15:49:00Z">
                      <w:rPr>
                        <w:rFonts w:ascii="Cambria Math" w:hAnsi="Cambria Math"/>
                        <w:i/>
                      </w:rPr>
                    </w:ins>
                  </m:ctrlPr>
                </m:sSubPr>
                <m:e>
                  <m:r>
                    <w:ins w:id="453" w:author="Diego Uriarte" w:date="2019-05-10T15:49:00Z">
                      <w:rPr>
                        <w:rFonts w:ascii="Cambria Math" w:hAnsi="Cambria Math"/>
                      </w:rPr>
                      <m:t>β</m:t>
                    </w:ins>
                  </m:r>
                </m:e>
                <m:sub>
                  <m:r>
                    <w:ins w:id="454" w:author="Diego Uriarte" w:date="2019-05-10T15:49:00Z">
                      <w:rPr>
                        <w:rFonts w:ascii="Cambria Math" w:hAnsi="Cambria Math"/>
                      </w:rPr>
                      <m:t>1</m:t>
                    </w:ins>
                  </m:r>
                </m:sub>
              </m:sSub>
              <m:r>
                <w:ins w:id="455" w:author="Diego Uriarte" w:date="2019-05-10T15:49:00Z">
                  <w:rPr>
                    <w:rFonts w:ascii="Cambria Math" w:hAnsi="Cambria Math"/>
                  </w:rPr>
                  <m:t>+</m:t>
                </w:ins>
              </m:r>
              <m:f>
                <m:fPr>
                  <m:ctrlPr>
                    <w:ins w:id="456" w:author="Diego Uriarte" w:date="2019-05-10T15:49:00Z">
                      <w:rPr>
                        <w:rFonts w:ascii="Cambria Math" w:hAnsi="Cambria Math"/>
                        <w:i/>
                      </w:rPr>
                    </w:ins>
                  </m:ctrlPr>
                </m:fPr>
                <m:num>
                  <m:r>
                    <w:ins w:id="457" w:author="Diego Uriarte" w:date="2019-05-10T15:49:00Z">
                      <w:rPr>
                        <w:rFonts w:ascii="Cambria Math" w:hAnsi="Cambria Math"/>
                      </w:rPr>
                      <m:t>1</m:t>
                    </w:ins>
                  </m:r>
                </m:num>
                <m:den>
                  <m:r>
                    <w:ins w:id="458" w:author="Diego Uriarte" w:date="2019-05-10T15:49:00Z">
                      <w:rPr>
                        <w:rFonts w:ascii="Cambria Math" w:hAnsi="Cambria Math"/>
                      </w:rPr>
                      <m:t>2</m:t>
                    </w:ins>
                  </m:r>
                </m:den>
              </m:f>
              <m:sSub>
                <m:sSubPr>
                  <m:ctrlPr>
                    <w:ins w:id="459" w:author="Diego Uriarte" w:date="2019-05-10T15:49:00Z">
                      <w:rPr>
                        <w:rFonts w:ascii="Cambria Math" w:hAnsi="Cambria Math"/>
                        <w:i/>
                      </w:rPr>
                    </w:ins>
                  </m:ctrlPr>
                </m:sSubPr>
                <m:e>
                  <m:r>
                    <w:ins w:id="460" w:author="Diego Uriarte" w:date="2019-05-10T15:49:00Z">
                      <w:rPr>
                        <w:rFonts w:ascii="Cambria Math" w:hAnsi="Cambria Math"/>
                      </w:rPr>
                      <m:t>δ</m:t>
                    </w:ins>
                  </m:r>
                </m:e>
                <m:sub>
                  <m:r>
                    <w:ins w:id="461" w:author="Diego Uriarte" w:date="2019-05-10T15:49:00Z">
                      <w:rPr>
                        <w:rFonts w:ascii="Cambria Math" w:hAnsi="Cambria Math"/>
                      </w:rPr>
                      <m:t>b</m:t>
                    </w:ins>
                  </m:r>
                </m:sub>
              </m:sSub>
              <m:r>
                <w:ins w:id="462" w:author="Diego Uriarte" w:date="2019-05-10T15:49:00Z">
                  <w:rPr>
                    <w:rFonts w:ascii="Cambria Math" w:hAnsi="Cambria Math"/>
                  </w:rPr>
                  <m:t>+</m:t>
                </w:ins>
              </m:r>
              <m:sSub>
                <m:sSubPr>
                  <m:ctrlPr>
                    <w:ins w:id="463" w:author="Diego Uriarte" w:date="2019-05-10T15:49:00Z">
                      <w:rPr>
                        <w:rFonts w:ascii="Cambria Math" w:hAnsi="Cambria Math"/>
                        <w:i/>
                      </w:rPr>
                    </w:ins>
                  </m:ctrlPr>
                </m:sSubPr>
                <m:e>
                  <m:r>
                    <w:ins w:id="464" w:author="Diego Uriarte" w:date="2019-05-10T15:49:00Z">
                      <w:rPr>
                        <w:rFonts w:ascii="Cambria Math" w:hAnsi="Cambria Math"/>
                      </w:rPr>
                      <m:t>β</m:t>
                    </w:ins>
                  </m:r>
                </m:e>
                <m:sub>
                  <m:r>
                    <w:ins w:id="465" w:author="Diego Uriarte" w:date="2019-05-10T15:49:00Z">
                      <w:rPr>
                        <w:rFonts w:ascii="Cambria Math" w:hAnsi="Cambria Math"/>
                      </w:rPr>
                      <m:t>2</m:t>
                    </w:ins>
                  </m:r>
                </m:sub>
              </m:sSub>
              <m:sSub>
                <m:sSubPr>
                  <m:ctrlPr>
                    <w:ins w:id="466" w:author="Diego Uriarte" w:date="2019-05-10T15:49:00Z">
                      <w:rPr>
                        <w:rFonts w:ascii="Cambria Math" w:hAnsi="Cambria Math"/>
                        <w:i/>
                      </w:rPr>
                    </w:ins>
                  </m:ctrlPr>
                </m:sSubPr>
                <m:e>
                  <m:r>
                    <w:ins w:id="467" w:author="Diego Uriarte" w:date="2019-05-10T15:49:00Z">
                      <w:rPr>
                        <w:rFonts w:ascii="Cambria Math" w:hAnsi="Cambria Math"/>
                      </w:rPr>
                      <m:t>Z</m:t>
                    </w:ins>
                  </m:r>
                </m:e>
                <m:sub>
                  <m:r>
                    <w:ins w:id="468" w:author="Diego Uriarte" w:date="2019-05-10T15:49:00Z">
                      <w:rPr>
                        <w:rFonts w:ascii="Cambria Math" w:hAnsi="Cambria Math"/>
                      </w:rPr>
                      <m:t>b</m:t>
                    </w:ins>
                  </m:r>
                </m:sub>
              </m:sSub>
              <m:r>
                <w:ins w:id="469" w:author="Diego Uriarte" w:date="2019-05-10T15:49:00Z">
                  <w:rPr>
                    <w:rFonts w:ascii="Cambria Math" w:hAnsi="Cambria Math"/>
                  </w:rPr>
                  <m:t>+ρ</m:t>
                </w:ins>
              </m:r>
              <m:d>
                <m:dPr>
                  <m:ctrlPr>
                    <w:ins w:id="470" w:author="Diego Uriarte" w:date="2019-05-10T15:49:00Z">
                      <w:rPr>
                        <w:rFonts w:ascii="Cambria Math" w:hAnsi="Cambria Math"/>
                        <w:i/>
                      </w:rPr>
                    </w:ins>
                  </m:ctrlPr>
                </m:dPr>
                <m:e>
                  <m:sSub>
                    <m:sSubPr>
                      <m:ctrlPr>
                        <w:ins w:id="471" w:author="Diego Uriarte" w:date="2019-05-10T15:49:00Z">
                          <w:rPr>
                            <w:rFonts w:ascii="Cambria Math" w:hAnsi="Cambria Math"/>
                            <w:i/>
                          </w:rPr>
                        </w:ins>
                      </m:ctrlPr>
                    </m:sSubPr>
                    <m:e>
                      <m:r>
                        <w:ins w:id="472" w:author="Diego Uriarte" w:date="2019-05-10T15:49:00Z">
                          <w:rPr>
                            <w:rFonts w:ascii="Cambria Math" w:hAnsi="Cambria Math"/>
                          </w:rPr>
                          <m:t>β</m:t>
                        </w:ins>
                      </m:r>
                    </m:e>
                    <m:sub>
                      <m:r>
                        <w:ins w:id="473" w:author="Diego Uriarte" w:date="2019-05-10T15:49:00Z">
                          <w:rPr>
                            <w:rFonts w:ascii="Cambria Math" w:hAnsi="Cambria Math"/>
                          </w:rPr>
                          <m:t>1</m:t>
                        </w:ins>
                      </m:r>
                    </m:sub>
                  </m:sSub>
                  <m:r>
                    <w:ins w:id="474" w:author="Diego Uriarte" w:date="2019-05-10T15:49:00Z">
                      <w:rPr>
                        <w:rFonts w:ascii="Cambria Math" w:hAnsi="Cambria Math"/>
                      </w:rPr>
                      <m:t>+</m:t>
                    </w:ins>
                  </m:r>
                  <m:f>
                    <m:fPr>
                      <m:ctrlPr>
                        <w:ins w:id="475" w:author="Diego Uriarte" w:date="2019-05-10T15:49:00Z">
                          <w:rPr>
                            <w:rFonts w:ascii="Cambria Math" w:hAnsi="Cambria Math"/>
                            <w:i/>
                          </w:rPr>
                        </w:ins>
                      </m:ctrlPr>
                    </m:fPr>
                    <m:num>
                      <m:r>
                        <w:ins w:id="476" w:author="Diego Uriarte" w:date="2019-05-10T15:49:00Z">
                          <w:rPr>
                            <w:rFonts w:ascii="Cambria Math" w:hAnsi="Cambria Math"/>
                          </w:rPr>
                          <m:t>1</m:t>
                        </w:ins>
                      </m:r>
                    </m:num>
                    <m:den>
                      <m:r>
                        <w:ins w:id="477" w:author="Diego Uriarte" w:date="2019-05-10T15:49:00Z">
                          <w:rPr>
                            <w:rFonts w:ascii="Cambria Math" w:hAnsi="Cambria Math"/>
                          </w:rPr>
                          <m:t>2</m:t>
                        </w:ins>
                      </m:r>
                    </m:den>
                  </m:f>
                  <m:sSub>
                    <m:sSubPr>
                      <m:ctrlPr>
                        <w:ins w:id="478" w:author="Diego Uriarte" w:date="2019-05-10T15:49:00Z">
                          <w:rPr>
                            <w:rFonts w:ascii="Cambria Math" w:hAnsi="Cambria Math"/>
                            <w:i/>
                          </w:rPr>
                        </w:ins>
                      </m:ctrlPr>
                    </m:sSubPr>
                    <m:e>
                      <m:r>
                        <w:ins w:id="479" w:author="Diego Uriarte" w:date="2019-05-10T15:49:00Z">
                          <w:rPr>
                            <w:rFonts w:ascii="Cambria Math" w:hAnsi="Cambria Math"/>
                          </w:rPr>
                          <m:t>δ</m:t>
                        </w:ins>
                      </m:r>
                    </m:e>
                    <m:sub>
                      <m:r>
                        <w:ins w:id="480" w:author="Diego Uriarte" w:date="2019-05-10T15:49:00Z">
                          <w:rPr>
                            <w:rFonts w:ascii="Cambria Math" w:hAnsi="Cambria Math"/>
                          </w:rPr>
                          <m:t>a</m:t>
                        </w:ins>
                      </m:r>
                    </m:sub>
                  </m:sSub>
                  <m:r>
                    <w:ins w:id="481" w:author="Diego Uriarte" w:date="2019-05-10T15:49:00Z">
                      <w:rPr>
                        <w:rFonts w:ascii="Cambria Math" w:hAnsi="Cambria Math"/>
                      </w:rPr>
                      <m:t>+</m:t>
                    </w:ins>
                  </m:r>
                  <m:sSub>
                    <m:sSubPr>
                      <m:ctrlPr>
                        <w:ins w:id="482" w:author="Diego Uriarte" w:date="2019-05-10T15:49:00Z">
                          <w:rPr>
                            <w:rFonts w:ascii="Cambria Math" w:hAnsi="Cambria Math"/>
                            <w:i/>
                          </w:rPr>
                        </w:ins>
                      </m:ctrlPr>
                    </m:sSubPr>
                    <m:e>
                      <m:r>
                        <w:ins w:id="483" w:author="Diego Uriarte" w:date="2019-05-10T15:49:00Z">
                          <w:rPr>
                            <w:rFonts w:ascii="Cambria Math" w:hAnsi="Cambria Math"/>
                          </w:rPr>
                          <m:t>β</m:t>
                        </w:ins>
                      </m:r>
                    </m:e>
                    <m:sub>
                      <m:r>
                        <w:ins w:id="484" w:author="Diego Uriarte" w:date="2019-05-10T15:49:00Z">
                          <w:rPr>
                            <w:rFonts w:ascii="Cambria Math" w:hAnsi="Cambria Math"/>
                          </w:rPr>
                          <m:t>2</m:t>
                        </w:ins>
                      </m:r>
                    </m:sub>
                  </m:sSub>
                  <m:sSub>
                    <m:sSubPr>
                      <m:ctrlPr>
                        <w:ins w:id="485" w:author="Diego Uriarte" w:date="2019-05-10T15:49:00Z">
                          <w:rPr>
                            <w:rFonts w:ascii="Cambria Math" w:hAnsi="Cambria Math"/>
                            <w:i/>
                          </w:rPr>
                        </w:ins>
                      </m:ctrlPr>
                    </m:sSubPr>
                    <m:e>
                      <m:r>
                        <w:ins w:id="486" w:author="Diego Uriarte" w:date="2019-05-10T15:49:00Z">
                          <w:rPr>
                            <w:rFonts w:ascii="Cambria Math" w:hAnsi="Cambria Math"/>
                          </w:rPr>
                          <m:t>Z</m:t>
                        </w:ins>
                      </m:r>
                    </m:e>
                    <m:sub>
                      <m:r>
                        <w:ins w:id="487" w:author="Diego Uriarte" w:date="2019-05-10T15:49:00Z">
                          <w:rPr>
                            <w:rFonts w:ascii="Cambria Math" w:hAnsi="Cambria Math"/>
                          </w:rPr>
                          <m:t>a</m:t>
                        </w:ins>
                      </m:r>
                    </m:sub>
                  </m:sSub>
                </m:e>
              </m:d>
            </m:num>
            <m:den>
              <m:r>
                <w:ins w:id="488" w:author="Diego Uriarte" w:date="2019-05-10T15:49:00Z">
                  <w:rPr>
                    <w:rFonts w:ascii="Cambria Math" w:hAnsi="Cambria Math"/>
                  </w:rPr>
                  <m:t>1-</m:t>
                </w:ins>
              </m:r>
              <m:sSup>
                <m:sSupPr>
                  <m:ctrlPr>
                    <w:ins w:id="489" w:author="Diego Uriarte" w:date="2019-05-10T15:49:00Z">
                      <w:rPr>
                        <w:rFonts w:ascii="Cambria Math" w:hAnsi="Cambria Math"/>
                        <w:i/>
                      </w:rPr>
                    </w:ins>
                  </m:ctrlPr>
                </m:sSupPr>
                <m:e>
                  <m:r>
                    <w:ins w:id="490" w:author="Diego Uriarte" w:date="2019-05-10T15:49:00Z">
                      <w:rPr>
                        <w:rFonts w:ascii="Cambria Math" w:hAnsi="Cambria Math"/>
                      </w:rPr>
                      <m:t>ρ</m:t>
                    </w:ins>
                  </m:r>
                </m:e>
                <m:sup>
                  <m:r>
                    <w:ins w:id="491" w:author="Diego Uriarte" w:date="2019-05-10T15:49:00Z">
                      <w:rPr>
                        <w:rFonts w:ascii="Cambria Math" w:hAnsi="Cambria Math"/>
                      </w:rPr>
                      <m:t>2</m:t>
                    </w:ins>
                  </m:r>
                </m:sup>
              </m:sSup>
            </m:den>
          </m:f>
          <m:r>
            <w:ins w:id="492" w:author="Diego Uriarte" w:date="2019-05-10T15:49:00Z">
              <m:rPr>
                <m:sty m:val="p"/>
              </m:rPr>
              <w:rPr>
                <w:rFonts w:ascii="Cambria Math" w:hAnsi="Cambria Math"/>
              </w:rPr>
              <w:br/>
            </w:ins>
          </m:r>
        </m:oMath>
      </m:oMathPara>
      <w:ins w:id="493"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4" w:name="_Toc6348716"/>
      <w:bookmarkStart w:id="495" w:name="_Ref7077941"/>
      <w:bookmarkStart w:id="496" w:name="_Ref7077965"/>
      <w:r w:rsidRPr="00CD64C6">
        <w:t>Modelos</w:t>
      </w:r>
      <w:r>
        <w:t xml:space="preserve"> de econometría espacial</w:t>
      </w:r>
      <w:bookmarkEnd w:id="494"/>
      <w:bookmarkEnd w:id="495"/>
      <w:bookmarkEnd w:id="496"/>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497"/>
      <w:r w:rsidR="008A5B92">
        <w:t>dos procesos generadores de datos simultáneos</w:t>
      </w:r>
      <w:commentRangeEnd w:id="497"/>
      <w:r w:rsidR="006B1632">
        <w:rPr>
          <w:rStyle w:val="Refdecomentario"/>
        </w:rPr>
        <w:commentReference w:id="497"/>
      </w:r>
      <w:r w:rsidR="008A5B92">
        <w:t>:</w:t>
      </w:r>
    </w:p>
    <w:p w14:paraId="4EDADDA4" w14:textId="0DFAA3F9" w:rsidR="008A5B92" w:rsidRPr="00137AA9" w:rsidRDefault="00D934E7"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498" w:name="_Toc6348717"/>
      <w:r w:rsidRPr="002C12C7">
        <w:t>Modelo general de Manski</w:t>
      </w:r>
      <w:bookmarkEnd w:id="498"/>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w:t>
      </w:r>
      <w:r>
        <w:lastRenderedPageBreak/>
        <w:t xml:space="preserve">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499"/>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499"/>
      <w:r w:rsidR="006B1632">
        <w:rPr>
          <w:rStyle w:val="Refdecomentario"/>
        </w:rPr>
        <w:commentReference w:id="499"/>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500"/>
      <w:r>
        <w:t>coeficiente espacial autoregresivo</w:t>
      </w:r>
      <w:commentRangeEnd w:id="500"/>
      <w:r w:rsidR="00A97EFE">
        <w:rPr>
          <w:rStyle w:val="Refdecomentario"/>
        </w:rPr>
        <w:commentReference w:id="500"/>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501" w:name="_Ref5724351"/>
      <w:bookmarkStart w:id="502" w:name="_Toc6348718"/>
      <w:r>
        <w:t>Modelos derivados del modelo de Manski</w:t>
      </w:r>
      <w:bookmarkEnd w:id="501"/>
      <w:bookmarkEnd w:id="502"/>
    </w:p>
    <w:p w14:paraId="73F0EF7B" w14:textId="63C769C7" w:rsidR="004C4ACE" w:rsidRDefault="004C4ACE" w:rsidP="00AD5B83">
      <w:commentRangeStart w:id="50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03"/>
      <w:r w:rsidR="004C37AB">
        <w:rPr>
          <w:rStyle w:val="Refdecomentario"/>
        </w:rPr>
        <w:commentReference w:id="503"/>
      </w:r>
    </w:p>
    <w:p w14:paraId="7819B231" w14:textId="48BB44A7" w:rsidR="007C4FE0" w:rsidRPr="00B97460" w:rsidRDefault="007C4FE0" w:rsidP="00A457F2">
      <w:pPr>
        <w:pStyle w:val="Descripcin"/>
        <w:keepNext/>
      </w:pPr>
      <w:bookmarkStart w:id="504" w:name="_Ref6341414"/>
      <w:bookmarkStart w:id="505" w:name="_Toc6348818"/>
      <w:bookmarkStart w:id="506" w:name="_Toc8395776"/>
      <w:r w:rsidRPr="00B97460">
        <w:lastRenderedPageBreak/>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504"/>
      <w:del w:id="507" w:author="Diego Uriarte" w:date="2019-05-10T15:49:00Z">
        <w:r w:rsidR="00660EDE" w:rsidRPr="00660EDE">
          <w:rPr>
            <w:i/>
            <w:color w:val="000000" w:themeColor="text1"/>
          </w:rPr>
          <w:delText>:</w:delText>
        </w:r>
      </w:del>
      <w:ins w:id="508" w:author="Diego Uriarte" w:date="2019-05-10T15:49:00Z">
        <w:r w:rsidR="003C6F49">
          <w:t>.</w:t>
        </w:r>
      </w:ins>
      <w:r w:rsidR="00660EDE" w:rsidRPr="00B97460">
        <w:t xml:space="preserve"> Modelos de dependencia espacial para datos de corte transversal</w:t>
      </w:r>
      <w:bookmarkEnd w:id="505"/>
      <w:bookmarkEnd w:id="506"/>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D934E7" w:rsidRPr="009E0813" w:rsidRDefault="00D934E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D934E7" w:rsidRPr="009E0813" w:rsidRDefault="00D934E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09"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0"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1"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934E7" w:rsidRPr="009E0813" w:rsidRDefault="00D934E7"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D934E7" w:rsidRPr="009E0813" w:rsidRDefault="00D934E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D934E7" w:rsidRPr="009E0813" w:rsidRDefault="00D934E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934E7" w:rsidRPr="009E0813" w:rsidRDefault="00D934E7"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D934E7" w:rsidRPr="009E0813" w:rsidRDefault="00D934E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934E7" w:rsidRPr="009E0813" w:rsidRDefault="00D934E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D934E7" w:rsidRPr="007C4FE0" w:rsidRDefault="00D934E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515" w:author="Diego Uriarte" w:date="2019-05-10T15:49:00Z"/>
        </w:rPr>
      </w:pPr>
      <w:r>
        <w:lastRenderedPageBreak/>
        <w:t xml:space="preserve"> </w:t>
      </w:r>
      <w:ins w:id="516" w:author="Diego Uriarte" w:date="2019-05-10T15:49:00Z">
        <w:r w:rsidR="002031DD">
          <w:t>Interpretación de parámetros en presencia de rezago espacial</w:t>
        </w:r>
      </w:ins>
    </w:p>
    <w:p w14:paraId="43EB3933" w14:textId="19417915" w:rsidR="00EC3D8A" w:rsidRDefault="002031DD" w:rsidP="00EC3D8A">
      <w:pPr>
        <w:rPr>
          <w:ins w:id="517" w:author="Diego Uriarte" w:date="2019-05-10T15:49:00Z"/>
        </w:rPr>
      </w:pPr>
      <w:ins w:id="518"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519" w:author="Diego Uriarte" w:date="2019-05-10T15:49:00Z"/>
        </w:rPr>
      </w:pPr>
      <m:oMathPara>
        <m:oMath>
          <m:r>
            <w:ins w:id="520" w:author="Diego Uriarte" w:date="2019-05-10T15:49:00Z">
              <m:rPr>
                <m:sty m:val="bi"/>
              </m:rPr>
              <w:rPr>
                <w:rFonts w:ascii="Cambria Math" w:hAnsi="Cambria Math"/>
              </w:rPr>
              <m:t>Y</m:t>
            </w:ins>
          </m:r>
          <m:r>
            <w:ins w:id="521" w:author="Diego Uriarte" w:date="2019-05-10T15:49:00Z">
              <m:rPr>
                <m:aln/>
              </m:rPr>
              <w:rPr>
                <w:rFonts w:ascii="Cambria Math" w:hAnsi="Cambria Math"/>
              </w:rPr>
              <m:t>=</m:t>
            </w:ins>
          </m:r>
          <m:sSup>
            <m:sSupPr>
              <m:ctrlPr>
                <w:ins w:id="522" w:author="Diego Uriarte" w:date="2019-05-10T15:49:00Z">
                  <w:rPr>
                    <w:rFonts w:ascii="Cambria Math" w:hAnsi="Cambria Math"/>
                    <w:i/>
                  </w:rPr>
                </w:ins>
              </m:ctrlPr>
            </m:sSupPr>
            <m:e>
              <m:d>
                <m:dPr>
                  <m:ctrlPr>
                    <w:ins w:id="523" w:author="Diego Uriarte" w:date="2019-05-10T15:49:00Z">
                      <w:rPr>
                        <w:rFonts w:ascii="Cambria Math" w:hAnsi="Cambria Math"/>
                        <w:i/>
                      </w:rPr>
                    </w:ins>
                  </m:ctrlPr>
                </m:dPr>
                <m:e>
                  <m:r>
                    <w:ins w:id="524" w:author="Diego Uriarte" w:date="2019-05-10T15:49:00Z">
                      <w:rPr>
                        <w:rFonts w:ascii="Cambria Math" w:hAnsi="Cambria Math"/>
                      </w:rPr>
                      <m:t>I-ρW</m:t>
                    </w:ins>
                  </m:r>
                </m:e>
              </m:d>
            </m:e>
            <m:sup>
              <m:r>
                <w:ins w:id="525" w:author="Diego Uriarte" w:date="2019-05-10T15:49:00Z">
                  <w:rPr>
                    <w:rFonts w:ascii="Cambria Math" w:hAnsi="Cambria Math"/>
                  </w:rPr>
                  <m:t>-1</m:t>
                </w:ins>
              </m:r>
            </m:sup>
          </m:sSup>
          <m:r>
            <w:ins w:id="526" w:author="Diego Uriarte" w:date="2019-05-10T15:49:00Z">
              <w:rPr>
                <w:rFonts w:ascii="Cambria Math" w:hAnsi="Cambria Math"/>
              </w:rPr>
              <m:t>X</m:t>
            </w:ins>
          </m:r>
          <m:r>
            <w:ins w:id="527" w:author="Diego Uriarte" w:date="2019-05-10T15:49:00Z">
              <m:rPr>
                <m:sty m:val="bi"/>
              </m:rPr>
              <w:rPr>
                <w:rFonts w:ascii="Cambria Math" w:hAnsi="Cambria Math"/>
              </w:rPr>
              <m:t>β</m:t>
            </w:ins>
          </m:r>
          <m:r>
            <w:ins w:id="528" w:author="Diego Uriarte" w:date="2019-05-10T15:49:00Z">
              <w:rPr>
                <w:rFonts w:ascii="Cambria Math" w:hAnsi="Cambria Math"/>
              </w:rPr>
              <m:t>+</m:t>
            </w:ins>
          </m:r>
          <m:sSup>
            <m:sSupPr>
              <m:ctrlPr>
                <w:ins w:id="529" w:author="Diego Uriarte" w:date="2019-05-10T15:49:00Z">
                  <w:rPr>
                    <w:rFonts w:ascii="Cambria Math" w:hAnsi="Cambria Math"/>
                    <w:i/>
                  </w:rPr>
                </w:ins>
              </m:ctrlPr>
            </m:sSupPr>
            <m:e>
              <m:d>
                <m:dPr>
                  <m:ctrlPr>
                    <w:ins w:id="530" w:author="Diego Uriarte" w:date="2019-05-10T15:49:00Z">
                      <w:rPr>
                        <w:rFonts w:ascii="Cambria Math" w:hAnsi="Cambria Math"/>
                        <w:i/>
                      </w:rPr>
                    </w:ins>
                  </m:ctrlPr>
                </m:dPr>
                <m:e>
                  <m:r>
                    <w:ins w:id="531" w:author="Diego Uriarte" w:date="2019-05-10T15:49:00Z">
                      <w:rPr>
                        <w:rFonts w:ascii="Cambria Math" w:hAnsi="Cambria Math"/>
                      </w:rPr>
                      <m:t>1-ρW</m:t>
                    </w:ins>
                  </m:r>
                </m:e>
              </m:d>
            </m:e>
            <m:sup>
              <m:r>
                <w:ins w:id="532" w:author="Diego Uriarte" w:date="2019-05-10T15:49:00Z">
                  <w:rPr>
                    <w:rFonts w:ascii="Cambria Math" w:hAnsi="Cambria Math"/>
                  </w:rPr>
                  <m:t>-1</m:t>
                </w:ins>
              </m:r>
            </m:sup>
          </m:sSup>
          <m:r>
            <w:ins w:id="533" w:author="Diego Uriarte" w:date="2019-05-10T15:49:00Z">
              <m:rPr>
                <m:sty m:val="bi"/>
              </m:rPr>
              <w:rPr>
                <w:rFonts w:ascii="Cambria Math" w:hAnsi="Cambria Math"/>
              </w:rPr>
              <m:t>ε</m:t>
            </w:ins>
          </m:r>
          <m:r>
            <w:ins w:id="534" w:author="Diego Uriarte" w:date="2019-05-10T15:49:00Z">
              <m:rPr>
                <m:sty m:val="p"/>
              </m:rPr>
              <w:rPr>
                <w:rFonts w:ascii="Cambria Math" w:hAnsi="Cambria Math"/>
              </w:rPr>
              <w:br/>
            </w:ins>
          </m:r>
        </m:oMath>
        <m:oMath>
          <m:r>
            <w:ins w:id="535" w:author="Diego Uriarte" w:date="2019-05-10T15:49:00Z">
              <m:rPr>
                <m:aln/>
              </m:rPr>
              <w:rPr>
                <w:rFonts w:ascii="Cambria Math" w:hAnsi="Cambria Math"/>
              </w:rPr>
              <m:t>=</m:t>
            </w:ins>
          </m:r>
          <m:nary>
            <m:naryPr>
              <m:chr m:val="∑"/>
              <m:grow m:val="1"/>
              <m:ctrlPr>
                <w:ins w:id="536" w:author="Diego Uriarte" w:date="2019-05-10T15:49:00Z">
                  <w:rPr>
                    <w:rFonts w:ascii="Cambria Math" w:hAnsi="Cambria Math"/>
                    <w:i/>
                  </w:rPr>
                </w:ins>
              </m:ctrlPr>
            </m:naryPr>
            <m:sub>
              <m:r>
                <w:ins w:id="537" w:author="Diego Uriarte" w:date="2019-05-10T15:49:00Z">
                  <w:rPr>
                    <w:rFonts w:ascii="Cambria Math" w:hAnsi="Cambria Math"/>
                  </w:rPr>
                  <m:t>r=1</m:t>
                </w:ins>
              </m:r>
            </m:sub>
            <m:sup>
              <m:r>
                <w:ins w:id="538" w:author="Diego Uriarte" w:date="2019-05-10T15:49:00Z">
                  <w:rPr>
                    <w:rFonts w:ascii="Cambria Math" w:hAnsi="Cambria Math"/>
                  </w:rPr>
                  <m:t>k</m:t>
                </w:ins>
              </m:r>
            </m:sup>
            <m:e>
              <m:sSup>
                <m:sSupPr>
                  <m:ctrlPr>
                    <w:ins w:id="539" w:author="Diego Uriarte" w:date="2019-05-10T15:49:00Z">
                      <w:rPr>
                        <w:rFonts w:ascii="Cambria Math" w:hAnsi="Cambria Math"/>
                        <w:i/>
                      </w:rPr>
                    </w:ins>
                  </m:ctrlPr>
                </m:sSupPr>
                <m:e>
                  <m:d>
                    <m:dPr>
                      <m:ctrlPr>
                        <w:ins w:id="540" w:author="Diego Uriarte" w:date="2019-05-10T15:49:00Z">
                          <w:rPr>
                            <w:rFonts w:ascii="Cambria Math" w:hAnsi="Cambria Math"/>
                            <w:i/>
                          </w:rPr>
                        </w:ins>
                      </m:ctrlPr>
                    </m:dPr>
                    <m:e>
                      <m:r>
                        <w:ins w:id="541" w:author="Diego Uriarte" w:date="2019-05-10T15:49:00Z">
                          <w:rPr>
                            <w:rFonts w:ascii="Cambria Math" w:hAnsi="Cambria Math"/>
                          </w:rPr>
                          <m:t>I-ρW</m:t>
                        </w:ins>
                      </m:r>
                    </m:e>
                  </m:d>
                </m:e>
                <m:sup>
                  <m:r>
                    <w:ins w:id="542" w:author="Diego Uriarte" w:date="2019-05-10T15:49:00Z">
                      <w:rPr>
                        <w:rFonts w:ascii="Cambria Math" w:hAnsi="Cambria Math"/>
                      </w:rPr>
                      <m:t>-1</m:t>
                    </w:ins>
                  </m:r>
                </m:sup>
              </m:sSup>
              <m:sSub>
                <m:sSubPr>
                  <m:ctrlPr>
                    <w:ins w:id="543" w:author="Diego Uriarte" w:date="2019-05-10T15:49:00Z">
                      <w:rPr>
                        <w:rFonts w:ascii="Cambria Math" w:hAnsi="Cambria Math"/>
                        <w:i/>
                      </w:rPr>
                    </w:ins>
                  </m:ctrlPr>
                </m:sSubPr>
                <m:e>
                  <m:r>
                    <w:ins w:id="544" w:author="Diego Uriarte" w:date="2019-05-10T15:49:00Z">
                      <w:rPr>
                        <w:rFonts w:ascii="Cambria Math" w:hAnsi="Cambria Math"/>
                      </w:rPr>
                      <m:t>β</m:t>
                    </w:ins>
                  </m:r>
                </m:e>
                <m:sub>
                  <m:r>
                    <w:ins w:id="545" w:author="Diego Uriarte" w:date="2019-05-10T15:49:00Z">
                      <w:rPr>
                        <w:rFonts w:ascii="Cambria Math" w:hAnsi="Cambria Math"/>
                      </w:rPr>
                      <m:t>r</m:t>
                    </w:ins>
                  </m:r>
                </m:sub>
              </m:sSub>
              <m:sSub>
                <m:sSubPr>
                  <m:ctrlPr>
                    <w:ins w:id="546" w:author="Diego Uriarte" w:date="2019-05-10T15:49:00Z">
                      <w:rPr>
                        <w:rFonts w:ascii="Cambria Math" w:hAnsi="Cambria Math"/>
                        <w:b/>
                        <w:i/>
                      </w:rPr>
                    </w:ins>
                  </m:ctrlPr>
                </m:sSubPr>
                <m:e>
                  <m:r>
                    <w:ins w:id="547" w:author="Diego Uriarte" w:date="2019-05-10T15:49:00Z">
                      <m:rPr>
                        <m:sty m:val="bi"/>
                      </m:rPr>
                      <w:rPr>
                        <w:rFonts w:ascii="Cambria Math" w:hAnsi="Cambria Math"/>
                      </w:rPr>
                      <m:t>X</m:t>
                    </w:ins>
                  </m:r>
                </m:e>
                <m:sub>
                  <m:r>
                    <w:ins w:id="548" w:author="Diego Uriarte" w:date="2019-05-10T15:49:00Z">
                      <m:rPr>
                        <m:sty m:val="bi"/>
                      </m:rPr>
                      <w:rPr>
                        <w:rFonts w:ascii="Cambria Math" w:hAnsi="Cambria Math"/>
                      </w:rPr>
                      <m:t>r</m:t>
                    </w:ins>
                  </m:r>
                </m:sub>
              </m:sSub>
              <m:r>
                <w:ins w:id="549" w:author="Diego Uriarte" w:date="2019-05-10T15:49:00Z">
                  <w:rPr>
                    <w:rFonts w:ascii="Cambria Math" w:hAnsi="Cambria Math"/>
                  </w:rPr>
                  <m:t>+</m:t>
                </w:ins>
              </m:r>
              <m:sSup>
                <m:sSupPr>
                  <m:ctrlPr>
                    <w:ins w:id="550" w:author="Diego Uriarte" w:date="2019-05-10T15:49:00Z">
                      <w:rPr>
                        <w:rFonts w:ascii="Cambria Math" w:hAnsi="Cambria Math"/>
                        <w:i/>
                      </w:rPr>
                    </w:ins>
                  </m:ctrlPr>
                </m:sSupPr>
                <m:e>
                  <m:d>
                    <m:dPr>
                      <m:ctrlPr>
                        <w:ins w:id="551" w:author="Diego Uriarte" w:date="2019-05-10T15:49:00Z">
                          <w:rPr>
                            <w:rFonts w:ascii="Cambria Math" w:hAnsi="Cambria Math"/>
                            <w:i/>
                          </w:rPr>
                        </w:ins>
                      </m:ctrlPr>
                    </m:dPr>
                    <m:e>
                      <m:r>
                        <w:ins w:id="552" w:author="Diego Uriarte" w:date="2019-05-10T15:49:00Z">
                          <w:rPr>
                            <w:rFonts w:ascii="Cambria Math" w:hAnsi="Cambria Math"/>
                          </w:rPr>
                          <m:t>1-ρW</m:t>
                        </w:ins>
                      </m:r>
                    </m:e>
                  </m:d>
                </m:e>
                <m:sup>
                  <m:r>
                    <w:ins w:id="553" w:author="Diego Uriarte" w:date="2019-05-10T15:49:00Z">
                      <w:rPr>
                        <w:rFonts w:ascii="Cambria Math" w:hAnsi="Cambria Math"/>
                      </w:rPr>
                      <m:t>-1</m:t>
                    </w:ins>
                  </m:r>
                </m:sup>
              </m:sSup>
              <m:r>
                <w:ins w:id="554" w:author="Diego Uriarte" w:date="2019-05-10T15:49:00Z">
                  <m:rPr>
                    <m:sty m:val="bi"/>
                  </m:rPr>
                  <w:rPr>
                    <w:rFonts w:ascii="Cambria Math" w:hAnsi="Cambria Math"/>
                  </w:rPr>
                  <m:t>ε</m:t>
                </w:ins>
              </m:r>
            </m:e>
          </m:nary>
          <m:r>
            <w:ins w:id="555" w:author="Diego Uriarte" w:date="2019-05-10T15:49:00Z">
              <m:rPr>
                <m:sty m:val="p"/>
              </m:rPr>
              <w:rPr>
                <w:rFonts w:ascii="Cambria Math" w:hAnsi="Cambria Math"/>
              </w:rPr>
              <w:br/>
            </w:ins>
          </m:r>
        </m:oMath>
        <m:oMath>
          <m:r>
            <w:ins w:id="556" w:author="Diego Uriarte" w:date="2019-05-10T15:49:00Z">
              <m:rPr>
                <m:aln/>
              </m:rPr>
              <w:rPr>
                <w:rFonts w:ascii="Cambria Math" w:hAnsi="Cambria Math"/>
              </w:rPr>
              <m:t>=</m:t>
            </w:ins>
          </m:r>
          <m:nary>
            <m:naryPr>
              <m:chr m:val="∑"/>
              <m:grow m:val="1"/>
              <m:ctrlPr>
                <w:ins w:id="557" w:author="Diego Uriarte" w:date="2019-05-10T15:49:00Z">
                  <w:rPr>
                    <w:rFonts w:ascii="Cambria Math" w:hAnsi="Cambria Math"/>
                    <w:i/>
                  </w:rPr>
                </w:ins>
              </m:ctrlPr>
            </m:naryPr>
            <m:sub>
              <m:r>
                <w:ins w:id="558" w:author="Diego Uriarte" w:date="2019-05-10T15:49:00Z">
                  <w:rPr>
                    <w:rFonts w:ascii="Cambria Math" w:hAnsi="Cambria Math"/>
                  </w:rPr>
                  <m:t>r=1</m:t>
                </w:ins>
              </m:r>
            </m:sub>
            <m:sup>
              <m:r>
                <w:ins w:id="559" w:author="Diego Uriarte" w:date="2019-05-10T15:49:00Z">
                  <w:rPr>
                    <w:rFonts w:ascii="Cambria Math" w:hAnsi="Cambria Math"/>
                  </w:rPr>
                  <m:t>k</m:t>
                </w:ins>
              </m:r>
            </m:sup>
            <m:e>
              <m:sSub>
                <m:sSubPr>
                  <m:ctrlPr>
                    <w:ins w:id="560" w:author="Diego Uriarte" w:date="2019-05-10T15:49:00Z">
                      <w:rPr>
                        <w:rFonts w:ascii="Cambria Math" w:hAnsi="Cambria Math"/>
                        <w:i/>
                      </w:rPr>
                    </w:ins>
                  </m:ctrlPr>
                </m:sSubPr>
                <m:e>
                  <m:r>
                    <w:ins w:id="561" w:author="Diego Uriarte" w:date="2019-05-10T15:49:00Z">
                      <w:rPr>
                        <w:rFonts w:ascii="Cambria Math" w:hAnsi="Cambria Math"/>
                      </w:rPr>
                      <m:t>S</m:t>
                    </w:ins>
                  </m:r>
                </m:e>
                <m:sub>
                  <m:r>
                    <w:ins w:id="562" w:author="Diego Uriarte" w:date="2019-05-10T15:49:00Z">
                      <w:rPr>
                        <w:rFonts w:ascii="Cambria Math" w:hAnsi="Cambria Math"/>
                      </w:rPr>
                      <m:t>r</m:t>
                    </w:ins>
                  </m:r>
                </m:sub>
              </m:sSub>
              <m:r>
                <w:ins w:id="563" w:author="Diego Uriarte" w:date="2019-05-10T15:49:00Z">
                  <w:rPr>
                    <w:rFonts w:ascii="Cambria Math" w:hAnsi="Cambria Math"/>
                  </w:rPr>
                  <m:t>(W)</m:t>
                </w:ins>
              </m:r>
              <m:sSub>
                <m:sSubPr>
                  <m:ctrlPr>
                    <w:ins w:id="564" w:author="Diego Uriarte" w:date="2019-05-10T15:49:00Z">
                      <w:rPr>
                        <w:rFonts w:ascii="Cambria Math" w:hAnsi="Cambria Math"/>
                        <w:b/>
                        <w:i/>
                      </w:rPr>
                    </w:ins>
                  </m:ctrlPr>
                </m:sSubPr>
                <m:e>
                  <m:r>
                    <w:ins w:id="565" w:author="Diego Uriarte" w:date="2019-05-10T15:49:00Z">
                      <m:rPr>
                        <m:sty m:val="bi"/>
                      </m:rPr>
                      <w:rPr>
                        <w:rFonts w:ascii="Cambria Math" w:hAnsi="Cambria Math"/>
                      </w:rPr>
                      <m:t>X</m:t>
                    </w:ins>
                  </m:r>
                </m:e>
                <m:sub>
                  <m:r>
                    <w:ins w:id="566" w:author="Diego Uriarte" w:date="2019-05-10T15:49:00Z">
                      <m:rPr>
                        <m:sty m:val="bi"/>
                      </m:rPr>
                      <w:rPr>
                        <w:rFonts w:ascii="Cambria Math" w:hAnsi="Cambria Math"/>
                      </w:rPr>
                      <m:t>r</m:t>
                    </w:ins>
                  </m:r>
                </m:sub>
              </m:sSub>
              <m:r>
                <w:ins w:id="567" w:author="Diego Uriarte" w:date="2019-05-10T15:49:00Z">
                  <w:rPr>
                    <w:rFonts w:ascii="Cambria Math" w:hAnsi="Cambria Math"/>
                  </w:rPr>
                  <m:t>+</m:t>
                </w:ins>
              </m:r>
              <m:sSup>
                <m:sSupPr>
                  <m:ctrlPr>
                    <w:ins w:id="568" w:author="Diego Uriarte" w:date="2019-05-10T15:49:00Z">
                      <w:rPr>
                        <w:rFonts w:ascii="Cambria Math" w:hAnsi="Cambria Math"/>
                        <w:i/>
                      </w:rPr>
                    </w:ins>
                  </m:ctrlPr>
                </m:sSupPr>
                <m:e>
                  <m:d>
                    <m:dPr>
                      <m:ctrlPr>
                        <w:ins w:id="569" w:author="Diego Uriarte" w:date="2019-05-10T15:49:00Z">
                          <w:rPr>
                            <w:rFonts w:ascii="Cambria Math" w:hAnsi="Cambria Math"/>
                            <w:i/>
                          </w:rPr>
                        </w:ins>
                      </m:ctrlPr>
                    </m:dPr>
                    <m:e>
                      <m:r>
                        <w:ins w:id="570" w:author="Diego Uriarte" w:date="2019-05-10T15:49:00Z">
                          <w:rPr>
                            <w:rFonts w:ascii="Cambria Math" w:hAnsi="Cambria Math"/>
                          </w:rPr>
                          <m:t>1-ρW</m:t>
                        </w:ins>
                      </m:r>
                    </m:e>
                  </m:d>
                </m:e>
                <m:sup>
                  <m:r>
                    <w:ins w:id="571" w:author="Diego Uriarte" w:date="2019-05-10T15:49:00Z">
                      <w:rPr>
                        <w:rFonts w:ascii="Cambria Math" w:hAnsi="Cambria Math"/>
                      </w:rPr>
                      <m:t>-1</m:t>
                    </w:ins>
                  </m:r>
                </m:sup>
              </m:sSup>
              <m:r>
                <w:ins w:id="572" w:author="Diego Uriarte" w:date="2019-05-10T15:49:00Z">
                  <m:rPr>
                    <m:sty m:val="bi"/>
                  </m:rPr>
                  <w:rPr>
                    <w:rFonts w:ascii="Cambria Math" w:hAnsi="Cambria Math"/>
                  </w:rPr>
                  <m:t>ε</m:t>
                </w:ins>
              </m:r>
            </m:e>
          </m:nary>
          <m:r>
            <w:ins w:id="573" w:author="Diego Uriarte" w:date="2019-05-10T15:49:00Z">
              <w:rPr>
                <w:rFonts w:ascii="Cambria Math" w:hAnsi="Cambria Math"/>
              </w:rPr>
              <m:t xml:space="preserve"> </m:t>
            </w:ins>
          </m:r>
        </m:oMath>
      </m:oMathPara>
    </w:p>
    <w:p w14:paraId="7C39EF4A" w14:textId="2BCD961E" w:rsidR="00EE6038" w:rsidRDefault="00EE6038" w:rsidP="00EC3D8A">
      <w:pPr>
        <w:rPr>
          <w:ins w:id="574" w:author="Diego Uriarte" w:date="2019-05-10T15:49:00Z"/>
        </w:rPr>
      </w:pPr>
      <w:ins w:id="575"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76" w:author="Diego Uriarte" w:date="2019-05-10T15:49:00Z"/>
        </w:rPr>
      </w:pPr>
      <w:ins w:id="577"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78" w:author="Diego Uriarte" w:date="2019-05-10T15:49:00Z"/>
          <w:lang w:val="es-ES"/>
        </w:rPr>
      </w:pPr>
      <w:ins w:id="579" w:author="Diego Uriarte" w:date="2019-05-10T15:49:00Z">
        <w:r>
          <w:rPr>
            <w:lang w:val="es-ES"/>
          </w:rPr>
          <w:t xml:space="preserve">Como se ha visto, la introducción del rezago espacial en el modelo SAR complica la interpretación directa de los parámetros estimados. Por este motiv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ésima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r>
          <w:rPr>
            <w:i/>
            <w:lang w:val="es-ES"/>
          </w:rPr>
          <w:t>spill-over</w:t>
        </w:r>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80" w:author="Diego Uriarte" w:date="2019-05-10T15:49:00Z"/>
          <w:lang w:val="es-ES"/>
        </w:rPr>
      </w:pPr>
      <w:ins w:id="581"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82" w:author="Diego Uriarte" w:date="2019-05-10T15:49:00Z"/>
          <w:lang w:val="es-ES"/>
        </w:rPr>
      </w:pPr>
      <w:ins w:id="583"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84" w:name="_Toc6348719"/>
      <w:r>
        <w:t>Selección de la matriz de pesos espaciales</w:t>
      </w:r>
      <w:bookmarkEnd w:id="584"/>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85" w:name="_Ref5740583"/>
      <w:bookmarkStart w:id="586" w:name="_Ref5740577"/>
      <w:bookmarkStart w:id="587" w:name="_Toc6348819"/>
      <w:bookmarkStart w:id="588"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85"/>
      <w:r w:rsidRPr="003D7632">
        <w:t xml:space="preserve">. </w:t>
      </w:r>
      <w:bookmarkStart w:id="589" w:name="_Ref5740572"/>
      <w:r w:rsidR="003D7632" w:rsidRPr="003D7632">
        <w:t xml:space="preserve">Construcción de polígonos de Thiessen alrededor </w:t>
      </w:r>
      <w:r w:rsidR="003D7632" w:rsidRPr="00F52BE8">
        <w:t>de</w:t>
      </w:r>
      <w:r w:rsidR="003D7632" w:rsidRPr="003D7632">
        <w:t xml:space="preserve"> 20 observaciones</w:t>
      </w:r>
      <w:bookmarkEnd w:id="586"/>
      <w:bookmarkEnd w:id="587"/>
      <w:bookmarkEnd w:id="588"/>
      <w:bookmarkEnd w:id="589"/>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90" w:author="Diego Uriarte" w:date="2019-05-10T15:49:00Z"/>
        </w:rPr>
      </w:pPr>
      <w:ins w:id="591" w:author="Diego Uriarte" w:date="2019-05-10T15:49:00Z">
        <w:r>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ésimos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r w:rsidRPr="001046CB">
          <w:t xml:space="preserve">Stakhovych </w:t>
        </w:r>
        <w:r>
          <w:t>y</w:t>
        </w:r>
        <w:r w:rsidRPr="001046CB">
          <w:t xml:space="preserve"> Bijmolt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92" w:author="Diego Uriarte" w:date="2019-05-10T15:49:00Z"/>
          <w:sz w:val="18"/>
          <w:szCs w:val="18"/>
        </w:rPr>
      </w:pPr>
      <w:ins w:id="593" w:author="Diego Uriarte" w:date="2019-05-10T15:49:00Z">
        <w:r>
          <w:rPr>
            <w:sz w:val="18"/>
            <w:szCs w:val="18"/>
          </w:rPr>
          <w:br w:type="page"/>
        </w:r>
      </w:ins>
    </w:p>
    <w:p w14:paraId="0D9B6B45" w14:textId="01DBAB83" w:rsidR="00A91D92" w:rsidRDefault="00A91D92" w:rsidP="002C12C7">
      <w:pPr>
        <w:pStyle w:val="Ttulo1"/>
      </w:pPr>
      <w:bookmarkStart w:id="594" w:name="_Toc6348720"/>
      <w:r>
        <w:lastRenderedPageBreak/>
        <w:t xml:space="preserve">Mercado de combustibles líquidos </w:t>
      </w:r>
      <w:bookmarkEnd w:id="594"/>
    </w:p>
    <w:p w14:paraId="4BC2FC02" w14:textId="77777777" w:rsidR="005453E0" w:rsidRPr="002C12C7" w:rsidRDefault="005453E0" w:rsidP="005453E0">
      <w:pPr>
        <w:pStyle w:val="Ttulo2"/>
      </w:pPr>
      <w:bookmarkStart w:id="595" w:name="_Toc6348714"/>
      <w:commentRangeStart w:id="596"/>
      <w:commentRangeStart w:id="597"/>
      <w:r w:rsidRPr="002C12C7">
        <w:t>Generalidades sobre el mercado de combustibles líquidos</w:t>
      </w:r>
      <w:bookmarkEnd w:id="595"/>
      <w:commentRangeEnd w:id="596"/>
      <w:r>
        <w:rPr>
          <w:rStyle w:val="Refdecomentario"/>
          <w:b w:val="0"/>
        </w:rPr>
        <w:commentReference w:id="596"/>
      </w:r>
      <w:commentRangeEnd w:id="597"/>
      <w:r>
        <w:rPr>
          <w:rStyle w:val="Refdecomentario"/>
          <w:b w:val="0"/>
        </w:rPr>
        <w:commentReference w:id="597"/>
      </w:r>
    </w:p>
    <w:p w14:paraId="124ABF28" w14:textId="2CFD201D" w:rsidR="005453E0" w:rsidRDefault="005453E0" w:rsidP="005453E0">
      <w:r>
        <w:t xml:space="preserve">En este trabajo nos centramos en la etapa final de la cadena de valor de los hidrocarburos, sin embargo, es importante conocer </w:t>
      </w:r>
      <w:del w:id="598"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r>
        <w:rPr>
          <w:i/>
        </w:rPr>
        <w:t xml:space="preserve">commodity, </w:t>
      </w:r>
      <w:r>
        <w:t xml:space="preserve">el precio referencial del crudo se establece en mercado muy líquidos con determinados marcadores de precios (como el </w:t>
      </w:r>
      <w:ins w:id="599" w:author="Diego Uriarte" w:date="2019-05-10T17:04:00Z">
        <w:r w:rsidR="00953183">
          <w:t xml:space="preserve">crudo </w:t>
        </w:r>
      </w:ins>
      <w:r>
        <w:t xml:space="preserve">WTI o </w:t>
      </w:r>
      <w:ins w:id="600"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01" w:author="Diego Uriarte" w:date="2019-05-10T17:05:00Z">
        <w:r w:rsidR="00953183">
          <w:t xml:space="preserve">y transporte </w:t>
        </w:r>
      </w:ins>
      <w:r>
        <w:t xml:space="preserve">del combustible </w:t>
      </w:r>
      <w:del w:id="602" w:author="Diego Uriarte" w:date="2019-05-10T17:05:00Z">
        <w:r w:rsidDel="00953183">
          <w:delText xml:space="preserve">a las estaciones y su transporte </w:delText>
        </w:r>
      </w:del>
      <w:r>
        <w:t>desde las plantas de almacenamiento</w:t>
      </w:r>
      <w:ins w:id="603"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04" w:author="Diego Uriarte" w:date="2019-05-10T17:06:00Z">
        <w:r w:rsidR="00953183">
          <w:t xml:space="preserve"> y </w:t>
        </w:r>
      </w:ins>
      <w:del w:id="605" w:author="Diego Uriarte" w:date="2019-05-10T17:06:00Z">
        <w:r w:rsidDel="00953183">
          <w:delText xml:space="preserve">, </w:delText>
        </w:r>
      </w:del>
      <w:r>
        <w:t>proveer asistencia técnica</w:t>
      </w:r>
      <w:ins w:id="606" w:author="Diego Uriarte" w:date="2019-05-10T17:06:00Z">
        <w:r w:rsidR="00953183">
          <w:t>.</w:t>
        </w:r>
      </w:ins>
      <w:del w:id="607" w:author="Diego Uriarte" w:date="2019-05-10T17:06:00Z">
        <w:r w:rsidDel="00953183">
          <w:delText xml:space="preserve"> y a</w:delText>
        </w:r>
      </w:del>
      <w:ins w:id="608" w:author="Diego Uriarte" w:date="2019-05-10T17:06:00Z">
        <w:r w:rsidR="00953183">
          <w:t>A</w:t>
        </w:r>
      </w:ins>
      <w:r>
        <w:t xml:space="preserve"> cambio</w:t>
      </w:r>
      <w:ins w:id="609"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10" w:author="Diego Uriarte" w:date="2019-05-10T17:09:00Z">
        <w:r w:rsidR="0039418B" w:rsidDel="00953183">
          <w:delText>PETROPERU</w:delText>
        </w:r>
      </w:del>
      <w:ins w:id="611" w:author="Diego Uriarte" w:date="2019-05-10T17:09:00Z">
        <w:r w:rsidR="00953183">
          <w:t>Petroperú</w:t>
        </w:r>
      </w:ins>
      <w:r w:rsidR="0039418B">
        <w:t xml:space="preserve">),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12" w:author="Diego Uriarte" w:date="2019-05-10T17:11:00Z">
        <w:r w:rsidR="00A26805">
          <w:t xml:space="preserve"> </w:t>
        </w:r>
      </w:ins>
      <w:del w:id="613" w:author="Diego Uriarte" w:date="2019-05-10T17:11:00Z">
        <w:r w:rsidDel="00A26805">
          <w:delText xml:space="preserve"> </w:delText>
        </w:r>
        <w:r w:rsidR="00180658" w:rsidDel="00A26805">
          <w:delText>a PECSA y Primax,</w:delText>
        </w:r>
      </w:del>
      <w:ins w:id="614" w:author="Diego Uriarte" w:date="2019-05-10T17:11:00Z">
        <w:r w:rsidR="00A26805">
          <w:t>a</w:t>
        </w:r>
      </w:ins>
      <w:r w:rsidR="00180658">
        <w:t xml:space="preserve"> los dos mayoristas en el mercado que no cuentan con producción propia</w:t>
      </w:r>
      <w:ins w:id="615"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616"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35A065CF" w:rsidR="00F752E8" w:rsidRDefault="00F752E8" w:rsidP="00F752E8">
      <w:pPr>
        <w:pStyle w:val="Descripcin"/>
        <w:keepNext/>
      </w:pPr>
      <w:bookmarkStart w:id="617" w:name="_Ref8911506"/>
      <w:bookmarkStart w:id="618" w:name="_Toc6348796"/>
      <w:bookmarkStart w:id="619" w:name="_Toc8395782"/>
      <w:r>
        <w:t xml:space="preserve">Tabla </w:t>
      </w:r>
      <w:r>
        <w:fldChar w:fldCharType="begin"/>
      </w:r>
      <w:r>
        <w:instrText xml:space="preserve"> SEQ Tabla \* ARABIC </w:instrText>
      </w:r>
      <w:r>
        <w:fldChar w:fldCharType="separate"/>
      </w:r>
      <w:r w:rsidR="00E53805">
        <w:rPr>
          <w:noProof/>
        </w:rPr>
        <w:t>1</w:t>
      </w:r>
      <w:r>
        <w:fldChar w:fldCharType="end"/>
      </w:r>
      <w:bookmarkEnd w:id="617"/>
      <w:r>
        <w:t>: Número de estaciones por razón social para Perú y Lima</w:t>
      </w:r>
      <w:bookmarkEnd w:id="618"/>
      <w:bookmarkEnd w:id="619"/>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620"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621" w:author="Diego Uriarte" w:date="2019-05-11T13:47:00Z"/>
        </w:rPr>
      </w:pPr>
      <w:ins w:id="622" w:author="Diego Uriarte" w:date="2019-05-11T13:47:00Z">
        <w:r>
          <w:lastRenderedPageBreak/>
          <w:t>En el país se ven</w:t>
        </w:r>
      </w:ins>
      <w:ins w:id="623" w:author="Diego Uriarte" w:date="2019-05-11T13:48:00Z">
        <w:r>
          <w:t>d</w:t>
        </w:r>
      </w:ins>
      <w:ins w:id="624" w:author="Diego Uriarte" w:date="2019-05-11T13:47:00Z">
        <w:r>
          <w:t>en tales comb</w:t>
        </w:r>
      </w:ins>
      <w:ins w:id="625" w:author="Diego Uriarte" w:date="2019-05-11T13:48:00Z">
        <w:r>
          <w:t>ustibles</w:t>
        </w:r>
        <w:r w:rsidR="00054043">
          <w:t xml:space="preserve"> </w:t>
        </w:r>
      </w:ins>
      <w:ins w:id="626" w:author="Diego Uriarte" w:date="2019-05-11T15:14:00Z">
        <w:r w:rsidR="00054043">
          <w:t>cuatro tipo</w:t>
        </w:r>
      </w:ins>
      <w:ins w:id="627" w:author="Diego Uriarte" w:date="2019-05-11T15:15:00Z">
        <w:r w:rsidR="00054043">
          <w:t>s</w:t>
        </w:r>
      </w:ins>
      <w:ins w:id="628" w:author="Diego Uriarte" w:date="2019-05-11T15:14:00Z">
        <w:r w:rsidR="00054043">
          <w:t xml:space="preserve"> de gasoholes (mezclas de </w:t>
        </w:r>
      </w:ins>
      <w:ins w:id="629" w:author="Diego Uriarte" w:date="2019-05-11T15:15:00Z">
        <w:r w:rsidR="00054043">
          <w:t xml:space="preserve">gasolina con etanol), además de combustible diésel de bajo contenido de azufre (menor a 50 ppm). El mercado nacional </w:t>
        </w:r>
      </w:ins>
      <w:ins w:id="630" w:author="Diego Uriarte" w:date="2019-05-11T15:16:00Z">
        <w:r w:rsidR="00054043">
          <w:t xml:space="preserve">ha evolucionado para consumir principalmente diésel, seguido por gasohol de 90 octanos, los que en conjunto representan el 80% de las ventas nacionales, como se puede apreciar en el </w:t>
        </w:r>
      </w:ins>
      <w:ins w:id="631" w:author="Diego Uriarte" w:date="2019-05-11T15:19:00Z">
        <w:r w:rsidR="00054043">
          <w:fldChar w:fldCharType="begin"/>
        </w:r>
        <w:r w:rsidR="00054043">
          <w:instrText xml:space="preserve"> REF _Ref8480404 \h </w:instrText>
        </w:r>
      </w:ins>
      <w:r w:rsidR="00054043">
        <w:fldChar w:fldCharType="separate"/>
      </w:r>
      <w:ins w:id="632" w:author="Diego Uriarte" w:date="2019-05-11T15:19:00Z">
        <w:r w:rsidR="00054043">
          <w:t xml:space="preserve">Gráfico </w:t>
        </w:r>
        <w:r w:rsidR="00054043">
          <w:rPr>
            <w:noProof/>
          </w:rPr>
          <w:t>3</w:t>
        </w:r>
        <w:r w:rsidR="00054043">
          <w:fldChar w:fldCharType="end"/>
        </w:r>
        <w:r w:rsidR="00054043">
          <w:t>.</w:t>
        </w:r>
      </w:ins>
      <w:ins w:id="633" w:author="Diego Uriarte" w:date="2019-05-11T15:20:00Z">
        <w:r w:rsidR="00054043">
          <w:t xml:space="preserve"> De </w:t>
        </w:r>
      </w:ins>
      <w:ins w:id="634" w:author="Diego Uriarte" w:date="2019-05-11T15:21:00Z">
        <w:r w:rsidR="00054043">
          <w:t xml:space="preserve">igual manera, estos dos tipos de combustibles líquidos son </w:t>
        </w:r>
      </w:ins>
      <w:ins w:id="635" w:author="Diego Uriarte" w:date="2019-05-11T17:08:00Z">
        <w:r w:rsidR="00FF4D92">
          <w:t>vendidos</w:t>
        </w:r>
      </w:ins>
      <w:ins w:id="636" w:author="Diego Uriarte" w:date="2019-05-11T15:21:00Z">
        <w:r w:rsidR="00054043">
          <w:t xml:space="preserve"> en la mayor cantidad de establecimientos. </w:t>
        </w:r>
      </w:ins>
      <w:ins w:id="637" w:author="Diego Uriarte" w:date="2019-05-11T17:13:00Z">
        <w:r w:rsidR="00FF4D92">
          <w:t>A partir de los datos reportados por la herramienta Facilito de Osinergmin, se determina que en Lima</w:t>
        </w:r>
      </w:ins>
      <w:ins w:id="638" w:author="Diego Uriarte" w:date="2019-05-11T17:10:00Z">
        <w:r w:rsidR="00FF4D92">
          <w:t xml:space="preserve"> todos</w:t>
        </w:r>
      </w:ins>
      <w:ins w:id="639" w:author="Diego Uriarte" w:date="2019-05-11T17:08:00Z">
        <w:r w:rsidR="00FF4D92">
          <w:t xml:space="preserve"> los establecimientos venden gasohol 90 y </w:t>
        </w:r>
      </w:ins>
      <w:ins w:id="640" w:author="Diego Uriarte" w:date="2019-05-11T17:11:00Z">
        <w:r w:rsidR="00FF4D92">
          <w:t>diésel, alrededor</w:t>
        </w:r>
      </w:ins>
      <w:ins w:id="641" w:author="Diego Uriarte" w:date="2019-05-11T17:10:00Z">
        <w:r w:rsidR="00FF4D92">
          <w:t xml:space="preserve"> de 90% venden gasohol 95</w:t>
        </w:r>
      </w:ins>
      <w:ins w:id="642" w:author="Diego Uriarte" w:date="2019-05-11T17:11:00Z">
        <w:r w:rsidR="00FF4D92">
          <w:t xml:space="preserve">, </w:t>
        </w:r>
      </w:ins>
      <w:ins w:id="643" w:author="Diego Uriarte" w:date="2019-05-11T17:12:00Z">
        <w:r w:rsidR="00FF4D92">
          <w:t xml:space="preserve">50% venden gasohol 97, mientas que el </w:t>
        </w:r>
      </w:ins>
      <w:ins w:id="644" w:author="Diego Uriarte" w:date="2019-05-11T17:13:00Z">
        <w:r w:rsidR="00FF4D92">
          <w:t>gasohol 84 es cada vez menos consumido en Lima (solo 23% de las estaciones lo venden).</w:t>
        </w:r>
      </w:ins>
      <w:ins w:id="645" w:author="Diego Uriarte" w:date="2019-05-11T15:20:00Z">
        <w:r w:rsidR="00054043">
          <w:t xml:space="preserve"> </w:t>
        </w:r>
      </w:ins>
    </w:p>
    <w:p w14:paraId="7D906136" w14:textId="6717FBDC" w:rsidR="00054043" w:rsidRDefault="00054043" w:rsidP="00B97460">
      <w:pPr>
        <w:pStyle w:val="Descripcin"/>
        <w:keepNext/>
        <w:jc w:val="left"/>
        <w:rPr>
          <w:ins w:id="646" w:author="Diego Uriarte" w:date="2019-05-11T15:18:00Z"/>
        </w:rPr>
      </w:pPr>
      <w:bookmarkStart w:id="647" w:name="_Ref8480404"/>
      <w:ins w:id="648" w:author="Diego Uriarte" w:date="2019-05-11T15:18:00Z">
        <w:r>
          <w:t xml:space="preserve">Gráfico </w:t>
        </w:r>
        <w:r>
          <w:fldChar w:fldCharType="begin"/>
        </w:r>
        <w:r>
          <w:instrText xml:space="preserve"> SEQ Gráfico \* ARABIC </w:instrText>
        </w:r>
      </w:ins>
      <w:r>
        <w:fldChar w:fldCharType="separate"/>
      </w:r>
      <w:ins w:id="649" w:author="Diego Uriarte" w:date="2019-05-11T15:18:00Z">
        <w:r>
          <w:rPr>
            <w:noProof/>
          </w:rPr>
          <w:t>3</w:t>
        </w:r>
        <w:r>
          <w:fldChar w:fldCharType="end"/>
        </w:r>
        <w:bookmarkEnd w:id="647"/>
        <w:r>
          <w:t>: Venta de combustibles por tipo de producto a nivel nacional (porcentajes)</w:t>
        </w:r>
      </w:ins>
    </w:p>
    <w:p w14:paraId="18AC4092" w14:textId="0311C509" w:rsidR="00B66247" w:rsidRDefault="00B66247" w:rsidP="00B97460">
      <w:pPr>
        <w:pStyle w:val="graficos"/>
        <w:rPr>
          <w:ins w:id="650" w:author="Diego Uriarte" w:date="2019-05-11T15:18:00Z"/>
          <w:sz w:val="18"/>
        </w:rPr>
      </w:pPr>
      <w:ins w:id="651"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52" w:author="Diego Uriarte" w:date="2019-05-11T15:18:00Z">
        <w:r>
          <w:t>Fuente: Elaboración propia</w:t>
        </w:r>
      </w:ins>
      <w:ins w:id="653" w:author="Diego Uriarte" w:date="2019-05-11T17:14:00Z">
        <w:r w:rsidR="00FF4D92">
          <w:t xml:space="preserve"> a partir de los informes estadísticos del MINEM</w:t>
        </w:r>
      </w:ins>
      <w:ins w:id="654" w:author="Diego Uriarte" w:date="2019-05-11T15:18:00Z">
        <w:r>
          <w:t>, 2019.</w:t>
        </w:r>
      </w:ins>
      <w:ins w:id="655" w:author="Diego Uriarte" w:date="2019-05-11T17:14:00Z">
        <w:r w:rsidR="00FF4D92">
          <w:t xml:space="preserve"> </w:t>
        </w:r>
      </w:ins>
    </w:p>
    <w:p w14:paraId="4462978F" w14:textId="0B8732AE" w:rsidR="000B0CED" w:rsidRDefault="000B0CED" w:rsidP="00AE7D0B">
      <w:pPr>
        <w:rPr>
          <w:ins w:id="656"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57" w:author="Diego Uriarte" w:date="2019-05-10T17:12:00Z"/>
        </w:rPr>
      </w:pPr>
    </w:p>
    <w:p w14:paraId="3127BE08" w14:textId="59D45ADB" w:rsidR="00A26805" w:rsidRDefault="00A26805" w:rsidP="00AE7D0B">
      <w:pPr>
        <w:rPr>
          <w:ins w:id="658" w:author="Diego Uriarte" w:date="2019-05-10T19:28:00Z"/>
        </w:rPr>
      </w:pPr>
      <w:ins w:id="659" w:author="Diego Uriarte" w:date="2019-05-10T17:12:00Z">
        <w:r>
          <w:lastRenderedPageBreak/>
          <w:t>En febrero de 2018, se concret</w:t>
        </w:r>
      </w:ins>
      <w:ins w:id="660" w:author="Diego Uriarte" w:date="2019-05-10T17:13:00Z">
        <w:r>
          <w:t xml:space="preserve">ó la venta de </w:t>
        </w:r>
      </w:ins>
      <w:ins w:id="661" w:author="Diego Uriarte" w:date="2019-05-10T17:15:00Z">
        <w:r>
          <w:t xml:space="preserve">Pecsa a Primax. La venta abarcó las </w:t>
        </w:r>
      </w:ins>
      <w:ins w:id="662" w:author="Diego Uriarte" w:date="2019-05-10T17:18:00Z">
        <w:r w:rsidR="00B111AD">
          <w:t>69</w:t>
        </w:r>
      </w:ins>
      <w:ins w:id="663" w:author="Diego Uriarte" w:date="2019-05-10T17:15:00Z">
        <w:r>
          <w:t xml:space="preserve"> estaciones que operadas directamente por Pecsa y los contra</w:t>
        </w:r>
      </w:ins>
      <w:ins w:id="664" w:author="Diego Uriarte" w:date="2019-05-10T17:16:00Z">
        <w:r w:rsidR="00B111AD">
          <w:t xml:space="preserve">tos de abastecimiento a </w:t>
        </w:r>
      </w:ins>
      <w:ins w:id="665"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66"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67"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68" w:author="Diego Uriarte" w:date="2019-05-10T17:26:00Z">
        <w:r w:rsidR="00B111AD" w:rsidRPr="00B97460">
          <w:rPr>
            <w:rFonts w:ascii="Times New Roman" w:hAnsi="Times New Roman"/>
          </w:rPr>
          <w:t>(La Rosa, 2018)</w:t>
        </w:r>
      </w:ins>
      <w:del w:id="669" w:author="Diego Uriarte" w:date="2019-05-10T17:26:00Z">
        <w:r w:rsidR="00B111AD" w:rsidRPr="00B97460" w:rsidDel="00B111AD">
          <w:delText>(«Primax: la estrategia tras la adquisición de Pecsa», 2018)</w:delText>
        </w:r>
      </w:del>
      <w:r w:rsidR="00B111AD">
        <w:fldChar w:fldCharType="end"/>
      </w:r>
      <w:r w:rsidR="00B111AD">
        <w:t xml:space="preserve">. </w:t>
      </w:r>
      <w:ins w:id="670" w:author="Diego Uriarte" w:date="2019-05-10T17:27:00Z">
        <w:r w:rsidR="00EC779C">
          <w:t xml:space="preserve">De esta manera, Primax se </w:t>
        </w:r>
      </w:ins>
      <w:ins w:id="671" w:author="Diego Uriarte" w:date="2019-05-10T17:30:00Z">
        <w:r w:rsidR="00EC779C">
          <w:t xml:space="preserve">convirtió </w:t>
        </w:r>
      </w:ins>
      <w:ins w:id="672" w:author="Diego Uriarte" w:date="2019-05-10T17:27:00Z">
        <w:r w:rsidR="00EC779C">
          <w:t xml:space="preserve">en el principal </w:t>
        </w:r>
      </w:ins>
      <w:ins w:id="673" w:author="Diego Uriarte" w:date="2019-05-10T17:33:00Z">
        <w:r w:rsidR="00DD1D40">
          <w:t>minorista</w:t>
        </w:r>
      </w:ins>
      <w:ins w:id="674" w:author="Diego Uriarte" w:date="2019-05-10T17:27:00Z">
        <w:r w:rsidR="00EC779C">
          <w:t xml:space="preserve"> de combustible</w:t>
        </w:r>
      </w:ins>
      <w:ins w:id="675" w:author="Diego Uriarte" w:date="2019-05-10T19:27:00Z">
        <w:r w:rsidR="007B5B7A">
          <w:t xml:space="preserve"> a nivel nacional</w:t>
        </w:r>
      </w:ins>
      <w:ins w:id="676" w:author="Diego Uriarte" w:date="2019-05-10T17:27:00Z">
        <w:r w:rsidR="00EC779C">
          <w:t>.</w:t>
        </w:r>
      </w:ins>
      <w:ins w:id="677"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78" w:author="Diego Uriarte" w:date="2019-05-10T19:17:00Z">
        <w:r w:rsidR="003E3DE7">
          <w:t>la mayoría</w:t>
        </w:r>
      </w:ins>
      <w:ins w:id="679"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80" w:author="Diego Uriarte" w:date="2019-05-11T13:48:00Z"/>
          <w:moveTo w:id="681" w:author="Diego Uriarte" w:date="2019-05-10T19:28:00Z"/>
        </w:rPr>
      </w:pPr>
      <w:moveToRangeStart w:id="682" w:author="Diego Uriarte" w:date="2019-05-10T19:28:00Z" w:name="move8408901"/>
      <w:moveTo w:id="683" w:author="Diego Uriarte" w:date="2019-05-10T19:28:00Z">
        <w:del w:id="684" w:author="Diego Uriarte" w:date="2019-05-11T13:48:00Z">
          <w:r w:rsidDel="00B66247">
            <w:delText xml:space="preserve">Tabla </w:delText>
          </w:r>
          <w:r w:rsidDel="00B66247">
            <w:rPr>
              <w:iCs w:val="0"/>
            </w:rPr>
            <w:fldChar w:fldCharType="begin"/>
          </w:r>
          <w:r w:rsidDel="00B66247">
            <w:delInstrText xml:space="preserve"> SEQ Tabla \* ARABIC </w:delInstrText>
          </w:r>
          <w:r w:rsidDel="00B66247">
            <w:rPr>
              <w:iCs w:val="0"/>
            </w:rPr>
            <w:fldChar w:fldCharType="separate"/>
          </w:r>
          <w:r w:rsidDel="00B66247">
            <w:rPr>
              <w:noProof/>
            </w:rPr>
            <w:delText>2</w:delText>
          </w:r>
          <w:r w:rsidDel="00B66247">
            <w:rPr>
              <w:iCs w:val="0"/>
            </w:rPr>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89" w:author="Diego Uriarte" w:date="2019-05-11T13:48:00Z"/>
        </w:trPr>
        <w:tc>
          <w:tcPr>
            <w:tcW w:w="2694" w:type="dxa"/>
          </w:tcPr>
          <w:p w14:paraId="7D096D05" w14:textId="2290143E" w:rsidR="007B5B7A" w:rsidDel="00B66247" w:rsidRDefault="007B5B7A" w:rsidP="00B97460">
            <w:pPr>
              <w:keepNext/>
              <w:spacing w:after="0" w:line="240" w:lineRule="auto"/>
              <w:rPr>
                <w:del w:id="690" w:author="Diego Uriarte" w:date="2019-05-11T13:48:00Z"/>
                <w:moveTo w:id="691" w:author="Diego Uriarte" w:date="2019-05-10T19:28:00Z"/>
              </w:rPr>
            </w:pPr>
            <w:moveTo w:id="692" w:author="Diego Uriarte" w:date="2019-05-10T19:28:00Z">
              <w:del w:id="693"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94" w:author="Diego Uriarte" w:date="2019-05-11T13:48:00Z"/>
                <w:moveTo w:id="695" w:author="Diego Uriarte" w:date="2019-05-10T19:28:00Z"/>
              </w:rPr>
            </w:pPr>
            <w:moveTo w:id="696" w:author="Diego Uriarte" w:date="2019-05-10T19:28:00Z">
              <w:del w:id="697"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698" w:author="Diego Uriarte" w:date="2019-05-11T13:48:00Z"/>
                <w:moveTo w:id="699" w:author="Diego Uriarte" w:date="2019-05-10T19:28:00Z"/>
              </w:rPr>
            </w:pPr>
            <w:moveTo w:id="700" w:author="Diego Uriarte" w:date="2019-05-10T19:28:00Z">
              <w:del w:id="701"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702" w:author="Diego Uriarte" w:date="2019-05-11T13:48:00Z"/>
                <w:moveTo w:id="703" w:author="Diego Uriarte" w:date="2019-05-10T19:28:00Z"/>
              </w:rPr>
            </w:pPr>
            <w:moveTo w:id="704" w:author="Diego Uriarte" w:date="2019-05-10T19:28:00Z">
              <w:del w:id="705"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706" w:author="Diego Uriarte" w:date="2019-05-11T13:48:00Z"/>
                <w:moveTo w:id="707" w:author="Diego Uriarte" w:date="2019-05-10T19:28:00Z"/>
                <w:b/>
              </w:rPr>
            </w:pPr>
            <w:moveTo w:id="708" w:author="Diego Uriarte" w:date="2019-05-10T19:28:00Z">
              <w:del w:id="709" w:author="Diego Uriarte" w:date="2019-05-11T13:48:00Z">
                <w:r w:rsidRPr="00DB477C" w:rsidDel="00B66247">
                  <w:rPr>
                    <w:b/>
                  </w:rPr>
                  <w:delText>Total</w:delText>
                </w:r>
              </w:del>
            </w:moveTo>
          </w:p>
        </w:tc>
      </w:tr>
      <w:tr w:rsidR="007B5B7A" w:rsidDel="00B66247" w14:paraId="6D065439" w14:textId="6E49C795" w:rsidTr="00B97460">
        <w:trPr>
          <w:jc w:val="center"/>
          <w:del w:id="710" w:author="Diego Uriarte" w:date="2019-05-11T13:48:00Z"/>
        </w:trPr>
        <w:tc>
          <w:tcPr>
            <w:tcW w:w="2694" w:type="dxa"/>
          </w:tcPr>
          <w:p w14:paraId="41FB0492" w14:textId="104DF198" w:rsidR="007B5B7A" w:rsidDel="00B66247" w:rsidRDefault="007B5B7A" w:rsidP="00B97460">
            <w:pPr>
              <w:keepNext/>
              <w:spacing w:after="0" w:line="240" w:lineRule="auto"/>
              <w:rPr>
                <w:del w:id="711" w:author="Diego Uriarte" w:date="2019-05-11T13:48:00Z"/>
                <w:moveTo w:id="712" w:author="Diego Uriarte" w:date="2019-05-10T19:28:00Z"/>
              </w:rPr>
            </w:pPr>
            <w:moveTo w:id="713" w:author="Diego Uriarte" w:date="2019-05-10T19:28:00Z">
              <w:del w:id="714"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715" w:author="Diego Uriarte" w:date="2019-05-11T13:48:00Z"/>
                <w:moveTo w:id="716" w:author="Diego Uriarte" w:date="2019-05-10T19:28:00Z"/>
              </w:rPr>
            </w:pPr>
            <w:moveTo w:id="717" w:author="Diego Uriarte" w:date="2019-05-10T19:28:00Z">
              <w:del w:id="718"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719" w:author="Diego Uriarte" w:date="2019-05-11T13:48:00Z"/>
                <w:moveTo w:id="720" w:author="Diego Uriarte" w:date="2019-05-10T19:28:00Z"/>
              </w:rPr>
            </w:pPr>
            <w:moveTo w:id="721" w:author="Diego Uriarte" w:date="2019-05-10T19:28:00Z">
              <w:del w:id="722"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723" w:author="Diego Uriarte" w:date="2019-05-11T13:48:00Z"/>
                <w:moveTo w:id="724" w:author="Diego Uriarte" w:date="2019-05-10T19:28:00Z"/>
              </w:rPr>
            </w:pPr>
            <w:moveTo w:id="725" w:author="Diego Uriarte" w:date="2019-05-10T19:28:00Z">
              <w:del w:id="726"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727" w:author="Diego Uriarte" w:date="2019-05-11T13:48:00Z"/>
                <w:moveTo w:id="728" w:author="Diego Uriarte" w:date="2019-05-10T19:28:00Z"/>
              </w:rPr>
            </w:pPr>
            <w:moveTo w:id="729" w:author="Diego Uriarte" w:date="2019-05-10T19:28:00Z">
              <w:del w:id="730" w:author="Diego Uriarte" w:date="2019-05-11T13:48:00Z">
                <w:r w:rsidDel="00B66247">
                  <w:delText>124</w:delText>
                </w:r>
              </w:del>
            </w:moveTo>
          </w:p>
        </w:tc>
      </w:tr>
      <w:tr w:rsidR="007B5B7A" w:rsidDel="00B66247" w14:paraId="5F623A09" w14:textId="2E212007" w:rsidTr="00B97460">
        <w:trPr>
          <w:jc w:val="center"/>
          <w:del w:id="731" w:author="Diego Uriarte" w:date="2019-05-11T13:48:00Z"/>
        </w:trPr>
        <w:tc>
          <w:tcPr>
            <w:tcW w:w="2694" w:type="dxa"/>
          </w:tcPr>
          <w:p w14:paraId="26D9EE9E" w14:textId="1F7A9E0F" w:rsidR="007B5B7A" w:rsidDel="00B66247" w:rsidRDefault="007B5B7A" w:rsidP="00B97460">
            <w:pPr>
              <w:keepNext/>
              <w:spacing w:after="0" w:line="240" w:lineRule="auto"/>
              <w:rPr>
                <w:del w:id="732" w:author="Diego Uriarte" w:date="2019-05-11T13:48:00Z"/>
                <w:moveTo w:id="733" w:author="Diego Uriarte" w:date="2019-05-10T19:28:00Z"/>
              </w:rPr>
            </w:pPr>
            <w:moveTo w:id="734" w:author="Diego Uriarte" w:date="2019-05-10T19:28:00Z">
              <w:del w:id="735"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736" w:author="Diego Uriarte" w:date="2019-05-11T13:48:00Z"/>
                <w:moveTo w:id="737" w:author="Diego Uriarte" w:date="2019-05-10T19:28:00Z"/>
              </w:rPr>
            </w:pPr>
            <w:moveTo w:id="738" w:author="Diego Uriarte" w:date="2019-05-10T19:28:00Z">
              <w:del w:id="739"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740" w:author="Diego Uriarte" w:date="2019-05-11T13:48:00Z"/>
                <w:moveTo w:id="741" w:author="Diego Uriarte" w:date="2019-05-10T19:28:00Z"/>
              </w:rPr>
            </w:pPr>
            <w:moveTo w:id="742" w:author="Diego Uriarte" w:date="2019-05-10T19:28:00Z">
              <w:del w:id="743"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44" w:author="Diego Uriarte" w:date="2019-05-11T13:48:00Z"/>
                <w:moveTo w:id="745" w:author="Diego Uriarte" w:date="2019-05-10T19:28:00Z"/>
              </w:rPr>
            </w:pPr>
            <w:moveTo w:id="746" w:author="Diego Uriarte" w:date="2019-05-10T19:28:00Z">
              <w:del w:id="747"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48" w:author="Diego Uriarte" w:date="2019-05-11T13:48:00Z"/>
                <w:moveTo w:id="749" w:author="Diego Uriarte" w:date="2019-05-10T19:28:00Z"/>
              </w:rPr>
            </w:pPr>
            <w:moveTo w:id="750" w:author="Diego Uriarte" w:date="2019-05-10T19:28:00Z">
              <w:del w:id="751" w:author="Diego Uriarte" w:date="2019-05-11T13:48:00Z">
                <w:r w:rsidDel="00B66247">
                  <w:delText>114</w:delText>
                </w:r>
              </w:del>
            </w:moveTo>
          </w:p>
        </w:tc>
      </w:tr>
      <w:tr w:rsidR="007B5B7A" w:rsidDel="00B66247" w14:paraId="06260E70" w14:textId="46DBE568" w:rsidTr="00B97460">
        <w:trPr>
          <w:jc w:val="center"/>
          <w:del w:id="752" w:author="Diego Uriarte" w:date="2019-05-11T13:48:00Z"/>
        </w:trPr>
        <w:tc>
          <w:tcPr>
            <w:tcW w:w="2694" w:type="dxa"/>
          </w:tcPr>
          <w:p w14:paraId="56594A6D" w14:textId="47D66ABC" w:rsidR="007B5B7A" w:rsidDel="00B66247" w:rsidRDefault="007B5B7A" w:rsidP="00B97460">
            <w:pPr>
              <w:keepNext/>
              <w:spacing w:after="0" w:line="240" w:lineRule="auto"/>
              <w:rPr>
                <w:del w:id="753" w:author="Diego Uriarte" w:date="2019-05-11T13:48:00Z"/>
                <w:moveTo w:id="754" w:author="Diego Uriarte" w:date="2019-05-10T19:28:00Z"/>
              </w:rPr>
            </w:pPr>
            <w:moveTo w:id="755" w:author="Diego Uriarte" w:date="2019-05-10T19:28:00Z">
              <w:del w:id="756"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57" w:author="Diego Uriarte" w:date="2019-05-11T13:48:00Z"/>
                <w:moveTo w:id="758" w:author="Diego Uriarte" w:date="2019-05-10T19:28:00Z"/>
              </w:rPr>
            </w:pPr>
            <w:moveTo w:id="759" w:author="Diego Uriarte" w:date="2019-05-10T19:28:00Z">
              <w:del w:id="760"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61" w:author="Diego Uriarte" w:date="2019-05-11T13:48:00Z"/>
                <w:moveTo w:id="762" w:author="Diego Uriarte" w:date="2019-05-10T19:28:00Z"/>
              </w:rPr>
            </w:pPr>
            <w:moveTo w:id="763" w:author="Diego Uriarte" w:date="2019-05-10T19:28:00Z">
              <w:del w:id="764"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65" w:author="Diego Uriarte" w:date="2019-05-11T13:48:00Z"/>
                <w:moveTo w:id="766" w:author="Diego Uriarte" w:date="2019-05-10T19:28:00Z"/>
              </w:rPr>
            </w:pPr>
            <w:moveTo w:id="767" w:author="Diego Uriarte" w:date="2019-05-10T19:28:00Z">
              <w:del w:id="768"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69" w:author="Diego Uriarte" w:date="2019-05-11T13:48:00Z"/>
                <w:moveTo w:id="770" w:author="Diego Uriarte" w:date="2019-05-10T19:28:00Z"/>
              </w:rPr>
            </w:pPr>
            <w:moveTo w:id="771" w:author="Diego Uriarte" w:date="2019-05-10T19:28:00Z">
              <w:del w:id="772" w:author="Diego Uriarte" w:date="2019-05-11T13:48:00Z">
                <w:r w:rsidDel="00B66247">
                  <w:delText>58</w:delText>
                </w:r>
              </w:del>
            </w:moveTo>
          </w:p>
        </w:tc>
      </w:tr>
      <w:tr w:rsidR="007B5B7A" w:rsidDel="00B66247" w14:paraId="7692426F" w14:textId="6D9129D8" w:rsidTr="00B97460">
        <w:trPr>
          <w:jc w:val="center"/>
          <w:del w:id="773" w:author="Diego Uriarte" w:date="2019-05-11T13:48:00Z"/>
        </w:trPr>
        <w:tc>
          <w:tcPr>
            <w:tcW w:w="2694" w:type="dxa"/>
          </w:tcPr>
          <w:p w14:paraId="7D0492AF" w14:textId="7CFC8E8F" w:rsidR="007B5B7A" w:rsidDel="00B66247" w:rsidRDefault="007B5B7A" w:rsidP="00B97460">
            <w:pPr>
              <w:keepNext/>
              <w:spacing w:after="0" w:line="240" w:lineRule="auto"/>
              <w:rPr>
                <w:del w:id="774" w:author="Diego Uriarte" w:date="2019-05-11T13:48:00Z"/>
                <w:moveTo w:id="775" w:author="Diego Uriarte" w:date="2019-05-10T19:28:00Z"/>
              </w:rPr>
            </w:pPr>
            <w:moveTo w:id="776" w:author="Diego Uriarte" w:date="2019-05-10T19:28:00Z">
              <w:del w:id="777"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78" w:author="Diego Uriarte" w:date="2019-05-11T13:48:00Z"/>
                <w:moveTo w:id="779" w:author="Diego Uriarte" w:date="2019-05-10T19:28:00Z"/>
              </w:rPr>
            </w:pPr>
            <w:moveTo w:id="780" w:author="Diego Uriarte" w:date="2019-05-10T19:28:00Z">
              <w:del w:id="781"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82" w:author="Diego Uriarte" w:date="2019-05-11T13:48:00Z"/>
                <w:moveTo w:id="783" w:author="Diego Uriarte" w:date="2019-05-10T19:28:00Z"/>
              </w:rPr>
            </w:pPr>
            <w:moveTo w:id="784" w:author="Diego Uriarte" w:date="2019-05-10T19:28:00Z">
              <w:del w:id="785"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86" w:author="Diego Uriarte" w:date="2019-05-11T13:48:00Z"/>
                <w:moveTo w:id="787" w:author="Diego Uriarte" w:date="2019-05-10T19:28:00Z"/>
              </w:rPr>
            </w:pPr>
            <w:moveTo w:id="788" w:author="Diego Uriarte" w:date="2019-05-10T19:28:00Z">
              <w:del w:id="789"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90" w:author="Diego Uriarte" w:date="2019-05-11T13:48:00Z"/>
                <w:moveTo w:id="791" w:author="Diego Uriarte" w:date="2019-05-10T19:28:00Z"/>
              </w:rPr>
            </w:pPr>
            <w:moveTo w:id="792" w:author="Diego Uriarte" w:date="2019-05-10T19:28:00Z">
              <w:del w:id="793" w:author="Diego Uriarte" w:date="2019-05-11T13:48:00Z">
                <w:r w:rsidDel="00B66247">
                  <w:delText>42</w:delText>
                </w:r>
              </w:del>
            </w:moveTo>
          </w:p>
        </w:tc>
      </w:tr>
      <w:tr w:rsidR="007B5B7A" w:rsidDel="00B66247" w14:paraId="4166944D" w14:textId="5CE534F9" w:rsidTr="00B97460">
        <w:trPr>
          <w:jc w:val="center"/>
          <w:del w:id="794" w:author="Diego Uriarte" w:date="2019-05-11T13:48:00Z"/>
        </w:trPr>
        <w:tc>
          <w:tcPr>
            <w:tcW w:w="2694" w:type="dxa"/>
          </w:tcPr>
          <w:p w14:paraId="640B86F2" w14:textId="74FF2A1E" w:rsidR="007B5B7A" w:rsidDel="00B66247" w:rsidRDefault="007B5B7A" w:rsidP="00B97460">
            <w:pPr>
              <w:keepNext/>
              <w:spacing w:after="0" w:line="240" w:lineRule="auto"/>
              <w:rPr>
                <w:del w:id="795" w:author="Diego Uriarte" w:date="2019-05-11T13:48:00Z"/>
                <w:moveTo w:id="796" w:author="Diego Uriarte" w:date="2019-05-10T19:28:00Z"/>
              </w:rPr>
            </w:pPr>
            <w:moveTo w:id="797" w:author="Diego Uriarte" w:date="2019-05-10T19:28:00Z">
              <w:del w:id="798"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799" w:author="Diego Uriarte" w:date="2019-05-11T13:48:00Z"/>
                <w:moveTo w:id="800" w:author="Diego Uriarte" w:date="2019-05-10T19:28:00Z"/>
              </w:rPr>
            </w:pPr>
            <w:moveTo w:id="801" w:author="Diego Uriarte" w:date="2019-05-10T19:28:00Z">
              <w:del w:id="802"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803" w:author="Diego Uriarte" w:date="2019-05-11T13:48:00Z"/>
                <w:moveTo w:id="804" w:author="Diego Uriarte" w:date="2019-05-10T19:28:00Z"/>
              </w:rPr>
            </w:pPr>
            <w:moveTo w:id="805" w:author="Diego Uriarte" w:date="2019-05-10T19:28:00Z">
              <w:del w:id="806"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807" w:author="Diego Uriarte" w:date="2019-05-11T13:48:00Z"/>
                <w:moveTo w:id="808" w:author="Diego Uriarte" w:date="2019-05-10T19:28:00Z"/>
              </w:rPr>
            </w:pPr>
            <w:moveTo w:id="809" w:author="Diego Uriarte" w:date="2019-05-10T19:28:00Z">
              <w:del w:id="810"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811" w:author="Diego Uriarte" w:date="2019-05-11T13:48:00Z"/>
                <w:moveTo w:id="812" w:author="Diego Uriarte" w:date="2019-05-10T19:28:00Z"/>
              </w:rPr>
            </w:pPr>
            <w:moveTo w:id="813" w:author="Diego Uriarte" w:date="2019-05-10T19:28:00Z">
              <w:del w:id="814" w:author="Diego Uriarte" w:date="2019-05-11T13:48:00Z">
                <w:r w:rsidDel="00B66247">
                  <w:delText>99</w:delText>
                </w:r>
              </w:del>
            </w:moveTo>
          </w:p>
        </w:tc>
      </w:tr>
      <w:tr w:rsidR="007B5B7A" w:rsidDel="00B66247" w14:paraId="65CBE57E" w14:textId="533F724E" w:rsidTr="00B97460">
        <w:trPr>
          <w:jc w:val="center"/>
          <w:del w:id="815"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816" w:author="Diego Uriarte" w:date="2019-05-11T13:48:00Z"/>
                <w:moveTo w:id="817" w:author="Diego Uriarte" w:date="2019-05-10T19:28:00Z"/>
                <w:b/>
              </w:rPr>
            </w:pPr>
            <w:moveTo w:id="818" w:author="Diego Uriarte" w:date="2019-05-10T19:28:00Z">
              <w:del w:id="819"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820" w:author="Diego Uriarte" w:date="2019-05-11T13:48:00Z"/>
                <w:moveTo w:id="821" w:author="Diego Uriarte" w:date="2019-05-10T19:28:00Z"/>
              </w:rPr>
            </w:pPr>
            <w:moveTo w:id="822" w:author="Diego Uriarte" w:date="2019-05-10T19:28:00Z">
              <w:del w:id="823"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824" w:author="Diego Uriarte" w:date="2019-05-11T13:48:00Z"/>
                <w:moveTo w:id="825" w:author="Diego Uriarte" w:date="2019-05-10T19:28:00Z"/>
              </w:rPr>
            </w:pPr>
            <w:moveTo w:id="826" w:author="Diego Uriarte" w:date="2019-05-10T19:28:00Z">
              <w:del w:id="827"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828" w:author="Diego Uriarte" w:date="2019-05-11T13:48:00Z"/>
                <w:moveTo w:id="829" w:author="Diego Uriarte" w:date="2019-05-10T19:28:00Z"/>
              </w:rPr>
            </w:pPr>
            <w:moveTo w:id="830" w:author="Diego Uriarte" w:date="2019-05-10T19:28:00Z">
              <w:del w:id="831"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832" w:author="Diego Uriarte" w:date="2019-05-11T13:48:00Z"/>
                <w:moveTo w:id="833" w:author="Diego Uriarte" w:date="2019-05-10T19:28:00Z"/>
              </w:rPr>
            </w:pPr>
            <w:moveTo w:id="834" w:author="Diego Uriarte" w:date="2019-05-10T19:28:00Z">
              <w:del w:id="835" w:author="Diego Uriarte" w:date="2019-05-11T13:48:00Z">
                <w:r w:rsidDel="00B66247">
                  <w:delText>437</w:delText>
                </w:r>
              </w:del>
            </w:moveTo>
          </w:p>
        </w:tc>
      </w:tr>
    </w:tbl>
    <w:p w14:paraId="5A300AA8" w14:textId="4811978A" w:rsidR="007B5B7A" w:rsidDel="00B66247" w:rsidRDefault="007B5B7A" w:rsidP="007B5B7A">
      <w:pPr>
        <w:spacing w:after="0"/>
        <w:rPr>
          <w:del w:id="836" w:author="Diego Uriarte" w:date="2019-05-11T13:48:00Z"/>
          <w:moveTo w:id="837" w:author="Diego Uriarte" w:date="2019-05-10T19:28:00Z"/>
          <w:sz w:val="18"/>
        </w:rPr>
      </w:pPr>
      <w:moveTo w:id="838" w:author="Diego Uriarte" w:date="2019-05-10T19:28:00Z">
        <w:del w:id="839" w:author="Diego Uriarte" w:date="2019-05-11T13:48:00Z">
          <w:r w:rsidRPr="00DB477C" w:rsidDel="00B66247">
            <w:rPr>
              <w:sz w:val="18"/>
            </w:rPr>
            <w:delText>Fuente: Elaboración propia, 2019</w:delText>
          </w:r>
          <w:r w:rsidDel="00B66247">
            <w:rPr>
              <w:sz w:val="18"/>
            </w:rPr>
            <w:delText xml:space="preserve">. </w:delText>
          </w:r>
        </w:del>
      </w:moveTo>
    </w:p>
    <w:moveToRangeEnd w:id="682"/>
    <w:p w14:paraId="062C5B12" w14:textId="6767BA44" w:rsidR="00E422A7" w:rsidDel="005C3AB8" w:rsidRDefault="00E422A7" w:rsidP="00AE7D0B">
      <w:pPr>
        <w:rPr>
          <w:del w:id="840" w:author="Diego Uriarte" w:date="2019-05-14T16:56:00Z"/>
        </w:rPr>
      </w:pPr>
    </w:p>
    <w:p w14:paraId="4F772C03" w14:textId="041A5CF1" w:rsidR="00BE2AFD" w:rsidRPr="00BE2AFD" w:rsidRDefault="00BE2AFD">
      <w:pPr>
        <w:pStyle w:val="Descripcin"/>
        <w:keepNext/>
        <w:spacing w:before="0"/>
        <w:pPrChange w:id="841" w:author="Diego Uriarte" w:date="2019-05-14T16:56:00Z">
          <w:pPr>
            <w:pStyle w:val="Descripcin"/>
            <w:keepNext/>
          </w:pPr>
        </w:pPrChange>
      </w:pPr>
      <w:bookmarkStart w:id="842" w:name="_Ref6247871"/>
      <w:bookmarkStart w:id="843" w:name="_Toc6348820"/>
      <w:bookmarkStart w:id="844" w:name="_Toc8395778"/>
      <w:commentRangeStart w:id="845"/>
      <w:commentRangeStart w:id="846"/>
      <w:r w:rsidRPr="00BE2AFD">
        <w:t xml:space="preserve">Gráfico </w:t>
      </w:r>
      <w:r w:rsidRPr="00BE2AFD">
        <w:fldChar w:fldCharType="begin"/>
      </w:r>
      <w:r w:rsidRPr="00BE2AFD">
        <w:instrText xml:space="preserve"> SEQ Gráfico \* ARABIC </w:instrText>
      </w:r>
      <w:r w:rsidRPr="00BE2AFD">
        <w:fldChar w:fldCharType="separate"/>
      </w:r>
      <w:ins w:id="847" w:author="Diego Uriarte" w:date="2019-05-11T15:18:00Z">
        <w:r w:rsidR="00054043">
          <w:rPr>
            <w:noProof/>
          </w:rPr>
          <w:t>4</w:t>
        </w:r>
      </w:ins>
      <w:del w:id="848" w:author="Diego Uriarte" w:date="2019-05-11T15:18:00Z">
        <w:r w:rsidR="002F748A" w:rsidDel="00054043">
          <w:rPr>
            <w:noProof/>
          </w:rPr>
          <w:delText>3</w:delText>
        </w:r>
      </w:del>
      <w:r w:rsidRPr="00BE2AFD">
        <w:fldChar w:fldCharType="end"/>
      </w:r>
      <w:bookmarkEnd w:id="842"/>
      <w:r w:rsidRPr="00BE2AFD">
        <w:t>: Precios promedio por tipo de estación para Diésel y Gasolina de 90 octanos</w:t>
      </w:r>
      <w:bookmarkEnd w:id="843"/>
      <w:commentRangeEnd w:id="845"/>
      <w:r w:rsidR="00AE1C91">
        <w:rPr>
          <w:rStyle w:val="Refdecomentario"/>
          <w:iCs w:val="0"/>
        </w:rPr>
        <w:commentReference w:id="845"/>
      </w:r>
      <w:bookmarkEnd w:id="844"/>
      <w:commentRangeEnd w:id="846"/>
      <w:r w:rsidR="003E3DE7">
        <w:rPr>
          <w:rStyle w:val="Refdecomentario"/>
          <w:iCs w:val="0"/>
        </w:rPr>
        <w:commentReference w:id="846"/>
      </w:r>
    </w:p>
    <w:p w14:paraId="23572FEB" w14:textId="19B83161" w:rsidR="00BE2AFD" w:rsidRDefault="003E3DE7" w:rsidP="00BE2AFD">
      <w:pPr>
        <w:spacing w:after="0"/>
        <w:jc w:val="center"/>
      </w:pPr>
      <w:ins w:id="849" w:author="Diego Uriarte" w:date="2019-05-10T19:26:00Z">
        <w:r w:rsidRPr="003E3DE7">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850"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51" w:name="_Ref6249562"/>
    </w:p>
    <w:p w14:paraId="2827B403" w14:textId="68F07C78" w:rsidR="00DB477C" w:rsidDel="007B5B7A" w:rsidRDefault="00DB477C" w:rsidP="00F752E8">
      <w:pPr>
        <w:pStyle w:val="Descripcin"/>
        <w:keepNext/>
        <w:spacing w:before="120"/>
        <w:rPr>
          <w:moveFrom w:id="852" w:author="Diego Uriarte" w:date="2019-05-10T19:28:00Z"/>
        </w:rPr>
      </w:pPr>
      <w:bookmarkStart w:id="853" w:name="_Ref6339505"/>
      <w:bookmarkStart w:id="854" w:name="_Toc6348797"/>
      <w:bookmarkStart w:id="855" w:name="_Toc8395783"/>
      <w:moveFromRangeStart w:id="856" w:author="Diego Uriarte" w:date="2019-05-10T19:28:00Z" w:name="move8408901"/>
      <w:moveFrom w:id="857" w:author="Diego Uriarte" w:date="2019-05-10T19:28:00Z">
        <w:r w:rsidDel="007B5B7A">
          <w:t xml:space="preserve">Tabla </w:t>
        </w:r>
        <w:r w:rsidDel="007B5B7A">
          <w:rPr>
            <w:iCs w:val="0"/>
          </w:rPr>
          <w:fldChar w:fldCharType="begin"/>
        </w:r>
        <w:r w:rsidDel="007B5B7A">
          <w:instrText xml:space="preserve"> SEQ Tabla \* ARABIC </w:instrText>
        </w:r>
        <w:r w:rsidDel="007B5B7A">
          <w:rPr>
            <w:iCs w:val="0"/>
          </w:rPr>
          <w:fldChar w:fldCharType="separate"/>
        </w:r>
        <w:r w:rsidR="008C0ABB" w:rsidDel="007B5B7A">
          <w:rPr>
            <w:noProof/>
          </w:rPr>
          <w:t>2</w:t>
        </w:r>
        <w:r w:rsidDel="007B5B7A">
          <w:rPr>
            <w:iCs w:val="0"/>
          </w:rPr>
          <w:fldChar w:fldCharType="end"/>
        </w:r>
        <w:bookmarkEnd w:id="851"/>
        <w:bookmarkEnd w:id="853"/>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54"/>
        <w:bookmarkEnd w:id="855"/>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2E7459" w14:paraId="36BBEB07" w14:textId="76CB4EDE" w:rsidTr="006C037F">
        <w:trPr>
          <w:jc w:val="center"/>
          <w:del w:id="860" w:author="Diego Uriarte" w:date="2019-05-14T15:50:00Z"/>
        </w:trPr>
        <w:tc>
          <w:tcPr>
            <w:tcW w:w="2694" w:type="dxa"/>
          </w:tcPr>
          <w:p w14:paraId="11F57364" w14:textId="0C963991" w:rsidR="00DB477C" w:rsidDel="002E7459" w:rsidRDefault="00DB477C" w:rsidP="00DA18E1">
            <w:pPr>
              <w:keepNext/>
              <w:spacing w:after="0" w:line="240" w:lineRule="auto"/>
              <w:rPr>
                <w:del w:id="861" w:author="Diego Uriarte" w:date="2019-05-14T15:50:00Z"/>
                <w:moveFrom w:id="862" w:author="Diego Uriarte" w:date="2019-05-10T19:28:00Z"/>
              </w:rPr>
            </w:pPr>
            <w:moveFrom w:id="863" w:author="Diego Uriarte" w:date="2019-05-10T19:28:00Z">
              <w:del w:id="864" w:author="Diego Uriarte" w:date="2019-05-14T15:50:00Z">
                <w:r w:rsidDel="002E7459">
                  <w:delText>Marca | Tipo de estación</w:delText>
                </w:r>
              </w:del>
            </w:moveFrom>
          </w:p>
        </w:tc>
        <w:tc>
          <w:tcPr>
            <w:tcW w:w="1133" w:type="dxa"/>
          </w:tcPr>
          <w:p w14:paraId="105881AC" w14:textId="635527D2" w:rsidR="00DB477C" w:rsidDel="002E7459" w:rsidRDefault="00DB477C" w:rsidP="00DA18E1">
            <w:pPr>
              <w:keepNext/>
              <w:spacing w:after="0" w:line="240" w:lineRule="auto"/>
              <w:jc w:val="right"/>
              <w:rPr>
                <w:del w:id="865" w:author="Diego Uriarte" w:date="2019-05-14T15:50:00Z"/>
                <w:moveFrom w:id="866" w:author="Diego Uriarte" w:date="2019-05-10T19:28:00Z"/>
              </w:rPr>
            </w:pPr>
            <w:moveFrom w:id="867" w:author="Diego Uriarte" w:date="2019-05-10T19:28:00Z">
              <w:del w:id="868" w:author="Diego Uriarte" w:date="2019-05-14T15:50:00Z">
                <w:r w:rsidDel="002E7459">
                  <w:delText>Propia</w:delText>
                </w:r>
              </w:del>
            </w:moveFrom>
          </w:p>
        </w:tc>
        <w:tc>
          <w:tcPr>
            <w:tcW w:w="1279" w:type="dxa"/>
          </w:tcPr>
          <w:p w14:paraId="2E735BC2" w14:textId="0787786B" w:rsidR="00DB477C" w:rsidDel="002E7459" w:rsidRDefault="00DB477C" w:rsidP="00DA18E1">
            <w:pPr>
              <w:keepNext/>
              <w:spacing w:after="0" w:line="240" w:lineRule="auto"/>
              <w:rPr>
                <w:del w:id="869" w:author="Diego Uriarte" w:date="2019-05-14T15:50:00Z"/>
                <w:moveFrom w:id="870" w:author="Diego Uriarte" w:date="2019-05-10T19:28:00Z"/>
              </w:rPr>
            </w:pPr>
            <w:moveFrom w:id="871" w:author="Diego Uriarte" w:date="2019-05-10T19:28:00Z">
              <w:del w:id="872" w:author="Diego Uriarte" w:date="2019-05-14T15:50:00Z">
                <w:r w:rsidDel="002E7459">
                  <w:delText>Abanderada</w:delText>
                </w:r>
              </w:del>
            </w:moveFrom>
          </w:p>
        </w:tc>
        <w:tc>
          <w:tcPr>
            <w:tcW w:w="1463" w:type="dxa"/>
          </w:tcPr>
          <w:p w14:paraId="1A93E4C4" w14:textId="2B0C072A" w:rsidR="00DB477C" w:rsidDel="002E7459" w:rsidRDefault="00DB477C" w:rsidP="00DA18E1">
            <w:pPr>
              <w:keepNext/>
              <w:spacing w:after="0" w:line="240" w:lineRule="auto"/>
              <w:jc w:val="right"/>
              <w:rPr>
                <w:del w:id="873" w:author="Diego Uriarte" w:date="2019-05-14T15:50:00Z"/>
                <w:moveFrom w:id="874" w:author="Diego Uriarte" w:date="2019-05-10T19:28:00Z"/>
              </w:rPr>
            </w:pPr>
            <w:moveFrom w:id="875" w:author="Diego Uriarte" w:date="2019-05-10T19:28:00Z">
              <w:del w:id="876" w:author="Diego Uriarte" w:date="2019-05-14T15:50:00Z">
                <w:r w:rsidDel="002E7459">
                  <w:delText>Independiente</w:delText>
                </w:r>
              </w:del>
            </w:moveFrom>
          </w:p>
        </w:tc>
        <w:tc>
          <w:tcPr>
            <w:tcW w:w="1463" w:type="dxa"/>
          </w:tcPr>
          <w:p w14:paraId="00400734" w14:textId="2C849EC2" w:rsidR="00DB477C" w:rsidRPr="00DB477C" w:rsidDel="002E7459" w:rsidRDefault="00DB477C" w:rsidP="00DA18E1">
            <w:pPr>
              <w:keepNext/>
              <w:spacing w:after="0" w:line="240" w:lineRule="auto"/>
              <w:jc w:val="right"/>
              <w:rPr>
                <w:del w:id="877" w:author="Diego Uriarte" w:date="2019-05-14T15:50:00Z"/>
                <w:moveFrom w:id="878" w:author="Diego Uriarte" w:date="2019-05-10T19:28:00Z"/>
                <w:b/>
              </w:rPr>
            </w:pPr>
            <w:moveFrom w:id="879" w:author="Diego Uriarte" w:date="2019-05-10T19:28:00Z">
              <w:del w:id="880" w:author="Diego Uriarte" w:date="2019-05-14T15:50:00Z">
                <w:r w:rsidRPr="00DB477C" w:rsidDel="002E7459">
                  <w:rPr>
                    <w:b/>
                  </w:rPr>
                  <w:delText>Total</w:delText>
                </w:r>
              </w:del>
            </w:moveFrom>
          </w:p>
        </w:tc>
      </w:tr>
      <w:tr w:rsidR="00DB477C" w:rsidDel="002E7459" w14:paraId="662774AA" w14:textId="7B25918B" w:rsidTr="006C037F">
        <w:trPr>
          <w:jc w:val="center"/>
          <w:del w:id="881" w:author="Diego Uriarte" w:date="2019-05-14T15:50:00Z"/>
        </w:trPr>
        <w:tc>
          <w:tcPr>
            <w:tcW w:w="2694" w:type="dxa"/>
          </w:tcPr>
          <w:p w14:paraId="62342B61" w14:textId="6605F480" w:rsidR="00DB477C" w:rsidDel="002E7459" w:rsidRDefault="00DB477C" w:rsidP="00DA18E1">
            <w:pPr>
              <w:keepNext/>
              <w:spacing w:after="0" w:line="240" w:lineRule="auto"/>
              <w:rPr>
                <w:del w:id="882" w:author="Diego Uriarte" w:date="2019-05-14T15:50:00Z"/>
                <w:moveFrom w:id="883" w:author="Diego Uriarte" w:date="2019-05-10T19:28:00Z"/>
              </w:rPr>
            </w:pPr>
            <w:moveFrom w:id="884" w:author="Diego Uriarte" w:date="2019-05-10T19:28:00Z">
              <w:del w:id="885" w:author="Diego Uriarte" w:date="2019-05-14T15:50:00Z">
                <w:r w:rsidDel="002E7459">
                  <w:delText>Repsol</w:delText>
                </w:r>
              </w:del>
            </w:moveFrom>
          </w:p>
        </w:tc>
        <w:tc>
          <w:tcPr>
            <w:tcW w:w="1133" w:type="dxa"/>
          </w:tcPr>
          <w:p w14:paraId="06711F27" w14:textId="442D46B9" w:rsidR="00DB477C" w:rsidDel="002E7459" w:rsidRDefault="00DB477C" w:rsidP="00DA18E1">
            <w:pPr>
              <w:keepNext/>
              <w:spacing w:after="0" w:line="240" w:lineRule="auto"/>
              <w:jc w:val="right"/>
              <w:rPr>
                <w:del w:id="886" w:author="Diego Uriarte" w:date="2019-05-14T15:50:00Z"/>
                <w:moveFrom w:id="887" w:author="Diego Uriarte" w:date="2019-05-10T19:28:00Z"/>
              </w:rPr>
            </w:pPr>
            <w:moveFrom w:id="888" w:author="Diego Uriarte" w:date="2019-05-10T19:28:00Z">
              <w:del w:id="889" w:author="Diego Uriarte" w:date="2019-05-14T15:50:00Z">
                <w:r w:rsidDel="002E7459">
                  <w:delText>72</w:delText>
                </w:r>
              </w:del>
            </w:moveFrom>
          </w:p>
        </w:tc>
        <w:tc>
          <w:tcPr>
            <w:tcW w:w="1279" w:type="dxa"/>
          </w:tcPr>
          <w:p w14:paraId="3CC4D8C2" w14:textId="2E36AB41" w:rsidR="00DB477C" w:rsidDel="002E7459" w:rsidRDefault="00DB477C" w:rsidP="00DA18E1">
            <w:pPr>
              <w:keepNext/>
              <w:spacing w:after="0" w:line="240" w:lineRule="auto"/>
              <w:jc w:val="right"/>
              <w:rPr>
                <w:del w:id="890" w:author="Diego Uriarte" w:date="2019-05-14T15:50:00Z"/>
                <w:moveFrom w:id="891" w:author="Diego Uriarte" w:date="2019-05-10T19:28:00Z"/>
              </w:rPr>
            </w:pPr>
            <w:moveFrom w:id="892" w:author="Diego Uriarte" w:date="2019-05-10T19:28:00Z">
              <w:del w:id="893" w:author="Diego Uriarte" w:date="2019-05-14T15:50:00Z">
                <w:r w:rsidDel="002E7459">
                  <w:delText>52</w:delText>
                </w:r>
              </w:del>
            </w:moveFrom>
          </w:p>
        </w:tc>
        <w:tc>
          <w:tcPr>
            <w:tcW w:w="1463" w:type="dxa"/>
          </w:tcPr>
          <w:p w14:paraId="66BC7027" w14:textId="063BD993" w:rsidR="00DB477C" w:rsidDel="002E7459" w:rsidRDefault="00DB477C" w:rsidP="00DA18E1">
            <w:pPr>
              <w:keepNext/>
              <w:spacing w:after="0" w:line="240" w:lineRule="auto"/>
              <w:jc w:val="right"/>
              <w:rPr>
                <w:del w:id="894" w:author="Diego Uriarte" w:date="2019-05-14T15:50:00Z"/>
                <w:moveFrom w:id="895" w:author="Diego Uriarte" w:date="2019-05-10T19:28:00Z"/>
              </w:rPr>
            </w:pPr>
            <w:moveFrom w:id="896" w:author="Diego Uriarte" w:date="2019-05-10T19:28:00Z">
              <w:del w:id="897" w:author="Diego Uriarte" w:date="2019-05-14T15:50:00Z">
                <w:r w:rsidDel="002E7459">
                  <w:delText>-</w:delText>
                </w:r>
              </w:del>
            </w:moveFrom>
          </w:p>
        </w:tc>
        <w:tc>
          <w:tcPr>
            <w:tcW w:w="1463" w:type="dxa"/>
          </w:tcPr>
          <w:p w14:paraId="2B9499A0" w14:textId="1C18B6B2" w:rsidR="00DB477C" w:rsidDel="002E7459" w:rsidRDefault="00DB477C" w:rsidP="00DA18E1">
            <w:pPr>
              <w:keepNext/>
              <w:spacing w:after="0" w:line="240" w:lineRule="auto"/>
              <w:jc w:val="right"/>
              <w:rPr>
                <w:del w:id="898" w:author="Diego Uriarte" w:date="2019-05-14T15:50:00Z"/>
                <w:moveFrom w:id="899" w:author="Diego Uriarte" w:date="2019-05-10T19:28:00Z"/>
              </w:rPr>
            </w:pPr>
            <w:moveFrom w:id="900" w:author="Diego Uriarte" w:date="2019-05-10T19:28:00Z">
              <w:del w:id="901" w:author="Diego Uriarte" w:date="2019-05-14T15:50:00Z">
                <w:r w:rsidDel="002E7459">
                  <w:delText>124</w:delText>
                </w:r>
              </w:del>
            </w:moveFrom>
          </w:p>
        </w:tc>
      </w:tr>
      <w:tr w:rsidR="00DB477C" w:rsidDel="002E7459" w14:paraId="669E3C8F" w14:textId="0A5930F2" w:rsidTr="006C037F">
        <w:trPr>
          <w:jc w:val="center"/>
          <w:del w:id="902" w:author="Diego Uriarte" w:date="2019-05-14T15:50:00Z"/>
        </w:trPr>
        <w:tc>
          <w:tcPr>
            <w:tcW w:w="2694" w:type="dxa"/>
          </w:tcPr>
          <w:p w14:paraId="12B37833" w14:textId="167E4CE6" w:rsidR="00DB477C" w:rsidDel="002E7459" w:rsidRDefault="00DB477C" w:rsidP="00DA18E1">
            <w:pPr>
              <w:keepNext/>
              <w:spacing w:after="0" w:line="240" w:lineRule="auto"/>
              <w:rPr>
                <w:del w:id="903" w:author="Diego Uriarte" w:date="2019-05-14T15:50:00Z"/>
                <w:moveFrom w:id="904" w:author="Diego Uriarte" w:date="2019-05-10T19:28:00Z"/>
              </w:rPr>
            </w:pPr>
            <w:moveFrom w:id="905" w:author="Diego Uriarte" w:date="2019-05-10T19:28:00Z">
              <w:del w:id="906" w:author="Diego Uriarte" w:date="2019-05-14T15:50:00Z">
                <w:r w:rsidDel="002E7459">
                  <w:delText>Primax</w:delText>
                </w:r>
              </w:del>
            </w:moveFrom>
          </w:p>
        </w:tc>
        <w:tc>
          <w:tcPr>
            <w:tcW w:w="1133" w:type="dxa"/>
          </w:tcPr>
          <w:p w14:paraId="0A16F939" w14:textId="1933F46C" w:rsidR="00DB477C" w:rsidDel="002E7459" w:rsidRDefault="00DB477C" w:rsidP="00DA18E1">
            <w:pPr>
              <w:keepNext/>
              <w:spacing w:after="0" w:line="240" w:lineRule="auto"/>
              <w:jc w:val="right"/>
              <w:rPr>
                <w:del w:id="907" w:author="Diego Uriarte" w:date="2019-05-14T15:50:00Z"/>
                <w:moveFrom w:id="908" w:author="Diego Uriarte" w:date="2019-05-10T19:28:00Z"/>
              </w:rPr>
            </w:pPr>
            <w:moveFrom w:id="909" w:author="Diego Uriarte" w:date="2019-05-10T19:28:00Z">
              <w:del w:id="910" w:author="Diego Uriarte" w:date="2019-05-14T15:50:00Z">
                <w:r w:rsidDel="002E7459">
                  <w:delText>41</w:delText>
                </w:r>
              </w:del>
            </w:moveFrom>
          </w:p>
        </w:tc>
        <w:tc>
          <w:tcPr>
            <w:tcW w:w="1279" w:type="dxa"/>
          </w:tcPr>
          <w:p w14:paraId="2E63B821" w14:textId="71992956" w:rsidR="00DB477C" w:rsidDel="002E7459" w:rsidRDefault="00DB477C" w:rsidP="00DA18E1">
            <w:pPr>
              <w:keepNext/>
              <w:spacing w:after="0" w:line="240" w:lineRule="auto"/>
              <w:jc w:val="right"/>
              <w:rPr>
                <w:del w:id="911" w:author="Diego Uriarte" w:date="2019-05-14T15:50:00Z"/>
                <w:moveFrom w:id="912" w:author="Diego Uriarte" w:date="2019-05-10T19:28:00Z"/>
              </w:rPr>
            </w:pPr>
            <w:moveFrom w:id="913" w:author="Diego Uriarte" w:date="2019-05-10T19:28:00Z">
              <w:del w:id="914" w:author="Diego Uriarte" w:date="2019-05-14T15:50:00Z">
                <w:r w:rsidDel="002E7459">
                  <w:delText>73</w:delText>
                </w:r>
              </w:del>
            </w:moveFrom>
          </w:p>
        </w:tc>
        <w:tc>
          <w:tcPr>
            <w:tcW w:w="1463" w:type="dxa"/>
          </w:tcPr>
          <w:p w14:paraId="429B9B36" w14:textId="230EB995" w:rsidR="00DB477C" w:rsidDel="002E7459" w:rsidRDefault="00DB477C" w:rsidP="00DA18E1">
            <w:pPr>
              <w:keepNext/>
              <w:spacing w:after="0" w:line="240" w:lineRule="auto"/>
              <w:jc w:val="right"/>
              <w:rPr>
                <w:del w:id="915" w:author="Diego Uriarte" w:date="2019-05-14T15:50:00Z"/>
                <w:moveFrom w:id="916" w:author="Diego Uriarte" w:date="2019-05-10T19:28:00Z"/>
              </w:rPr>
            </w:pPr>
            <w:moveFrom w:id="917" w:author="Diego Uriarte" w:date="2019-05-10T19:28:00Z">
              <w:del w:id="918" w:author="Diego Uriarte" w:date="2019-05-14T15:50:00Z">
                <w:r w:rsidDel="002E7459">
                  <w:delText>-</w:delText>
                </w:r>
              </w:del>
            </w:moveFrom>
          </w:p>
        </w:tc>
        <w:tc>
          <w:tcPr>
            <w:tcW w:w="1463" w:type="dxa"/>
          </w:tcPr>
          <w:p w14:paraId="0282BD89" w14:textId="185EDD36" w:rsidR="00DB477C" w:rsidDel="002E7459" w:rsidRDefault="00DB477C" w:rsidP="00DA18E1">
            <w:pPr>
              <w:keepNext/>
              <w:spacing w:after="0" w:line="240" w:lineRule="auto"/>
              <w:jc w:val="right"/>
              <w:rPr>
                <w:del w:id="919" w:author="Diego Uriarte" w:date="2019-05-14T15:50:00Z"/>
                <w:moveFrom w:id="920" w:author="Diego Uriarte" w:date="2019-05-10T19:28:00Z"/>
              </w:rPr>
            </w:pPr>
            <w:moveFrom w:id="921" w:author="Diego Uriarte" w:date="2019-05-10T19:28:00Z">
              <w:del w:id="922" w:author="Diego Uriarte" w:date="2019-05-14T15:50:00Z">
                <w:r w:rsidDel="002E7459">
                  <w:delText>114</w:delText>
                </w:r>
              </w:del>
            </w:moveFrom>
          </w:p>
        </w:tc>
      </w:tr>
      <w:tr w:rsidR="00DB477C" w:rsidDel="002E7459" w14:paraId="64F3F62F" w14:textId="254D107D" w:rsidTr="006C037F">
        <w:trPr>
          <w:jc w:val="center"/>
          <w:del w:id="923" w:author="Diego Uriarte" w:date="2019-05-14T15:50:00Z"/>
        </w:trPr>
        <w:tc>
          <w:tcPr>
            <w:tcW w:w="2694" w:type="dxa"/>
          </w:tcPr>
          <w:p w14:paraId="5F8620E6" w14:textId="07684BA0" w:rsidR="00DB477C" w:rsidDel="002E7459" w:rsidRDefault="00DB477C" w:rsidP="00DA18E1">
            <w:pPr>
              <w:keepNext/>
              <w:spacing w:after="0" w:line="240" w:lineRule="auto"/>
              <w:rPr>
                <w:del w:id="924" w:author="Diego Uriarte" w:date="2019-05-14T15:50:00Z"/>
                <w:moveFrom w:id="925" w:author="Diego Uriarte" w:date="2019-05-10T19:28:00Z"/>
              </w:rPr>
            </w:pPr>
            <w:moveFrom w:id="926" w:author="Diego Uriarte" w:date="2019-05-10T19:28:00Z">
              <w:del w:id="927" w:author="Diego Uriarte" w:date="2019-05-14T15:50:00Z">
                <w:r w:rsidDel="002E7459">
                  <w:delText>Pecsa</w:delText>
                </w:r>
              </w:del>
            </w:moveFrom>
          </w:p>
        </w:tc>
        <w:tc>
          <w:tcPr>
            <w:tcW w:w="1133" w:type="dxa"/>
          </w:tcPr>
          <w:p w14:paraId="37A9076C" w14:textId="3107435B" w:rsidR="00DB477C" w:rsidDel="002E7459" w:rsidRDefault="00DB477C" w:rsidP="00DA18E1">
            <w:pPr>
              <w:keepNext/>
              <w:spacing w:after="0" w:line="240" w:lineRule="auto"/>
              <w:jc w:val="right"/>
              <w:rPr>
                <w:del w:id="928" w:author="Diego Uriarte" w:date="2019-05-14T15:50:00Z"/>
                <w:moveFrom w:id="929" w:author="Diego Uriarte" w:date="2019-05-10T19:28:00Z"/>
              </w:rPr>
            </w:pPr>
            <w:moveFrom w:id="930" w:author="Diego Uriarte" w:date="2019-05-10T19:28:00Z">
              <w:del w:id="931" w:author="Diego Uriarte" w:date="2019-05-14T15:50:00Z">
                <w:r w:rsidDel="002E7459">
                  <w:delText>28</w:delText>
                </w:r>
              </w:del>
            </w:moveFrom>
          </w:p>
        </w:tc>
        <w:tc>
          <w:tcPr>
            <w:tcW w:w="1279" w:type="dxa"/>
          </w:tcPr>
          <w:p w14:paraId="6A8E9B57" w14:textId="39867A0E" w:rsidR="00DB477C" w:rsidDel="002E7459" w:rsidRDefault="00DB477C" w:rsidP="00DA18E1">
            <w:pPr>
              <w:keepNext/>
              <w:spacing w:after="0" w:line="240" w:lineRule="auto"/>
              <w:jc w:val="right"/>
              <w:rPr>
                <w:del w:id="932" w:author="Diego Uriarte" w:date="2019-05-14T15:50:00Z"/>
                <w:moveFrom w:id="933" w:author="Diego Uriarte" w:date="2019-05-10T19:28:00Z"/>
              </w:rPr>
            </w:pPr>
            <w:moveFrom w:id="934" w:author="Diego Uriarte" w:date="2019-05-10T19:28:00Z">
              <w:del w:id="935" w:author="Diego Uriarte" w:date="2019-05-14T15:50:00Z">
                <w:r w:rsidDel="002E7459">
                  <w:delText>30</w:delText>
                </w:r>
              </w:del>
            </w:moveFrom>
          </w:p>
        </w:tc>
        <w:tc>
          <w:tcPr>
            <w:tcW w:w="1463" w:type="dxa"/>
          </w:tcPr>
          <w:p w14:paraId="7BEA4207" w14:textId="2117FF6D" w:rsidR="00DB477C" w:rsidDel="002E7459" w:rsidRDefault="00DB477C" w:rsidP="00DA18E1">
            <w:pPr>
              <w:keepNext/>
              <w:spacing w:after="0" w:line="240" w:lineRule="auto"/>
              <w:jc w:val="right"/>
              <w:rPr>
                <w:del w:id="936" w:author="Diego Uriarte" w:date="2019-05-14T15:50:00Z"/>
                <w:moveFrom w:id="937" w:author="Diego Uriarte" w:date="2019-05-10T19:28:00Z"/>
              </w:rPr>
            </w:pPr>
            <w:moveFrom w:id="938" w:author="Diego Uriarte" w:date="2019-05-10T19:28:00Z">
              <w:del w:id="939" w:author="Diego Uriarte" w:date="2019-05-14T15:50:00Z">
                <w:r w:rsidDel="002E7459">
                  <w:delText>-</w:delText>
                </w:r>
              </w:del>
            </w:moveFrom>
          </w:p>
        </w:tc>
        <w:tc>
          <w:tcPr>
            <w:tcW w:w="1463" w:type="dxa"/>
          </w:tcPr>
          <w:p w14:paraId="66A9D018" w14:textId="3A568C31" w:rsidR="00DB477C" w:rsidDel="002E7459" w:rsidRDefault="00DB477C" w:rsidP="00DA18E1">
            <w:pPr>
              <w:keepNext/>
              <w:spacing w:after="0" w:line="240" w:lineRule="auto"/>
              <w:jc w:val="right"/>
              <w:rPr>
                <w:del w:id="940" w:author="Diego Uriarte" w:date="2019-05-14T15:50:00Z"/>
                <w:moveFrom w:id="941" w:author="Diego Uriarte" w:date="2019-05-10T19:28:00Z"/>
              </w:rPr>
            </w:pPr>
            <w:moveFrom w:id="942" w:author="Diego Uriarte" w:date="2019-05-10T19:28:00Z">
              <w:del w:id="943" w:author="Diego Uriarte" w:date="2019-05-14T15:50:00Z">
                <w:r w:rsidDel="002E7459">
                  <w:delText>58</w:delText>
                </w:r>
              </w:del>
            </w:moveFrom>
          </w:p>
        </w:tc>
      </w:tr>
      <w:tr w:rsidR="00DB477C" w:rsidDel="002E7459" w14:paraId="55128E59" w14:textId="5C915468" w:rsidTr="006C037F">
        <w:trPr>
          <w:jc w:val="center"/>
          <w:del w:id="944" w:author="Diego Uriarte" w:date="2019-05-14T15:50:00Z"/>
        </w:trPr>
        <w:tc>
          <w:tcPr>
            <w:tcW w:w="2694" w:type="dxa"/>
          </w:tcPr>
          <w:p w14:paraId="126788C9" w14:textId="42360E7C" w:rsidR="00DB477C" w:rsidDel="002E7459" w:rsidRDefault="00DB477C" w:rsidP="00DA18E1">
            <w:pPr>
              <w:keepNext/>
              <w:spacing w:after="0" w:line="240" w:lineRule="auto"/>
              <w:rPr>
                <w:del w:id="945" w:author="Diego Uriarte" w:date="2019-05-14T15:50:00Z"/>
                <w:moveFrom w:id="946" w:author="Diego Uriarte" w:date="2019-05-10T19:28:00Z"/>
              </w:rPr>
            </w:pPr>
            <w:moveFrom w:id="947" w:author="Diego Uriarte" w:date="2019-05-10T19:28:00Z">
              <w:del w:id="948" w:author="Diego Uriarte" w:date="2019-05-14T15:50:00Z">
                <w:r w:rsidDel="002E7459">
                  <w:delText>Petroperú</w:delText>
                </w:r>
              </w:del>
            </w:moveFrom>
          </w:p>
        </w:tc>
        <w:tc>
          <w:tcPr>
            <w:tcW w:w="1133" w:type="dxa"/>
          </w:tcPr>
          <w:p w14:paraId="28F736E7" w14:textId="7719659B" w:rsidR="00DB477C" w:rsidDel="002E7459" w:rsidRDefault="00DB477C" w:rsidP="00DA18E1">
            <w:pPr>
              <w:keepNext/>
              <w:spacing w:after="0" w:line="240" w:lineRule="auto"/>
              <w:jc w:val="right"/>
              <w:rPr>
                <w:del w:id="949" w:author="Diego Uriarte" w:date="2019-05-14T15:50:00Z"/>
                <w:moveFrom w:id="950" w:author="Diego Uriarte" w:date="2019-05-10T19:28:00Z"/>
              </w:rPr>
            </w:pPr>
            <w:moveFrom w:id="951" w:author="Diego Uriarte" w:date="2019-05-10T19:28:00Z">
              <w:del w:id="952" w:author="Diego Uriarte" w:date="2019-05-14T15:50:00Z">
                <w:r w:rsidDel="002E7459">
                  <w:delText>0</w:delText>
                </w:r>
              </w:del>
            </w:moveFrom>
          </w:p>
        </w:tc>
        <w:tc>
          <w:tcPr>
            <w:tcW w:w="1279" w:type="dxa"/>
          </w:tcPr>
          <w:p w14:paraId="2F01F204" w14:textId="76B72321" w:rsidR="00DB477C" w:rsidDel="002E7459" w:rsidRDefault="00DB477C" w:rsidP="00DA18E1">
            <w:pPr>
              <w:keepNext/>
              <w:spacing w:after="0" w:line="240" w:lineRule="auto"/>
              <w:jc w:val="right"/>
              <w:rPr>
                <w:del w:id="953" w:author="Diego Uriarte" w:date="2019-05-14T15:50:00Z"/>
                <w:moveFrom w:id="954" w:author="Diego Uriarte" w:date="2019-05-10T19:28:00Z"/>
              </w:rPr>
            </w:pPr>
            <w:moveFrom w:id="955" w:author="Diego Uriarte" w:date="2019-05-10T19:28:00Z">
              <w:del w:id="956" w:author="Diego Uriarte" w:date="2019-05-14T15:50:00Z">
                <w:r w:rsidDel="002E7459">
                  <w:delText>42</w:delText>
                </w:r>
              </w:del>
            </w:moveFrom>
          </w:p>
        </w:tc>
        <w:tc>
          <w:tcPr>
            <w:tcW w:w="1463" w:type="dxa"/>
          </w:tcPr>
          <w:p w14:paraId="78AE62D5" w14:textId="1ED0D509" w:rsidR="00DB477C" w:rsidDel="002E7459" w:rsidRDefault="00DB477C" w:rsidP="00DA18E1">
            <w:pPr>
              <w:keepNext/>
              <w:spacing w:after="0" w:line="240" w:lineRule="auto"/>
              <w:jc w:val="right"/>
              <w:rPr>
                <w:del w:id="957" w:author="Diego Uriarte" w:date="2019-05-14T15:50:00Z"/>
                <w:moveFrom w:id="958" w:author="Diego Uriarte" w:date="2019-05-10T19:28:00Z"/>
              </w:rPr>
            </w:pPr>
            <w:moveFrom w:id="959" w:author="Diego Uriarte" w:date="2019-05-10T19:28:00Z">
              <w:del w:id="960" w:author="Diego Uriarte" w:date="2019-05-14T15:50:00Z">
                <w:r w:rsidDel="002E7459">
                  <w:delText>-</w:delText>
                </w:r>
              </w:del>
            </w:moveFrom>
          </w:p>
        </w:tc>
        <w:tc>
          <w:tcPr>
            <w:tcW w:w="1463" w:type="dxa"/>
          </w:tcPr>
          <w:p w14:paraId="0C2DEB24" w14:textId="50BF78FD" w:rsidR="00DB477C" w:rsidDel="002E7459" w:rsidRDefault="00DB477C" w:rsidP="00DA18E1">
            <w:pPr>
              <w:keepNext/>
              <w:spacing w:after="0" w:line="240" w:lineRule="auto"/>
              <w:jc w:val="right"/>
              <w:rPr>
                <w:del w:id="961" w:author="Diego Uriarte" w:date="2019-05-14T15:50:00Z"/>
                <w:moveFrom w:id="962" w:author="Diego Uriarte" w:date="2019-05-10T19:28:00Z"/>
              </w:rPr>
            </w:pPr>
            <w:moveFrom w:id="963" w:author="Diego Uriarte" w:date="2019-05-10T19:28:00Z">
              <w:del w:id="964" w:author="Diego Uriarte" w:date="2019-05-14T15:50:00Z">
                <w:r w:rsidDel="002E7459">
                  <w:delText>42</w:delText>
                </w:r>
              </w:del>
            </w:moveFrom>
          </w:p>
        </w:tc>
      </w:tr>
      <w:tr w:rsidR="00DB477C" w:rsidDel="002E7459" w14:paraId="7EA79DE7" w14:textId="533EB515" w:rsidTr="006C037F">
        <w:trPr>
          <w:jc w:val="center"/>
          <w:del w:id="965" w:author="Diego Uriarte" w:date="2019-05-14T15:50:00Z"/>
        </w:trPr>
        <w:tc>
          <w:tcPr>
            <w:tcW w:w="2694" w:type="dxa"/>
          </w:tcPr>
          <w:p w14:paraId="7CF479BC" w14:textId="51FDCD57" w:rsidR="00DB477C" w:rsidDel="002E7459" w:rsidRDefault="00DB477C" w:rsidP="00DA18E1">
            <w:pPr>
              <w:keepNext/>
              <w:spacing w:after="0" w:line="240" w:lineRule="auto"/>
              <w:rPr>
                <w:del w:id="966" w:author="Diego Uriarte" w:date="2019-05-14T15:50:00Z"/>
                <w:moveFrom w:id="967" w:author="Diego Uriarte" w:date="2019-05-10T19:28:00Z"/>
              </w:rPr>
            </w:pPr>
            <w:moveFrom w:id="968" w:author="Diego Uriarte" w:date="2019-05-10T19:28:00Z">
              <w:del w:id="969" w:author="Diego Uriarte" w:date="2019-05-14T15:50:00Z">
                <w:r w:rsidDel="002E7459">
                  <w:delText>Sin Marca</w:delText>
                </w:r>
              </w:del>
            </w:moveFrom>
          </w:p>
        </w:tc>
        <w:tc>
          <w:tcPr>
            <w:tcW w:w="1133" w:type="dxa"/>
          </w:tcPr>
          <w:p w14:paraId="49EF1E21" w14:textId="7D580448" w:rsidR="00DB477C" w:rsidDel="002E7459" w:rsidRDefault="00DB477C" w:rsidP="00DA18E1">
            <w:pPr>
              <w:keepNext/>
              <w:spacing w:after="0" w:line="240" w:lineRule="auto"/>
              <w:jc w:val="right"/>
              <w:rPr>
                <w:del w:id="970" w:author="Diego Uriarte" w:date="2019-05-14T15:50:00Z"/>
                <w:moveFrom w:id="971" w:author="Diego Uriarte" w:date="2019-05-10T19:28:00Z"/>
              </w:rPr>
            </w:pPr>
            <w:moveFrom w:id="972" w:author="Diego Uriarte" w:date="2019-05-10T19:28:00Z">
              <w:del w:id="973" w:author="Diego Uriarte" w:date="2019-05-14T15:50:00Z">
                <w:r w:rsidDel="002E7459">
                  <w:delText>-</w:delText>
                </w:r>
              </w:del>
            </w:moveFrom>
          </w:p>
        </w:tc>
        <w:tc>
          <w:tcPr>
            <w:tcW w:w="1279" w:type="dxa"/>
          </w:tcPr>
          <w:p w14:paraId="7563A323" w14:textId="5D5F6EDB" w:rsidR="00DB477C" w:rsidDel="002E7459" w:rsidRDefault="00DB477C" w:rsidP="00DA18E1">
            <w:pPr>
              <w:keepNext/>
              <w:spacing w:after="0" w:line="240" w:lineRule="auto"/>
              <w:jc w:val="right"/>
              <w:rPr>
                <w:del w:id="974" w:author="Diego Uriarte" w:date="2019-05-14T15:50:00Z"/>
                <w:moveFrom w:id="975" w:author="Diego Uriarte" w:date="2019-05-10T19:28:00Z"/>
              </w:rPr>
            </w:pPr>
            <w:moveFrom w:id="976" w:author="Diego Uriarte" w:date="2019-05-10T19:28:00Z">
              <w:del w:id="977" w:author="Diego Uriarte" w:date="2019-05-14T15:50:00Z">
                <w:r w:rsidDel="002E7459">
                  <w:delText>-</w:delText>
                </w:r>
              </w:del>
            </w:moveFrom>
          </w:p>
        </w:tc>
        <w:tc>
          <w:tcPr>
            <w:tcW w:w="1463" w:type="dxa"/>
          </w:tcPr>
          <w:p w14:paraId="0A767D0A" w14:textId="1D0F7FFD" w:rsidR="00DB477C" w:rsidDel="002E7459" w:rsidRDefault="00DB477C" w:rsidP="00DA18E1">
            <w:pPr>
              <w:keepNext/>
              <w:spacing w:after="0" w:line="240" w:lineRule="auto"/>
              <w:jc w:val="right"/>
              <w:rPr>
                <w:del w:id="978" w:author="Diego Uriarte" w:date="2019-05-14T15:50:00Z"/>
                <w:moveFrom w:id="979" w:author="Diego Uriarte" w:date="2019-05-10T19:28:00Z"/>
              </w:rPr>
            </w:pPr>
            <w:moveFrom w:id="980" w:author="Diego Uriarte" w:date="2019-05-10T19:28:00Z">
              <w:del w:id="981" w:author="Diego Uriarte" w:date="2019-05-14T15:50:00Z">
                <w:r w:rsidDel="002E7459">
                  <w:delText>99</w:delText>
                </w:r>
              </w:del>
            </w:moveFrom>
          </w:p>
        </w:tc>
        <w:tc>
          <w:tcPr>
            <w:tcW w:w="1463" w:type="dxa"/>
          </w:tcPr>
          <w:p w14:paraId="6B92171A" w14:textId="06B119FD" w:rsidR="00DB477C" w:rsidDel="002E7459" w:rsidRDefault="00DB477C" w:rsidP="00DA18E1">
            <w:pPr>
              <w:keepNext/>
              <w:spacing w:after="0" w:line="240" w:lineRule="auto"/>
              <w:jc w:val="right"/>
              <w:rPr>
                <w:del w:id="982" w:author="Diego Uriarte" w:date="2019-05-14T15:50:00Z"/>
                <w:moveFrom w:id="983" w:author="Diego Uriarte" w:date="2019-05-10T19:28:00Z"/>
              </w:rPr>
            </w:pPr>
            <w:moveFrom w:id="984" w:author="Diego Uriarte" w:date="2019-05-10T19:28:00Z">
              <w:del w:id="985" w:author="Diego Uriarte" w:date="2019-05-14T15:50:00Z">
                <w:r w:rsidDel="002E7459">
                  <w:delText>99</w:delText>
                </w:r>
              </w:del>
            </w:moveFrom>
          </w:p>
        </w:tc>
      </w:tr>
      <w:tr w:rsidR="00DB477C" w:rsidDel="002E7459" w14:paraId="3047F925" w14:textId="4DA03415" w:rsidTr="006C037F">
        <w:trPr>
          <w:jc w:val="center"/>
          <w:del w:id="986" w:author="Diego Uriarte" w:date="2019-05-14T15:50:00Z"/>
        </w:trPr>
        <w:tc>
          <w:tcPr>
            <w:tcW w:w="2694" w:type="dxa"/>
          </w:tcPr>
          <w:p w14:paraId="12A70125" w14:textId="048597AC" w:rsidR="00DB477C" w:rsidRPr="00DB477C" w:rsidDel="002E7459" w:rsidRDefault="00DB477C" w:rsidP="00DA18E1">
            <w:pPr>
              <w:keepNext/>
              <w:spacing w:after="0" w:line="240" w:lineRule="auto"/>
              <w:rPr>
                <w:del w:id="987" w:author="Diego Uriarte" w:date="2019-05-14T15:50:00Z"/>
                <w:moveFrom w:id="988" w:author="Diego Uriarte" w:date="2019-05-10T19:28:00Z"/>
                <w:b/>
              </w:rPr>
            </w:pPr>
            <w:moveFrom w:id="989" w:author="Diego Uriarte" w:date="2019-05-10T19:28:00Z">
              <w:del w:id="990" w:author="Diego Uriarte" w:date="2019-05-14T15:50:00Z">
                <w:r w:rsidRPr="00DB477C" w:rsidDel="002E7459">
                  <w:rPr>
                    <w:b/>
                  </w:rPr>
                  <w:delText>Total</w:delText>
                </w:r>
              </w:del>
            </w:moveFrom>
          </w:p>
        </w:tc>
        <w:tc>
          <w:tcPr>
            <w:tcW w:w="1133" w:type="dxa"/>
          </w:tcPr>
          <w:p w14:paraId="2BE3A582" w14:textId="04C80FCF" w:rsidR="00DB477C" w:rsidDel="002E7459" w:rsidRDefault="00DB477C" w:rsidP="00DA18E1">
            <w:pPr>
              <w:keepNext/>
              <w:spacing w:after="0" w:line="240" w:lineRule="auto"/>
              <w:jc w:val="right"/>
              <w:rPr>
                <w:del w:id="991" w:author="Diego Uriarte" w:date="2019-05-14T15:50:00Z"/>
                <w:moveFrom w:id="992" w:author="Diego Uriarte" w:date="2019-05-10T19:28:00Z"/>
              </w:rPr>
            </w:pPr>
            <w:moveFrom w:id="993" w:author="Diego Uriarte" w:date="2019-05-10T19:28:00Z">
              <w:del w:id="994" w:author="Diego Uriarte" w:date="2019-05-14T15:50:00Z">
                <w:r w:rsidDel="002E7459">
                  <w:delText>141</w:delText>
                </w:r>
              </w:del>
            </w:moveFrom>
          </w:p>
        </w:tc>
        <w:tc>
          <w:tcPr>
            <w:tcW w:w="1279" w:type="dxa"/>
          </w:tcPr>
          <w:p w14:paraId="5751477D" w14:textId="1E3CE97A" w:rsidR="00DB477C" w:rsidDel="002E7459" w:rsidRDefault="00DB477C" w:rsidP="00DA18E1">
            <w:pPr>
              <w:keepNext/>
              <w:spacing w:after="0" w:line="240" w:lineRule="auto"/>
              <w:jc w:val="right"/>
              <w:rPr>
                <w:del w:id="995" w:author="Diego Uriarte" w:date="2019-05-14T15:50:00Z"/>
                <w:moveFrom w:id="996" w:author="Diego Uriarte" w:date="2019-05-10T19:28:00Z"/>
              </w:rPr>
            </w:pPr>
            <w:moveFrom w:id="997" w:author="Diego Uriarte" w:date="2019-05-10T19:28:00Z">
              <w:del w:id="998" w:author="Diego Uriarte" w:date="2019-05-14T15:50:00Z">
                <w:r w:rsidDel="002E7459">
                  <w:delText>197</w:delText>
                </w:r>
              </w:del>
            </w:moveFrom>
          </w:p>
        </w:tc>
        <w:tc>
          <w:tcPr>
            <w:tcW w:w="1463" w:type="dxa"/>
          </w:tcPr>
          <w:p w14:paraId="64306963" w14:textId="1D77CD69" w:rsidR="00DB477C" w:rsidDel="002E7459" w:rsidRDefault="00DB477C" w:rsidP="00DA18E1">
            <w:pPr>
              <w:keepNext/>
              <w:spacing w:after="0" w:line="240" w:lineRule="auto"/>
              <w:jc w:val="right"/>
              <w:rPr>
                <w:del w:id="999" w:author="Diego Uriarte" w:date="2019-05-14T15:50:00Z"/>
                <w:moveFrom w:id="1000" w:author="Diego Uriarte" w:date="2019-05-10T19:28:00Z"/>
              </w:rPr>
            </w:pPr>
            <w:moveFrom w:id="1001" w:author="Diego Uriarte" w:date="2019-05-10T19:28:00Z">
              <w:del w:id="1002" w:author="Diego Uriarte" w:date="2019-05-14T15:50:00Z">
                <w:r w:rsidDel="002E7459">
                  <w:delText>99</w:delText>
                </w:r>
              </w:del>
            </w:moveFrom>
          </w:p>
        </w:tc>
        <w:tc>
          <w:tcPr>
            <w:tcW w:w="1463" w:type="dxa"/>
          </w:tcPr>
          <w:p w14:paraId="683B9CFC" w14:textId="37AEF2AA" w:rsidR="00DB477C" w:rsidDel="002E7459" w:rsidRDefault="00DB477C" w:rsidP="00DA18E1">
            <w:pPr>
              <w:keepNext/>
              <w:spacing w:after="0" w:line="240" w:lineRule="auto"/>
              <w:jc w:val="right"/>
              <w:rPr>
                <w:del w:id="1003" w:author="Diego Uriarte" w:date="2019-05-14T15:50:00Z"/>
                <w:moveFrom w:id="1004" w:author="Diego Uriarte" w:date="2019-05-10T19:28:00Z"/>
              </w:rPr>
            </w:pPr>
            <w:moveFrom w:id="1005" w:author="Diego Uriarte" w:date="2019-05-10T19:28:00Z">
              <w:del w:id="1006" w:author="Diego Uriarte" w:date="2019-05-14T15:50:00Z">
                <w:r w:rsidDel="002E7459">
                  <w:delText>437</w:delText>
                </w:r>
              </w:del>
            </w:moveFrom>
          </w:p>
        </w:tc>
      </w:tr>
    </w:tbl>
    <w:p w14:paraId="7FB26513" w14:textId="1DED0582" w:rsidR="00243304" w:rsidDel="007B5B7A" w:rsidRDefault="00DB477C" w:rsidP="00F752E8">
      <w:pPr>
        <w:spacing w:after="0"/>
        <w:rPr>
          <w:moveFrom w:id="1007" w:author="Diego Uriarte" w:date="2019-05-10T19:28:00Z"/>
          <w:sz w:val="18"/>
        </w:rPr>
      </w:pPr>
      <w:moveFrom w:id="1008" w:author="Diego Uriarte" w:date="2019-05-10T19:28:00Z">
        <w:r w:rsidRPr="00DB477C" w:rsidDel="007B5B7A">
          <w:rPr>
            <w:sz w:val="18"/>
          </w:rPr>
          <w:t>Fuente: Elaboración propia, 2019</w:t>
        </w:r>
        <w:r w:rsidR="00265C61" w:rsidDel="007B5B7A">
          <w:rPr>
            <w:sz w:val="18"/>
          </w:rPr>
          <w:t xml:space="preserve">. </w:t>
        </w:r>
      </w:moveFrom>
    </w:p>
    <w:moveFromRangeEnd w:id="856"/>
    <w:p w14:paraId="78780B61" w14:textId="77777777" w:rsidR="00243304" w:rsidRDefault="00243304">
      <w:pPr>
        <w:spacing w:after="200" w:line="276" w:lineRule="auto"/>
        <w:jc w:val="left"/>
        <w:rPr>
          <w:ins w:id="1009" w:author="Diego Uriarte" w:date="2019-05-10T15:49:00Z"/>
          <w:sz w:val="18"/>
        </w:rPr>
      </w:pPr>
      <w:ins w:id="1010" w:author="Diego Uriarte" w:date="2019-05-10T15:49:00Z">
        <w:r>
          <w:rPr>
            <w:sz w:val="18"/>
          </w:rPr>
          <w:br w:type="page"/>
        </w:r>
      </w:ins>
    </w:p>
    <w:p w14:paraId="29D381AE" w14:textId="77777777" w:rsidR="00AE36B3" w:rsidRPr="00DB477C" w:rsidRDefault="00AE36B3" w:rsidP="00F752E8">
      <w:pPr>
        <w:spacing w:after="0"/>
        <w:rPr>
          <w:ins w:id="1011" w:author="Diego Uriarte" w:date="2019-05-10T15:49:00Z"/>
          <w:sz w:val="18"/>
        </w:rPr>
      </w:pPr>
    </w:p>
    <w:p w14:paraId="1E6EE31A" w14:textId="11718198" w:rsidR="001D7AC0" w:rsidRDefault="001D7AC0" w:rsidP="000D15A3">
      <w:pPr>
        <w:pStyle w:val="Ttulo1"/>
      </w:pPr>
      <w:bookmarkStart w:id="1012" w:name="_Toc6348721"/>
      <w:r w:rsidRPr="000D15A3">
        <w:t>Metodología</w:t>
      </w:r>
      <w:bookmarkEnd w:id="1012"/>
    </w:p>
    <w:p w14:paraId="69ECB78C" w14:textId="132EA587" w:rsidR="00B55601" w:rsidRDefault="00B55601" w:rsidP="000D15A3">
      <w:pPr>
        <w:pStyle w:val="Ttulo2"/>
      </w:pPr>
      <w:bookmarkStart w:id="1013" w:name="_Toc6348722"/>
      <w:r>
        <w:t>Datos utilizados</w:t>
      </w:r>
      <w:bookmarkEnd w:id="1013"/>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1014" w:name="_Toc6348821"/>
      <w:bookmarkStart w:id="1015" w:name="_Toc8395779"/>
      <w:r>
        <w:t xml:space="preserve">Gráfico </w:t>
      </w:r>
      <w:r>
        <w:fldChar w:fldCharType="begin"/>
      </w:r>
      <w:r>
        <w:instrText xml:space="preserve"> SEQ Gráfico \* ARABIC </w:instrText>
      </w:r>
      <w:r>
        <w:fldChar w:fldCharType="separate"/>
      </w:r>
      <w:ins w:id="1016" w:author="Diego Uriarte" w:date="2019-05-11T15:18:00Z">
        <w:r w:rsidR="00054043">
          <w:rPr>
            <w:noProof/>
          </w:rPr>
          <w:t>5</w:t>
        </w:r>
      </w:ins>
      <w:del w:id="1017" w:author="Diego Uriarte" w:date="2019-05-11T15:18:00Z">
        <w:r w:rsidR="002F748A" w:rsidDel="00054043">
          <w:rPr>
            <w:noProof/>
          </w:rPr>
          <w:delText>4</w:delText>
        </w:r>
      </w:del>
      <w:r>
        <w:fldChar w:fldCharType="end"/>
      </w:r>
      <w:r>
        <w:t>: Distribución de estaciones en distritos de Lima Metropolitana</w:t>
      </w:r>
      <w:bookmarkEnd w:id="1014"/>
      <w:bookmarkEnd w:id="1015"/>
    </w:p>
    <w:p w14:paraId="7C1A012C" w14:textId="51EE9051" w:rsidR="00A96CAF" w:rsidRDefault="00A96CAF" w:rsidP="00830424">
      <w:pPr>
        <w:spacing w:after="120"/>
        <w:jc w:val="center"/>
      </w:pPr>
      <w:del w:id="1018"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1019"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1020" w:name="_Toc6348723"/>
      <w:r>
        <w:lastRenderedPageBreak/>
        <w:t>Definición de mercados</w:t>
      </w:r>
      <w:bookmarkEnd w:id="1020"/>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1021" w:author="Diego Uriarte" w:date="2019-05-10T15:49:00Z">
        <w:r w:rsidR="007E719A">
          <w:delText>seis</w:delText>
        </w:r>
      </w:del>
      <w:ins w:id="1022"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1023" w:name="_Ref6265180"/>
      <w:bookmarkStart w:id="1024" w:name="_Toc6348822"/>
      <w:bookmarkStart w:id="1025" w:name="_Toc8395780"/>
      <w:r>
        <w:t xml:space="preserve">Gráfico </w:t>
      </w:r>
      <w:r>
        <w:fldChar w:fldCharType="begin"/>
      </w:r>
      <w:r>
        <w:instrText xml:space="preserve"> SEQ Gráfico \* ARABIC </w:instrText>
      </w:r>
      <w:r>
        <w:fldChar w:fldCharType="separate"/>
      </w:r>
      <w:ins w:id="1026" w:author="Diego Uriarte" w:date="2019-05-11T15:18:00Z">
        <w:r w:rsidR="00054043">
          <w:rPr>
            <w:noProof/>
          </w:rPr>
          <w:t>6</w:t>
        </w:r>
      </w:ins>
      <w:del w:id="1027" w:author="Diego Uriarte" w:date="2019-05-11T15:18:00Z">
        <w:r w:rsidR="002F748A" w:rsidDel="00054043">
          <w:rPr>
            <w:noProof/>
          </w:rPr>
          <w:delText>5</w:delText>
        </w:r>
      </w:del>
      <w:r>
        <w:fldChar w:fldCharType="end"/>
      </w:r>
      <w:bookmarkEnd w:id="1023"/>
      <w:r>
        <w:t xml:space="preserve">: </w:t>
      </w:r>
      <w:del w:id="1028" w:author="Diego Uriarte" w:date="2019-05-10T15:49:00Z">
        <w:r>
          <w:delText>Definición</w:delText>
        </w:r>
      </w:del>
      <w:ins w:id="1029" w:author="Diego Uriarte" w:date="2019-05-10T15:49:00Z">
        <w:r w:rsidR="00A457F2">
          <w:t>Vecinos</w:t>
        </w:r>
      </w:ins>
      <w:r w:rsidR="00A457F2">
        <w:t xml:space="preserve"> de</w:t>
      </w:r>
      <w:del w:id="1030" w:author="Diego Uriarte" w:date="2019-05-10T15:49:00Z">
        <w:r>
          <w:delText xml:space="preserve"> vecinos para</w:delText>
        </w:r>
      </w:del>
      <w:r w:rsidR="00A457F2">
        <w:t xml:space="preserve"> una </w:t>
      </w:r>
      <w:r>
        <w:t>estación de servicios utilizando polígonos de Thiessen</w:t>
      </w:r>
      <w:bookmarkEnd w:id="1024"/>
      <w:bookmarkEnd w:id="1025"/>
    </w:p>
    <w:p w14:paraId="7ADBFA58" w14:textId="5779C779" w:rsidR="002E77DD" w:rsidRDefault="007E719A" w:rsidP="002E77DD">
      <w:pPr>
        <w:spacing w:after="120"/>
        <w:jc w:val="center"/>
        <w:rPr>
          <w:del w:id="1031" w:author="Diego Uriarte" w:date="2019-05-10T15:49:00Z"/>
        </w:rPr>
      </w:pPr>
      <w:del w:id="1032"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D934E7" w:rsidRPr="007E719A" w:rsidRDefault="00D934E7" w:rsidP="007E719A">
                              <w:pPr>
                                <w:spacing w:after="0" w:line="240" w:lineRule="auto"/>
                                <w:jc w:val="left"/>
                                <w:rPr>
                                  <w:del w:id="1033" w:author="Diego Uriarte" w:date="2019-05-10T15:49:00Z"/>
                                  <w:rFonts w:cstheme="minorHAnsi"/>
                                  <w:color w:val="000000" w:themeColor="text1"/>
                                  <w:sz w:val="14"/>
                                  <w:shd w:val="clear" w:color="auto" w:fill="FFFFFF"/>
                                </w:rPr>
                              </w:pPr>
                              <w:del w:id="1034"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D934E7" w:rsidRPr="007E719A" w:rsidRDefault="00D934E7" w:rsidP="007E719A">
                        <w:pPr>
                          <w:spacing w:after="0" w:line="240" w:lineRule="auto"/>
                          <w:jc w:val="left"/>
                          <w:rPr>
                            <w:del w:id="1035" w:author="Diego Uriarte" w:date="2019-05-10T15:49:00Z"/>
                            <w:rFonts w:cstheme="minorHAnsi"/>
                            <w:color w:val="000000" w:themeColor="text1"/>
                            <w:sz w:val="14"/>
                            <w:shd w:val="clear" w:color="auto" w:fill="FFFFFF"/>
                          </w:rPr>
                        </w:pPr>
                        <w:del w:id="1036"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D934E7" w:rsidRPr="007E719A" w:rsidRDefault="00D934E7" w:rsidP="007E719A">
                              <w:pPr>
                                <w:spacing w:after="0" w:line="240" w:lineRule="auto"/>
                                <w:jc w:val="left"/>
                                <w:rPr>
                                  <w:del w:id="1037" w:author="Diego Uriarte" w:date="2019-05-10T15:49:00Z"/>
                                  <w:rFonts w:cstheme="minorHAnsi"/>
                                  <w:color w:val="000000" w:themeColor="text1"/>
                                  <w:sz w:val="14"/>
                                  <w:shd w:val="clear" w:color="auto" w:fill="FFFFFF"/>
                                </w:rPr>
                              </w:pPr>
                              <w:del w:id="1038"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D934E7" w:rsidRPr="007E719A" w:rsidRDefault="00D934E7" w:rsidP="007E719A">
                        <w:pPr>
                          <w:spacing w:after="0" w:line="240" w:lineRule="auto"/>
                          <w:jc w:val="left"/>
                          <w:rPr>
                            <w:del w:id="1039" w:author="Diego Uriarte" w:date="2019-05-10T15:49:00Z"/>
                            <w:rFonts w:cstheme="minorHAnsi"/>
                            <w:color w:val="000000" w:themeColor="text1"/>
                            <w:sz w:val="14"/>
                            <w:shd w:val="clear" w:color="auto" w:fill="FFFFFF"/>
                          </w:rPr>
                        </w:pPr>
                        <w:del w:id="1040"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D934E7" w:rsidRPr="007E719A" w:rsidRDefault="00D934E7" w:rsidP="007E719A">
                              <w:pPr>
                                <w:spacing w:after="0" w:line="240" w:lineRule="auto"/>
                                <w:jc w:val="left"/>
                                <w:rPr>
                                  <w:del w:id="1041" w:author="Diego Uriarte" w:date="2019-05-10T15:49:00Z"/>
                                  <w:rFonts w:cstheme="minorHAnsi"/>
                                  <w:color w:val="000000" w:themeColor="text1"/>
                                  <w:sz w:val="14"/>
                                  <w:shd w:val="clear" w:color="auto" w:fill="FFFFFF"/>
                                </w:rPr>
                              </w:pPr>
                              <w:del w:id="1042"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D934E7" w:rsidRPr="007E719A" w:rsidRDefault="00D934E7" w:rsidP="007E719A">
                        <w:pPr>
                          <w:spacing w:after="0" w:line="240" w:lineRule="auto"/>
                          <w:jc w:val="left"/>
                          <w:rPr>
                            <w:del w:id="1043" w:author="Diego Uriarte" w:date="2019-05-10T15:49:00Z"/>
                            <w:rFonts w:cstheme="minorHAnsi"/>
                            <w:color w:val="000000" w:themeColor="text1"/>
                            <w:sz w:val="14"/>
                            <w:shd w:val="clear" w:color="auto" w:fill="FFFFFF"/>
                          </w:rPr>
                        </w:pPr>
                        <w:del w:id="1044"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D934E7" w:rsidRPr="007E719A" w:rsidRDefault="00D934E7" w:rsidP="007E719A">
                              <w:pPr>
                                <w:spacing w:after="0" w:line="240" w:lineRule="auto"/>
                                <w:jc w:val="left"/>
                                <w:rPr>
                                  <w:del w:id="1045" w:author="Diego Uriarte" w:date="2019-05-10T15:49:00Z"/>
                                  <w:rFonts w:cstheme="minorHAnsi"/>
                                  <w:color w:val="000000" w:themeColor="text1"/>
                                  <w:sz w:val="14"/>
                                  <w:shd w:val="clear" w:color="auto" w:fill="FFFFFF"/>
                                </w:rPr>
                              </w:pPr>
                              <w:del w:id="1046"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D934E7" w:rsidRPr="007E719A" w:rsidRDefault="00D934E7" w:rsidP="007E719A">
                        <w:pPr>
                          <w:spacing w:after="0" w:line="240" w:lineRule="auto"/>
                          <w:jc w:val="left"/>
                          <w:rPr>
                            <w:del w:id="1047" w:author="Diego Uriarte" w:date="2019-05-10T15:49:00Z"/>
                            <w:rFonts w:cstheme="minorHAnsi"/>
                            <w:color w:val="000000" w:themeColor="text1"/>
                            <w:sz w:val="14"/>
                            <w:shd w:val="clear" w:color="auto" w:fill="FFFFFF"/>
                          </w:rPr>
                        </w:pPr>
                        <w:del w:id="1048"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D934E7" w:rsidRPr="007E719A" w:rsidRDefault="00D934E7" w:rsidP="007E719A">
                              <w:pPr>
                                <w:spacing w:after="0" w:line="240" w:lineRule="auto"/>
                                <w:jc w:val="left"/>
                                <w:rPr>
                                  <w:del w:id="1049" w:author="Diego Uriarte" w:date="2019-05-10T15:49:00Z"/>
                                  <w:rFonts w:cstheme="minorHAnsi"/>
                                  <w:color w:val="000000" w:themeColor="text1"/>
                                  <w:sz w:val="14"/>
                                  <w:shd w:val="clear" w:color="auto" w:fill="FFFFFF"/>
                                </w:rPr>
                              </w:pPr>
                              <w:del w:id="1050"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D934E7" w:rsidRPr="007E719A" w:rsidRDefault="00D934E7" w:rsidP="007E719A">
                        <w:pPr>
                          <w:spacing w:after="0" w:line="240" w:lineRule="auto"/>
                          <w:jc w:val="left"/>
                          <w:rPr>
                            <w:del w:id="1051" w:author="Diego Uriarte" w:date="2019-05-10T15:49:00Z"/>
                            <w:rFonts w:cstheme="minorHAnsi"/>
                            <w:color w:val="000000" w:themeColor="text1"/>
                            <w:sz w:val="14"/>
                            <w:shd w:val="clear" w:color="auto" w:fill="FFFFFF"/>
                          </w:rPr>
                        </w:pPr>
                        <w:del w:id="1052"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D934E7" w:rsidRPr="007E719A" w:rsidRDefault="00D934E7" w:rsidP="007E719A">
                              <w:pPr>
                                <w:spacing w:after="0" w:line="240" w:lineRule="auto"/>
                                <w:jc w:val="left"/>
                                <w:rPr>
                                  <w:del w:id="1053" w:author="Diego Uriarte" w:date="2019-05-10T15:49:00Z"/>
                                  <w:rFonts w:cstheme="minorHAnsi"/>
                                  <w:color w:val="000000" w:themeColor="text1"/>
                                  <w:sz w:val="14"/>
                                  <w:shd w:val="clear" w:color="auto" w:fill="FFFFFF"/>
                                </w:rPr>
                              </w:pPr>
                              <w:del w:id="1054"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D934E7" w:rsidRPr="007E719A" w:rsidRDefault="00D934E7" w:rsidP="007E719A">
                        <w:pPr>
                          <w:spacing w:after="0" w:line="240" w:lineRule="auto"/>
                          <w:jc w:val="left"/>
                          <w:rPr>
                            <w:del w:id="1055" w:author="Diego Uriarte" w:date="2019-05-10T15:49:00Z"/>
                            <w:rFonts w:cstheme="minorHAnsi"/>
                            <w:color w:val="000000" w:themeColor="text1"/>
                            <w:sz w:val="14"/>
                            <w:shd w:val="clear" w:color="auto" w:fill="FFFFFF"/>
                          </w:rPr>
                        </w:pPr>
                        <w:del w:id="1056"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D934E7" w:rsidRPr="002E77DD" w:rsidRDefault="00D934E7" w:rsidP="002E77DD">
                              <w:pPr>
                                <w:spacing w:after="0" w:line="240" w:lineRule="auto"/>
                                <w:rPr>
                                  <w:del w:id="1057" w:author="Diego Uriarte" w:date="2019-05-10T15:49:00Z"/>
                                  <w:rFonts w:cstheme="minorHAnsi"/>
                                  <w:color w:val="000000" w:themeColor="text1"/>
                                  <w:sz w:val="14"/>
                                  <w:lang w:val="es-ES"/>
                                </w:rPr>
                              </w:pPr>
                              <w:del w:id="1058" w:author="Diego Uriarte" w:date="2019-05-10T15:49:00Z">
                                <w:r w:rsidRPr="002E77DD">
                                  <w:rPr>
                                    <w:rFonts w:cstheme="minorHAnsi"/>
                                    <w:color w:val="000000" w:themeColor="text1"/>
                                    <w:sz w:val="14"/>
                                    <w:lang w:val="es-ES"/>
                                  </w:rPr>
                                  <w:delText>Abanderada Petroperú</w:delText>
                                </w:r>
                              </w:del>
                            </w:p>
                            <w:p w14:paraId="5877CD2D" w14:textId="562C8323" w:rsidR="00D934E7" w:rsidRPr="002E77DD" w:rsidRDefault="00D934E7" w:rsidP="002E77DD">
                              <w:pPr>
                                <w:spacing w:after="0" w:line="240" w:lineRule="auto"/>
                                <w:rPr>
                                  <w:del w:id="1059" w:author="Diego Uriarte" w:date="2019-05-10T15:49:00Z"/>
                                  <w:rFonts w:cstheme="minorHAnsi"/>
                                  <w:color w:val="000000" w:themeColor="text1"/>
                                  <w:sz w:val="14"/>
                                  <w:lang w:val="es-ES"/>
                                </w:rPr>
                              </w:pPr>
                              <w:del w:id="1060" w:author="Diego Uriarte" w:date="2019-05-10T15:49:00Z">
                                <w:r w:rsidRPr="002E77DD">
                                  <w:rPr>
                                    <w:rFonts w:cstheme="minorHAnsi"/>
                                    <w:color w:val="000000" w:themeColor="text1"/>
                                    <w:sz w:val="14"/>
                                    <w:lang w:val="es-ES"/>
                                  </w:rPr>
                                  <w:delText>Servicios Rigal S.A.C.</w:delText>
                                </w:r>
                              </w:del>
                            </w:p>
                            <w:p w14:paraId="249B0C1D" w14:textId="77777777" w:rsidR="00D934E7" w:rsidRPr="002E77DD" w:rsidRDefault="00D934E7" w:rsidP="002E77DD">
                              <w:pPr>
                                <w:spacing w:after="0" w:line="240" w:lineRule="auto"/>
                                <w:jc w:val="left"/>
                                <w:rPr>
                                  <w:del w:id="1061" w:author="Diego Uriarte" w:date="2019-05-10T15:49:00Z"/>
                                  <w:rFonts w:cstheme="minorHAnsi"/>
                                  <w:color w:val="000000" w:themeColor="text1"/>
                                  <w:sz w:val="14"/>
                                  <w:shd w:val="clear" w:color="auto" w:fill="FFFFFF"/>
                                </w:rPr>
                              </w:pPr>
                            </w:p>
                            <w:p w14:paraId="2AECCD07" w14:textId="22229AD8" w:rsidR="00D934E7" w:rsidRPr="002E77DD" w:rsidRDefault="00D934E7" w:rsidP="002E77DD">
                              <w:pPr>
                                <w:spacing w:after="0" w:line="240" w:lineRule="auto"/>
                                <w:jc w:val="left"/>
                                <w:rPr>
                                  <w:del w:id="1062" w:author="Diego Uriarte" w:date="2019-05-10T15:49:00Z"/>
                                  <w:rFonts w:cstheme="minorHAnsi"/>
                                  <w:color w:val="000000" w:themeColor="text1"/>
                                  <w:sz w:val="14"/>
                                  <w:lang w:val="es-ES"/>
                                </w:rPr>
                              </w:pPr>
                              <w:del w:id="1063" w:author="Diego Uriarte" w:date="2019-05-10T15:49:00Z">
                                <w:r w:rsidRPr="002E77DD">
                                  <w:rPr>
                                    <w:rFonts w:cstheme="minorHAnsi"/>
                                    <w:color w:val="000000" w:themeColor="text1"/>
                                    <w:sz w:val="14"/>
                                    <w:shd w:val="clear" w:color="auto" w:fill="FFFFFF"/>
                                  </w:rPr>
                                  <w:delText>.</w:delText>
                                </w:r>
                              </w:del>
                            </w:p>
                            <w:p w14:paraId="4F3B9ADD" w14:textId="77777777" w:rsidR="00D934E7" w:rsidRPr="002E77DD" w:rsidRDefault="00D934E7">
                              <w:pPr>
                                <w:rPr>
                                  <w:del w:id="1064"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D934E7" w:rsidRPr="002E77DD" w:rsidRDefault="00D934E7" w:rsidP="002E77DD">
                        <w:pPr>
                          <w:spacing w:after="0" w:line="240" w:lineRule="auto"/>
                          <w:rPr>
                            <w:del w:id="1065" w:author="Diego Uriarte" w:date="2019-05-10T15:49:00Z"/>
                            <w:rFonts w:cstheme="minorHAnsi"/>
                            <w:color w:val="000000" w:themeColor="text1"/>
                            <w:sz w:val="14"/>
                            <w:lang w:val="es-ES"/>
                          </w:rPr>
                        </w:pPr>
                        <w:del w:id="1066" w:author="Diego Uriarte" w:date="2019-05-10T15:49:00Z">
                          <w:r w:rsidRPr="002E77DD">
                            <w:rPr>
                              <w:rFonts w:cstheme="minorHAnsi"/>
                              <w:color w:val="000000" w:themeColor="text1"/>
                              <w:sz w:val="14"/>
                              <w:lang w:val="es-ES"/>
                            </w:rPr>
                            <w:delText>Abanderada Petroperú</w:delText>
                          </w:r>
                        </w:del>
                      </w:p>
                      <w:p w14:paraId="5877CD2D" w14:textId="562C8323" w:rsidR="00D934E7" w:rsidRPr="002E77DD" w:rsidRDefault="00D934E7" w:rsidP="002E77DD">
                        <w:pPr>
                          <w:spacing w:after="0" w:line="240" w:lineRule="auto"/>
                          <w:rPr>
                            <w:del w:id="1067" w:author="Diego Uriarte" w:date="2019-05-10T15:49:00Z"/>
                            <w:rFonts w:cstheme="minorHAnsi"/>
                            <w:color w:val="000000" w:themeColor="text1"/>
                            <w:sz w:val="14"/>
                            <w:lang w:val="es-ES"/>
                          </w:rPr>
                        </w:pPr>
                        <w:del w:id="1068" w:author="Diego Uriarte" w:date="2019-05-10T15:49:00Z">
                          <w:r w:rsidRPr="002E77DD">
                            <w:rPr>
                              <w:rFonts w:cstheme="minorHAnsi"/>
                              <w:color w:val="000000" w:themeColor="text1"/>
                              <w:sz w:val="14"/>
                              <w:lang w:val="es-ES"/>
                            </w:rPr>
                            <w:delText>Servicios Rigal S.A.C.</w:delText>
                          </w:r>
                        </w:del>
                      </w:p>
                      <w:p w14:paraId="249B0C1D" w14:textId="77777777" w:rsidR="00D934E7" w:rsidRPr="002E77DD" w:rsidRDefault="00D934E7" w:rsidP="002E77DD">
                        <w:pPr>
                          <w:spacing w:after="0" w:line="240" w:lineRule="auto"/>
                          <w:jc w:val="left"/>
                          <w:rPr>
                            <w:del w:id="1069" w:author="Diego Uriarte" w:date="2019-05-10T15:49:00Z"/>
                            <w:rFonts w:cstheme="minorHAnsi"/>
                            <w:color w:val="000000" w:themeColor="text1"/>
                            <w:sz w:val="14"/>
                            <w:shd w:val="clear" w:color="auto" w:fill="FFFFFF"/>
                          </w:rPr>
                        </w:pPr>
                      </w:p>
                      <w:p w14:paraId="2AECCD07" w14:textId="22229AD8" w:rsidR="00D934E7" w:rsidRPr="002E77DD" w:rsidRDefault="00D934E7" w:rsidP="002E77DD">
                        <w:pPr>
                          <w:spacing w:after="0" w:line="240" w:lineRule="auto"/>
                          <w:jc w:val="left"/>
                          <w:rPr>
                            <w:del w:id="1070" w:author="Diego Uriarte" w:date="2019-05-10T15:49:00Z"/>
                            <w:rFonts w:cstheme="minorHAnsi"/>
                            <w:color w:val="000000" w:themeColor="text1"/>
                            <w:sz w:val="14"/>
                            <w:lang w:val="es-ES"/>
                          </w:rPr>
                        </w:pPr>
                        <w:del w:id="1071" w:author="Diego Uriarte" w:date="2019-05-10T15:49:00Z">
                          <w:r w:rsidRPr="002E77DD">
                            <w:rPr>
                              <w:rFonts w:cstheme="minorHAnsi"/>
                              <w:color w:val="000000" w:themeColor="text1"/>
                              <w:sz w:val="14"/>
                              <w:shd w:val="clear" w:color="auto" w:fill="FFFFFF"/>
                            </w:rPr>
                            <w:delText>.</w:delText>
                          </w:r>
                        </w:del>
                      </w:p>
                      <w:p w14:paraId="4F3B9ADD" w14:textId="77777777" w:rsidR="00D934E7" w:rsidRPr="002E77DD" w:rsidRDefault="00D934E7">
                        <w:pPr>
                          <w:rPr>
                            <w:del w:id="1072"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CCF28"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4F715"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262629"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11CEFA"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1BF84D"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42478"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1073"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1074" w:name="_Toc6348724"/>
      <w:r>
        <w:lastRenderedPageBreak/>
        <w:t>Definición de variables</w:t>
      </w:r>
      <w:bookmarkEnd w:id="1074"/>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1075"/>
      <w:commentRangeStart w:id="1076"/>
      <w:r w:rsidR="005526A5">
        <w:t xml:space="preserve"> gasohol 90 octanos y diésel B5 S-50.</w:t>
      </w:r>
      <w:commentRangeEnd w:id="1075"/>
      <w:r w:rsidR="001D00B4">
        <w:rPr>
          <w:rStyle w:val="Refdecomentario"/>
        </w:rPr>
        <w:commentReference w:id="1075"/>
      </w:r>
      <w:commentRangeEnd w:id="1076"/>
      <w:r w:rsidR="00C83540">
        <w:rPr>
          <w:rStyle w:val="Refdecomentario"/>
        </w:rPr>
        <w:commentReference w:id="1076"/>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1077" w:author="Diego Uriarte" w:date="2019-05-10T15:49:00Z">
        <w:r>
          <w:t>A</w:t>
        </w:r>
        <w:r w:rsidR="005526A5">
          <w:t>grupamiento espacial:</w:t>
        </w:r>
        <w:r>
          <w:t xml:space="preserve"> Es una medida del grado de competencia entre firmas rivales que existe en un mercado. </w:t>
        </w:r>
        <w:commentRangeStart w:id="1078"/>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1078"/>
        <w:r w:rsidR="00662D21">
          <w:rPr>
            <w:rStyle w:val="Refdecomentario"/>
          </w:rPr>
          <w:commentReference w:id="1078"/>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1079" w:name="_Toc6348798"/>
      <w:bookmarkStart w:id="1080"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1079"/>
      <w:bookmarkEnd w:id="1080"/>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1081" w:author="Diego Uriarte" w:date="2019-05-10T15:49:00Z">
              <w:r w:rsidRPr="00FF2B8F">
                <w:rPr>
                  <w:rFonts w:asciiTheme="minorHAnsi" w:hAnsiTheme="minorHAnsi" w:cstheme="minorHAnsi"/>
                  <w:b/>
                  <w:bCs/>
                  <w:lang w:val="es-ES"/>
                </w:rPr>
                <w:t xml:space="preserve"> </w:t>
              </w:r>
            </w:ins>
            <w:r w:rsidRPr="00B97460">
              <w:rPr>
                <w:b/>
                <w:lang w:val="es-ES"/>
              </w:rPr>
              <w:t>Est</w:t>
            </w:r>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1082" w:author="Diego Uriarte" w:date="2019-05-10T15:49:00Z"/>
        </w:trPr>
        <w:tc>
          <w:tcPr>
            <w:tcW w:w="0" w:type="auto"/>
            <w:hideMark/>
          </w:tcPr>
          <w:p w14:paraId="71B1BE5C" w14:textId="77777777" w:rsidR="00FF2B8F" w:rsidRPr="00FF2B8F" w:rsidRDefault="00FF2B8F" w:rsidP="007B415D">
            <w:pPr>
              <w:spacing w:after="0" w:line="240" w:lineRule="auto"/>
              <w:jc w:val="left"/>
              <w:rPr>
                <w:ins w:id="1083" w:author="Diego Uriarte" w:date="2019-05-10T15:49:00Z"/>
                <w:rFonts w:asciiTheme="minorHAnsi" w:hAnsiTheme="minorHAnsi" w:cstheme="minorHAnsi"/>
                <w:lang w:val="es-ES"/>
              </w:rPr>
            </w:pPr>
            <w:ins w:id="1084"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1085" w:author="Diego Uriarte" w:date="2019-05-10T15:49:00Z"/>
                <w:rFonts w:asciiTheme="minorHAnsi" w:hAnsiTheme="minorHAnsi" w:cstheme="minorHAnsi"/>
                <w:lang w:val="es-ES"/>
              </w:rPr>
            </w:pPr>
            <w:ins w:id="1086"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1087" w:author="Diego Uriarte" w:date="2019-05-10T15:49:00Z"/>
                <w:rFonts w:asciiTheme="minorHAnsi" w:hAnsiTheme="minorHAnsi" w:cstheme="minorHAnsi"/>
                <w:lang w:val="es-ES"/>
              </w:rPr>
            </w:pPr>
            <w:ins w:id="1088"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1089" w:author="Diego Uriarte" w:date="2019-05-10T15:49:00Z"/>
                <w:rFonts w:asciiTheme="minorHAnsi" w:hAnsiTheme="minorHAnsi" w:cstheme="minorHAnsi"/>
                <w:lang w:val="es-ES"/>
              </w:rPr>
            </w:pPr>
            <w:ins w:id="1090"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1091" w:author="Diego Uriarte" w:date="2019-05-10T15:49:00Z"/>
                <w:rFonts w:asciiTheme="minorHAnsi" w:hAnsiTheme="minorHAnsi" w:cstheme="minorHAnsi"/>
                <w:lang w:val="es-ES"/>
              </w:rPr>
            </w:pPr>
            <w:ins w:id="1092"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1093" w:author="Diego Uriarte" w:date="2019-05-10T15:49:00Z"/>
                <w:rFonts w:asciiTheme="minorHAnsi" w:hAnsiTheme="minorHAnsi" w:cstheme="minorHAnsi"/>
                <w:lang w:val="es-ES"/>
              </w:rPr>
            </w:pPr>
            <w:ins w:id="1094"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109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6"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109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8"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1099"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0"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1101"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2"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tienda o mini-market</w:t>
            </w:r>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1103"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4"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110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6"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1107"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1108" w:author="Diego Uriarte" w:date="2019-05-10T15:49:00Z">
              <w:r w:rsidRPr="006C037F">
                <w:rPr>
                  <w:rFonts w:cstheme="minorHAnsi"/>
                  <w:color w:val="333333"/>
                  <w:sz w:val="18"/>
                  <w:szCs w:val="18"/>
                </w:rPr>
                <w:delText>14493.2</w:delText>
              </w:r>
            </w:del>
            <w:ins w:id="1109"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1110" w:author="Diego Uriarte" w:date="2019-05-10T15:49:00Z">
              <w:r w:rsidRPr="006C037F">
                <w:rPr>
                  <w:rFonts w:cstheme="minorHAnsi"/>
                  <w:color w:val="333333"/>
                  <w:sz w:val="18"/>
                  <w:szCs w:val="18"/>
                </w:rPr>
                <w:delText>5688.7</w:delText>
              </w:r>
            </w:del>
            <w:ins w:id="1111"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1112" w:author="Diego Uriarte" w:date="2019-05-10T15:49:00Z">
              <w:r w:rsidRPr="006C037F">
                <w:rPr>
                  <w:rFonts w:cstheme="minorHAnsi"/>
                  <w:color w:val="333333"/>
                  <w:sz w:val="18"/>
                  <w:szCs w:val="18"/>
                </w:rPr>
                <w:delText>2734.</w:delText>
              </w:r>
            </w:del>
            <w:r w:rsidR="00FF2B8F" w:rsidRPr="00B97460">
              <w:rPr>
                <w:lang w:val="es-ES"/>
              </w:rPr>
              <w:t>0</w:t>
            </w:r>
            <w:ins w:id="1113"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1114" w:author="Diego Uriarte" w:date="2019-05-10T15:49:00Z">
              <w:r w:rsidRPr="006C037F">
                <w:rPr>
                  <w:rFonts w:cstheme="minorHAnsi"/>
                  <w:color w:val="333333"/>
                  <w:sz w:val="18"/>
                  <w:szCs w:val="18"/>
                </w:rPr>
                <w:delText>26438.0</w:delText>
              </w:r>
            </w:del>
            <w:ins w:id="1115"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1116"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1117" w:author="Diego Uriarte" w:date="2019-05-10T15:49:00Z">
              <w:r w:rsidRPr="006C037F">
                <w:rPr>
                  <w:rFonts w:cstheme="minorHAnsi"/>
                  <w:color w:val="333333"/>
                  <w:sz w:val="18"/>
                  <w:szCs w:val="18"/>
                </w:rPr>
                <w:delText>1251.8</w:delText>
              </w:r>
            </w:del>
            <w:ins w:id="1118"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1119" w:author="Diego Uriarte" w:date="2019-05-10T15:49:00Z">
              <w:r w:rsidRPr="00FF2B8F">
                <w:rPr>
                  <w:rFonts w:asciiTheme="minorHAnsi" w:hAnsiTheme="minorHAnsi" w:cstheme="minorHAnsi"/>
                  <w:lang w:val="es-ES"/>
                </w:rPr>
                <w:t>0.</w:t>
              </w:r>
            </w:ins>
            <w:r w:rsidRPr="00B97460">
              <w:rPr>
                <w:lang w:val="es-ES"/>
              </w:rPr>
              <w:t>213</w:t>
            </w:r>
            <w:del w:id="1120"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121" w:author="Diego Uriarte" w:date="2019-05-10T15:49:00Z">
              <w:r w:rsidRPr="006C037F">
                <w:rPr>
                  <w:rFonts w:cstheme="minorHAnsi"/>
                  <w:color w:val="333333"/>
                  <w:sz w:val="18"/>
                  <w:szCs w:val="18"/>
                </w:rPr>
                <w:delText>911.8</w:delText>
              </w:r>
            </w:del>
            <w:ins w:id="1122"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123" w:author="Diego Uriarte" w:date="2019-05-10T15:49:00Z">
              <w:r w:rsidRPr="006C037F">
                <w:rPr>
                  <w:rFonts w:cstheme="minorHAnsi"/>
                  <w:color w:val="333333"/>
                  <w:sz w:val="18"/>
                  <w:szCs w:val="18"/>
                </w:rPr>
                <w:delText>1589.</w:delText>
              </w:r>
            </w:del>
            <w:r w:rsidR="00FF2B8F" w:rsidRPr="00B97460">
              <w:rPr>
                <w:lang w:val="es-ES"/>
              </w:rPr>
              <w:t>1</w:t>
            </w:r>
            <w:ins w:id="1124"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125" w:author="Diego Uriarte" w:date="2019-05-10T15:49:00Z"/>
        </w:trPr>
        <w:tc>
          <w:tcPr>
            <w:tcW w:w="0" w:type="auto"/>
            <w:hideMark/>
          </w:tcPr>
          <w:p w14:paraId="67A208E0" w14:textId="77777777" w:rsidR="00FF2B8F" w:rsidRPr="00FF2B8F" w:rsidRDefault="00FF2B8F" w:rsidP="007B415D">
            <w:pPr>
              <w:spacing w:after="0" w:line="240" w:lineRule="auto"/>
              <w:jc w:val="left"/>
              <w:rPr>
                <w:ins w:id="1126" w:author="Diego Uriarte" w:date="2019-05-10T15:49:00Z"/>
                <w:rFonts w:asciiTheme="minorHAnsi" w:hAnsiTheme="minorHAnsi" w:cstheme="minorHAnsi"/>
                <w:lang w:val="es-ES"/>
              </w:rPr>
            </w:pPr>
            <w:ins w:id="1127"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128" w:author="Diego Uriarte" w:date="2019-05-10T15:49:00Z"/>
                <w:rFonts w:asciiTheme="minorHAnsi" w:hAnsiTheme="minorHAnsi" w:cstheme="minorHAnsi"/>
                <w:lang w:val="es-ES"/>
              </w:rPr>
            </w:pPr>
            <w:ins w:id="1129"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130" w:author="Diego Uriarte" w:date="2019-05-10T15:49:00Z"/>
                <w:rFonts w:asciiTheme="minorHAnsi" w:hAnsiTheme="minorHAnsi" w:cstheme="minorHAnsi"/>
                <w:lang w:val="es-ES"/>
              </w:rPr>
            </w:pPr>
            <w:ins w:id="1131"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132" w:author="Diego Uriarte" w:date="2019-05-10T15:49:00Z"/>
                <w:rFonts w:asciiTheme="minorHAnsi" w:hAnsiTheme="minorHAnsi" w:cstheme="minorHAnsi"/>
                <w:lang w:val="es-ES"/>
              </w:rPr>
            </w:pPr>
            <w:ins w:id="1133"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134" w:author="Diego Uriarte" w:date="2019-05-10T15:49:00Z"/>
                <w:rFonts w:asciiTheme="minorHAnsi" w:hAnsiTheme="minorHAnsi" w:cstheme="minorHAnsi"/>
                <w:lang w:val="es-ES"/>
              </w:rPr>
            </w:pPr>
            <w:ins w:id="1135"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136" w:author="Diego Uriarte" w:date="2019-05-10T15:49:00Z"/>
                <w:rFonts w:asciiTheme="minorHAnsi" w:hAnsiTheme="minorHAnsi" w:cstheme="minorHAnsi"/>
                <w:lang w:val="es-ES"/>
              </w:rPr>
            </w:pPr>
            <w:ins w:id="1137"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138" w:author="Diego Uriarte" w:date="2019-05-10T15:49:00Z"/>
          <w:sz w:val="18"/>
        </w:rPr>
      </w:pPr>
    </w:p>
    <w:p w14:paraId="2DF8BADB" w14:textId="77777777" w:rsidR="00FF2B8F" w:rsidRDefault="00FF2B8F" w:rsidP="00B838A8">
      <w:pPr>
        <w:rPr>
          <w:ins w:id="1139" w:author="Diego Uriarte" w:date="2019-05-10T15:49:00Z"/>
          <w:sz w:val="18"/>
        </w:rPr>
      </w:pPr>
    </w:p>
    <w:p w14:paraId="7BBF7FDE" w14:textId="6379184D" w:rsidR="006507EA" w:rsidRDefault="006C037F" w:rsidP="006507EA">
      <w:pPr>
        <w:pStyle w:val="Ttulo2"/>
      </w:pPr>
      <w:bookmarkStart w:id="1140" w:name="_Toc6348725"/>
      <w:r>
        <w:t>Regresio</w:t>
      </w:r>
      <w:r w:rsidR="006507EA">
        <w:t>n</w:t>
      </w:r>
      <w:r>
        <w:t>es</w:t>
      </w:r>
      <w:r w:rsidR="006507EA">
        <w:t xml:space="preserve"> a estimar</w:t>
      </w:r>
      <w:bookmarkEnd w:id="1140"/>
    </w:p>
    <w:p w14:paraId="2AD2411B" w14:textId="0EC00D1A" w:rsidR="00DA31E8" w:rsidRPr="00DA31E8" w:rsidRDefault="00DA31E8" w:rsidP="00DA31E8">
      <w:pPr>
        <w:pStyle w:val="Ttulo3"/>
      </w:pPr>
      <w:bookmarkStart w:id="1141" w:name="_Ref6340956"/>
      <w:bookmarkStart w:id="1142" w:name="_Toc6348726"/>
      <w:r>
        <w:t>Por corte transversal</w:t>
      </w:r>
      <w:bookmarkEnd w:id="1141"/>
      <w:bookmarkEnd w:id="1142"/>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143" w:author="Diego Uriarte" w:date="2019-05-11T17:30:00Z"/>
        </w:rPr>
      </w:pPr>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144" w:author="Diego Uriarte" w:date="2019-05-11T17:23:00Z">
        <w:r w:rsidR="00C83540">
          <w:t xml:space="preserve">La hipótesis nula de estas pruebas es </w:t>
        </w:r>
      </w:ins>
      <m:oMath>
        <m:r>
          <w:ins w:id="1145" w:author="Diego Uriarte" w:date="2019-05-11T17:27:00Z">
            <w:rPr>
              <w:rFonts w:ascii="Cambria Math" w:hAnsi="Cambria Math"/>
            </w:rPr>
            <m:t>ρ=0</m:t>
          </w:ins>
        </m:r>
      </m:oMath>
      <w:ins w:id="1146"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147" w:author="Diego Uriarte" w:date="2019-05-11T17:28:00Z">
        <w:r w:rsidR="00C83540">
          <w:t>la prueba que d</w:t>
        </w:r>
      </w:ins>
      <w:ins w:id="1148" w:author="Diego Uriarte" w:date="2019-05-11T17:27:00Z">
        <w:r w:rsidR="00C83540">
          <w:t>el modelo espacial de errores (SEM).</w:t>
        </w:r>
      </w:ins>
      <w:ins w:id="1149" w:author="Diego Uriarte" w:date="2019-05-11T17:31:00Z">
        <w:r w:rsidR="00C83540">
          <w:t xml:space="preserve"> </w:t>
        </w:r>
      </w:ins>
      <w:commentRangeStart w:id="1150"/>
      <w:commentRangeStart w:id="1151"/>
      <w:del w:id="1152" w:author="Diego Uriarte" w:date="2019-05-11T17:31:00Z">
        <w:r w:rsidR="003A5534" w:rsidDel="00C83540">
          <w:delText>E</w:delText>
        </w:r>
      </w:del>
      <w:ins w:id="1153"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154" w:author="Diego Uriarte" w:date="2019-05-11T17:30:00Z">
        <w:r w:rsidR="003A5534" w:rsidDel="00C83540">
          <w:delText>sta prueba utiliza los residuos de la regresión estimada y sigue una distribución chi-cuadrado con un grado de libertad</w:delText>
        </w:r>
        <w:commentRangeEnd w:id="1150"/>
        <w:r w:rsidR="00A755BC" w:rsidDel="00C83540">
          <w:rPr>
            <w:rStyle w:val="Refdecomentario"/>
          </w:rPr>
          <w:commentReference w:id="1150"/>
        </w:r>
        <w:commentRangeEnd w:id="1151"/>
        <w:r w:rsidR="00C83540" w:rsidDel="00C83540">
          <w:rPr>
            <w:rStyle w:val="Refdecomentario"/>
          </w:rPr>
          <w:commentReference w:id="1151"/>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D934E7"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r w:rsidRPr="008938F2">
        <w:rPr>
          <w:lang w:val="en-US"/>
          <w:rPrChange w:id="1155" w:author="Diego Uriarte" w:date="2019-05-13T15:28:00Z">
            <w:rPr>
              <w:lang w:val="es-ES"/>
            </w:rPr>
          </w:rPrChange>
        </w:rPr>
        <w:t xml:space="preserve">Elhorst </w:t>
      </w:r>
      <w:r w:rsidRPr="00B97460">
        <w:rPr>
          <w:lang w:val="es-ES"/>
        </w:rPr>
        <w:fldChar w:fldCharType="begin"/>
      </w:r>
      <w:r w:rsidR="0038259E" w:rsidRPr="008938F2">
        <w:rPr>
          <w:lang w:val="en-US"/>
          <w:rPrChange w:id="1156" w:author="Diego Uriarte" w:date="2019-05-13T15:28:00Z">
            <w:rPr>
              <w:lang w:val="es-ES"/>
            </w:rPr>
          </w:rPrChang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8938F2">
        <w:rPr>
          <w:rFonts w:ascii="Times New Roman" w:hAnsi="Times New Roman"/>
          <w:lang w:val="en-US"/>
          <w:rPrChange w:id="1157" w:author="Diego Uriarte" w:date="2019-05-13T15:28:00Z">
            <w:rPr>
              <w:rFonts w:ascii="Times New Roman" w:hAnsi="Times New Roman"/>
              <w:lang w:val="es-ES"/>
            </w:rPr>
          </w:rPrChange>
        </w:rPr>
        <w:t>(2010)</w:t>
      </w:r>
      <w:r w:rsidRPr="00B97460">
        <w:rPr>
          <w:lang w:val="es-ES"/>
        </w:rPr>
        <w:fldChar w:fldCharType="end"/>
      </w:r>
      <w:r w:rsidRPr="008938F2">
        <w:rPr>
          <w:lang w:val="en-US"/>
          <w:rPrChange w:id="1158" w:author="Diego Uriarte" w:date="2019-05-13T15:28:00Z">
            <w:rPr>
              <w:lang w:val="es-ES"/>
            </w:rPr>
          </w:rPrChange>
        </w:rPr>
        <w:t xml:space="preserve"> indica que si las pruebas de LM de Anselin (1996) son rechazadas</w:t>
      </w:r>
      <w:r w:rsidR="009773EE" w:rsidRPr="008938F2">
        <w:rPr>
          <w:lang w:val="en-US"/>
          <w:rPrChange w:id="1159" w:author="Diego Uriarte" w:date="2019-05-13T15:28:00Z">
            <w:rPr>
              <w:lang w:val="es-ES"/>
            </w:rPr>
          </w:rPrChange>
        </w:rPr>
        <w:t xml:space="preserve"> para el modelo de rezagos espaciales, para el modelo de error</w:t>
      </w:r>
      <w:r w:rsidR="00CF2550" w:rsidRPr="008938F2">
        <w:rPr>
          <w:lang w:val="en-US"/>
          <w:rPrChange w:id="1160" w:author="Diego Uriarte" w:date="2019-05-13T15:28:00Z">
            <w:rPr>
              <w:lang w:val="es-ES"/>
            </w:rPr>
          </w:rPrChange>
        </w:rPr>
        <w:t>e</w:t>
      </w:r>
      <w:r w:rsidR="009773EE" w:rsidRPr="008938F2">
        <w:rPr>
          <w:lang w:val="en-US"/>
          <w:rPrChange w:id="1161" w:author="Diego Uriarte" w:date="2019-05-13T15:28:00Z">
            <w:rPr>
              <w:lang w:val="es-ES"/>
            </w:rPr>
          </w:rPrChange>
        </w:rPr>
        <w:t>s espaciales o para ambos, entonces se</w:t>
      </w:r>
      <w:r w:rsidRPr="008938F2">
        <w:rPr>
          <w:lang w:val="en-US"/>
          <w:rPrChange w:id="1162" w:author="Diego Uriarte" w:date="2019-05-13T15:28:00Z">
            <w:rPr>
              <w:lang w:val="es-ES"/>
            </w:rPr>
          </w:rPrChange>
        </w:rPr>
        <w:t xml:space="preserve"> estima el </w:t>
      </w:r>
      <w:r w:rsidRPr="008938F2">
        <w:rPr>
          <w:lang w:val="en-US"/>
          <w:rPrChange w:id="1163" w:author="Diego Uriarte" w:date="2019-05-13T15:28:00Z">
            <w:rPr>
              <w:lang w:val="es-ES"/>
            </w:rPr>
          </w:rPrChange>
        </w:rPr>
        <w:lastRenderedPageBreak/>
        <w:t>modelo espacial de Durbin</w:t>
      </w:r>
      <w:r w:rsidR="009773EE" w:rsidRPr="008938F2">
        <w:rPr>
          <w:lang w:val="en-US"/>
          <w:rPrChange w:id="1164" w:author="Diego Uriarte" w:date="2019-05-13T15:28:00Z">
            <w:rPr>
              <w:lang w:val="es-ES"/>
            </w:rPr>
          </w:rPrChange>
        </w:rPr>
        <w:t xml:space="preserve"> con la información del corte transversal </w:t>
      </w:r>
      <m:oMath>
        <m:r>
          <m:rPr>
            <m:sty m:val="bi"/>
          </m:rPr>
          <w:rPr>
            <w:rFonts w:ascii="Cambria Math" w:hAnsi="Cambria Math"/>
            <w:lang w:val="es-ES"/>
          </w:rPr>
          <m:t>t</m:t>
        </m:r>
      </m:oMath>
      <w:ins w:id="1165" w:author="Diego Uriarte" w:date="2019-05-11T17:53:00Z">
        <w:r w:rsidR="00172A61" w:rsidRPr="008938F2">
          <w:rPr>
            <w:lang w:val="en-US"/>
            <w:rPrChange w:id="1166" w:author="Diego Uriarte" w:date="2019-05-13T15:28:00Z">
              <w:rPr>
                <w:lang w:val="es-ES"/>
              </w:rPr>
            </w:rPrChange>
          </w:rPr>
          <w:t xml:space="preserve">. </w:t>
        </w:r>
        <w:r w:rsidR="00172A61" w:rsidRPr="00B97460">
          <w:rPr>
            <w:lang w:val="es-ES"/>
          </w:rPr>
          <w:t xml:space="preserve">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167" w:author="Diego Uriarte" w:date="2019-05-11T17:53:00Z">
        <w:r w:rsidRPr="00B97460" w:rsidDel="00172A61">
          <w:rPr>
            <w:lang w:val="es-ES"/>
          </w:rPr>
          <w:delText>:</w:delText>
        </w:r>
      </w:del>
    </w:p>
    <w:p w14:paraId="536858EC" w14:textId="34E2F22B" w:rsidR="002215E6" w:rsidRPr="00B97460" w:rsidRDefault="00D934E7"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168" w:author="Diego Uriarte" w:date="2019-05-11T18:05:00Z"/>
        </w:rPr>
      </w:pPr>
      <w:ins w:id="1169" w:author="Diego Uriarte" w:date="2019-05-11T17:35:00Z">
        <w:r>
          <w:rPr>
            <w:lang w:val="es-ES"/>
          </w:rPr>
          <w:t xml:space="preserve">Este modelo </w:t>
        </w:r>
      </w:ins>
      <w:ins w:id="1170" w:author="Diego Uriarte" w:date="2019-05-11T17:36:00Z">
        <w:r>
          <w:rPr>
            <w:lang w:val="es-ES"/>
          </w:rPr>
          <w:t>En la estimación, los parámetros de interé</w:t>
        </w:r>
      </w:ins>
      <w:ins w:id="1171" w:author="Diego Uriarte" w:date="2019-05-11T17:37:00Z">
        <w:r>
          <w:rPr>
            <w:lang w:val="es-ES"/>
          </w:rPr>
          <w:t xml:space="preserve">s </w:t>
        </w:r>
      </w:ins>
      <w:ins w:id="1172" w:author="Diego Uriarte" w:date="2019-05-11T17:39:00Z">
        <w:r>
          <w:rPr>
            <w:lang w:val="es-ES"/>
          </w:rPr>
          <w:t>son los coeficientes</w:t>
        </w:r>
      </w:ins>
      <w:ins w:id="1173" w:author="Diego Uriarte" w:date="2019-05-11T17:37:00Z">
        <w:r>
          <w:rPr>
            <w:lang w:val="es-ES"/>
          </w:rPr>
          <w:t xml:space="preserve"> de </w:t>
        </w:r>
        <w:commentRangeStart w:id="1174"/>
        <w:r w:rsidRPr="00B97460">
          <w:rPr>
            <w:highlight w:val="yellow"/>
            <w:lang w:val="es-ES"/>
          </w:rPr>
          <w:t>agrupamiento espacial</w:t>
        </w:r>
      </w:ins>
      <w:ins w:id="1175" w:author="Diego Uriarte" w:date="2019-05-11T17:38:00Z">
        <w:r w:rsidRPr="00B97460">
          <w:rPr>
            <w:highlight w:val="yellow"/>
            <w:lang w:val="es-ES"/>
          </w:rPr>
          <w:t xml:space="preserve">, que al igual que en </w:t>
        </w:r>
      </w:ins>
      <w:ins w:id="1176" w:author="Diego Uriarte" w:date="2019-05-11T17:37:00Z">
        <w:r w:rsidRPr="00B97460">
          <w:rPr>
            <w:highlight w:val="yellow"/>
            <w:lang w:val="es-ES"/>
          </w:rPr>
          <w:t xml:space="preserve"> </w:t>
        </w:r>
        <w:commentRangeEnd w:id="1174"/>
        <w:r w:rsidRPr="00B97460">
          <w:rPr>
            <w:rStyle w:val="Refdecomentario"/>
            <w:highlight w:val="yellow"/>
          </w:rPr>
          <w:commentReference w:id="1174"/>
        </w:r>
      </w:ins>
      <w:ins w:id="1177"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178" w:author="Diego Uriarte" w:date="2019-05-11T17:39:00Z">
        <w:r w:rsidRPr="00B97460">
          <w:rPr>
            <w:highlight w:val="yellow"/>
          </w:rPr>
          <w:t>se espera sea positivo</w:t>
        </w:r>
        <w:r>
          <w:t>, el número de estaciones de cercanas, que se espera sea negativo, y los par</w:t>
        </w:r>
      </w:ins>
      <w:ins w:id="1179"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180" w:author="Diego Uriarte" w:date="2019-05-11T17:45:00Z">
        <w:r>
          <w:t>Finalmente, los coeficientes asociados a las dummies por tipo de estación podrán indicar la correlación entre el precio y el modelo de operaci</w:t>
        </w:r>
        <w:r w:rsidR="00172A61">
          <w:t xml:space="preserve">ón que sigue </w:t>
        </w:r>
      </w:ins>
      <w:ins w:id="1181" w:author="Diego Uriarte" w:date="2019-05-11T17:49:00Z">
        <w:r w:rsidR="00172A61">
          <w:t xml:space="preserve">la misma </w:t>
        </w:r>
      </w:ins>
      <w:ins w:id="1182" w:author="Diego Uriarte" w:date="2019-05-11T17:45:00Z">
        <w:r w:rsidR="00172A61">
          <w:t xml:space="preserve">(propia, abanderada e independiente). </w:t>
        </w:r>
      </w:ins>
    </w:p>
    <w:p w14:paraId="4785E777" w14:textId="5B51FE6C" w:rsidR="00354EDC" w:rsidRDefault="003D517D" w:rsidP="00DB36E8">
      <w:ins w:id="1183" w:author="Diego Uriarte" w:date="2019-05-11T18:05:00Z">
        <w:r>
          <w:t xml:space="preserve">Los coeficientes estimados deben ser analizados con cuidado y sin </w:t>
        </w:r>
      </w:ins>
      <w:ins w:id="1184" w:author="Diego Uriarte" w:date="2019-05-11T17:46:00Z">
        <w:r w:rsidR="00172A61">
          <w:t>realizar inferencias de causalidad</w:t>
        </w:r>
      </w:ins>
      <w:ins w:id="1185" w:author="Diego Uriarte" w:date="2019-05-11T17:47:00Z">
        <w:r w:rsidR="00172A61">
          <w:t xml:space="preserve">, ya que </w:t>
        </w:r>
      </w:ins>
      <w:ins w:id="1186" w:author="Diego Uriarte" w:date="2019-05-11T17:49:00Z">
        <w:r w:rsidR="00172A61">
          <w:t>pueden</w:t>
        </w:r>
      </w:ins>
      <w:ins w:id="1187" w:author="Diego Uriarte" w:date="2019-05-11T17:47:00Z">
        <w:r w:rsidR="00172A61">
          <w:t xml:space="preserve"> </w:t>
        </w:r>
      </w:ins>
      <w:ins w:id="1188" w:author="Diego Uriarte" w:date="2019-05-11T17:49:00Z">
        <w:r w:rsidR="00172A61">
          <w:t>existir</w:t>
        </w:r>
      </w:ins>
      <w:ins w:id="1189" w:author="Diego Uriarte" w:date="2019-05-11T17:47:00Z">
        <w:r w:rsidR="00172A61">
          <w:t xml:space="preserve"> factores que afecten tanto a los precios como a las variables de interés y que no sean medidos</w:t>
        </w:r>
      </w:ins>
      <w:ins w:id="1190" w:author="Diego Uriarte" w:date="2019-05-11T17:48:00Z">
        <w:r w:rsidR="00172A61">
          <w:t>, dando como resultado estimados sesgados</w:t>
        </w:r>
      </w:ins>
      <w:ins w:id="1191" w:author="Diego Uriarte" w:date="2019-05-11T17:47:00Z">
        <w:r w:rsidR="00172A61">
          <w:t xml:space="preserve">. </w:t>
        </w:r>
      </w:ins>
      <w:ins w:id="1192" w:author="Diego Uriarte" w:date="2019-05-11T17:50:00Z">
        <w:r w:rsidR="00172A61">
          <w:t xml:space="preserve">Por ejemplo, </w:t>
        </w:r>
      </w:ins>
      <w:ins w:id="1193" w:author="Diego Uriarte" w:date="2019-05-11T17:55:00Z">
        <w:r w:rsidR="00172A61">
          <w:t xml:space="preserve">el número de personas que viajan en auto por una vía diariamente </w:t>
        </w:r>
      </w:ins>
      <w:ins w:id="1194" w:author="Diego Uriarte" w:date="2019-05-11T17:56:00Z">
        <w:r w:rsidR="00172A61">
          <w:t xml:space="preserve">podría generar que en el tiempo exista </w:t>
        </w:r>
      </w:ins>
      <w:ins w:id="1195" w:author="Diego Uriarte" w:date="2019-05-11T17:55:00Z">
        <w:r w:rsidR="00172A61">
          <w:t xml:space="preserve">mayor cantidad de </w:t>
        </w:r>
      </w:ins>
      <w:ins w:id="1196" w:author="Diego Uriarte" w:date="2019-05-11T17:50:00Z">
        <w:r w:rsidR="00172A61">
          <w:t xml:space="preserve">estaciones </w:t>
        </w:r>
      </w:ins>
      <w:ins w:id="1197" w:author="Diego Uriarte" w:date="2019-05-11T17:56:00Z">
        <w:r w:rsidR="00172A61">
          <w:t xml:space="preserve">a lo largo de esa ruta, y a su vez, </w:t>
        </w:r>
      </w:ins>
      <w:ins w:id="1198" w:author="Diego Uriarte" w:date="2019-05-11T18:02:00Z">
        <w:r>
          <w:t xml:space="preserve">si la cantidad de viajes en auto </w:t>
        </w:r>
      </w:ins>
      <w:ins w:id="1199" w:author="Diego Uriarte" w:date="2019-05-11T18:03:00Z">
        <w:r>
          <w:t>en una ruta</w:t>
        </w:r>
      </w:ins>
      <w:ins w:id="1200" w:author="Diego Uriarte" w:date="2019-05-11T18:02:00Z">
        <w:r>
          <w:t xml:space="preserve"> es elevada, podría generar menores diferenciales de precios a lo largo de la ruta</w:t>
        </w:r>
      </w:ins>
      <w:ins w:id="1201" w:author="Diego Uriarte" w:date="2019-05-11T18:03:00Z">
        <w:r>
          <w:t xml:space="preserve">, tal como argumenta </w:t>
        </w:r>
      </w:ins>
      <w:ins w:id="1202" w:author="Diego Uriarte" w:date="2019-05-11T18:04:00Z">
        <w:r>
          <w:t xml:space="preserve">Houde </w:t>
        </w:r>
      </w:ins>
      <w:ins w:id="1203" w:author="Diego Uriarte" w:date="2019-05-11T18:03:00Z">
        <w:r>
          <w:fldChar w:fldCharType="begin"/>
        </w:r>
      </w:ins>
      <w:ins w:id="1204"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205" w:author="Diego Uriarte" w:date="2019-05-11T18:04:00Z">
        <w:r w:rsidRPr="00B97460">
          <w:rPr>
            <w:rFonts w:ascii="Times New Roman" w:hAnsi="Times New Roman"/>
          </w:rPr>
          <w:t>(2012)</w:t>
        </w:r>
      </w:ins>
      <w:ins w:id="1206" w:author="Diego Uriarte" w:date="2019-05-11T18:03:00Z">
        <w:r>
          <w:fldChar w:fldCharType="end"/>
        </w:r>
      </w:ins>
      <w:ins w:id="1207" w:author="Diego Uriarte" w:date="2019-05-11T18:04:00Z">
        <w:r>
          <w:t xml:space="preserve">. </w:t>
        </w:r>
      </w:ins>
      <w:ins w:id="1208" w:author="Diego Uriarte" w:date="2019-05-11T18:06:00Z">
        <w:r>
          <w:t>En este caso, tenemos una variable omitida que sesgaría el coeficiente estimado para el número de estaciones vecinas.</w:t>
        </w:r>
      </w:ins>
    </w:p>
    <w:p w14:paraId="65C6D2C8" w14:textId="77777777" w:rsidR="00EA08AA" w:rsidRPr="006C037F" w:rsidDel="009C1B87" w:rsidRDefault="00EA08AA" w:rsidP="00EA08AA">
      <w:pPr>
        <w:rPr>
          <w:del w:id="1209" w:author="Diego Uriarte" w:date="2019-05-11T17:32:00Z"/>
        </w:rPr>
      </w:pPr>
      <w:r>
        <w:t>Como se mencionó en la introducción, en febr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739A51C5" w14:textId="77777777" w:rsidR="00EA08AA" w:rsidRPr="00EA08AA" w:rsidRDefault="00EA08AA" w:rsidP="00DB36E8">
      <w:pPr>
        <w:rPr>
          <w:ins w:id="1210" w:author="Diego Uriarte" w:date="2019-05-11T17:35:00Z"/>
        </w:rPr>
      </w:pPr>
    </w:p>
    <w:p w14:paraId="0FA17F6E" w14:textId="4302C17A" w:rsidR="005104A3" w:rsidDel="00354EDC" w:rsidRDefault="006227D3" w:rsidP="00DB36E8">
      <w:pPr>
        <w:rPr>
          <w:del w:id="1211" w:author="Diego Uriarte" w:date="2019-05-11T17:41:00Z"/>
        </w:rPr>
      </w:pPr>
      <w:commentRangeStart w:id="1212"/>
      <w:del w:id="1213" w:author="Diego Uriarte" w:date="2019-05-11T17:41:00Z">
        <w:r w:rsidRPr="00B97460" w:rsidDel="00354EDC">
          <w:rPr>
            <w:lang w:val="es-ES"/>
          </w:rPr>
          <w:delText>Este modelo se estimará por máxima verosimilitud</w:delText>
        </w:r>
        <w:commentRangeEnd w:id="1212"/>
        <w:r w:rsidR="00241A5F" w:rsidDel="00354EDC">
          <w:rPr>
            <w:rStyle w:val="Refdecomentario"/>
          </w:rPr>
          <w:commentReference w:id="1212"/>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214"/>
        <w:commentRangeStart w:id="1215"/>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214"/>
        <w:r w:rsidR="00DC29BC" w:rsidDel="00354EDC">
          <w:rPr>
            <w:rStyle w:val="Refdecomentario"/>
          </w:rPr>
          <w:commentReference w:id="1214"/>
        </w:r>
      </w:del>
      <w:commentRangeEnd w:id="1215"/>
      <w:r w:rsidR="00354EDC">
        <w:rPr>
          <w:rStyle w:val="Refdecomentario"/>
        </w:rPr>
        <w:commentReference w:id="1215"/>
      </w:r>
    </w:p>
    <w:p w14:paraId="545219FF" w14:textId="0A8FE65D" w:rsidR="00DA31E8" w:rsidRDefault="00EA08AA" w:rsidP="00DA31E8">
      <w:pPr>
        <w:pStyle w:val="Ttulo3"/>
        <w:rPr>
          <w:ins w:id="1216" w:author="Diego Uriarte" w:date="2019-05-11T17:32:00Z"/>
        </w:rPr>
      </w:pPr>
      <w:r>
        <w:t xml:space="preserve"> Estimación del efecto de adquisición de una cadena de estaciones</w:t>
      </w:r>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934E7"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217"/>
      <w:commentRangeStart w:id="1218"/>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217"/>
      <w:r w:rsidR="00B77576" w:rsidRPr="00B97460">
        <w:rPr>
          <w:rStyle w:val="Refdecomentario"/>
          <w:highlight w:val="yellow"/>
        </w:rPr>
        <w:commentReference w:id="1217"/>
      </w:r>
      <w:commentRangeEnd w:id="1218"/>
      <w:r w:rsidR="00EA08AA">
        <w:rPr>
          <w:rStyle w:val="Refdecomentario"/>
        </w:rPr>
        <w:commentReference w:id="1218"/>
      </w:r>
    </w:p>
    <w:p w14:paraId="5EF4A2C7" w14:textId="1534C212" w:rsidR="00AD71D4" w:rsidRDefault="009539C7" w:rsidP="006F269F">
      <w:pPr>
        <w:rPr>
          <w:lang w:val="es-ES"/>
        </w:rPr>
      </w:pPr>
      <w:commentRangeStart w:id="1219"/>
      <w:ins w:id="1220"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221"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Elhorst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commentRangeEnd w:id="1219"/>
      <w:r w:rsidR="00EA08AA">
        <w:rPr>
          <w:rStyle w:val="Refdecomentario"/>
        </w:rPr>
        <w:commentReference w:id="1219"/>
      </w:r>
    </w:p>
    <w:p w14:paraId="603DDDEC" w14:textId="77777777" w:rsidR="00EA08AA" w:rsidRDefault="00EA08AA" w:rsidP="00EA08AA">
      <w:pPr>
        <w:pStyle w:val="Ttulo3"/>
        <w:rPr>
          <w:ins w:id="1222" w:author="Diego Uriarte" w:date="2019-05-11T17:32:00Z"/>
        </w:rPr>
      </w:pPr>
      <w:r>
        <w:t>Estimación del efecto de adquisición de una cadena de estaciones</w:t>
      </w:r>
    </w:p>
    <w:p w14:paraId="2405E902" w14:textId="152D7E92" w:rsidR="00EA08AA" w:rsidRDefault="000B5BA8" w:rsidP="00EA08AA">
      <w:pPr>
        <w:rPr>
          <w:lang w:val="es-ES"/>
        </w:rPr>
      </w:pPr>
      <w:r>
        <w:rPr>
          <w:lang w:val="es-ES"/>
        </w:rPr>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Pr>
          <w:lang w:val="es-ES"/>
        </w:rPr>
        <w:t xml:space="preserve">Consideramos al resto de estaciones no afectadas por la fusión como el grupo de </w:t>
      </w:r>
      <w:r w:rsidR="00063F4A">
        <w:rPr>
          <w:lang w:val="es-ES"/>
        </w:rPr>
        <w:t>control.</w:t>
      </w:r>
    </w:p>
    <w:p w14:paraId="178EC4B0" w14:textId="4A349B55" w:rsidR="00063F4A" w:rsidRDefault="00063F4A" w:rsidP="00EA08AA">
      <w:pPr>
        <w:rPr>
          <w:lang w:val="es-ES"/>
        </w:rPr>
      </w:pPr>
      <w:r>
        <w:rPr>
          <w:lang w:val="es-ES"/>
        </w:rPr>
        <w:lastRenderedPageBreak/>
        <w:t>La</w:t>
      </w:r>
      <w:r w:rsidR="000B5BA8">
        <w:rPr>
          <w:lang w:val="es-ES"/>
        </w:rPr>
        <w:t>s especificaciones</w:t>
      </w:r>
      <w:r>
        <w:rPr>
          <w:lang w:val="es-ES"/>
        </w:rPr>
        <w:t xml:space="preserve"> de diferencias-en-diferencias utilizada</w:t>
      </w:r>
      <w:r w:rsidR="000B5BA8">
        <w:rPr>
          <w:lang w:val="es-ES"/>
        </w:rPr>
        <w:t>s</w:t>
      </w:r>
      <w:r>
        <w:rPr>
          <w:lang w:val="es-ES"/>
        </w:rPr>
        <w:t xml:space="preserve"> </w:t>
      </w:r>
      <w:r w:rsidR="000B5BA8">
        <w:rPr>
          <w:lang w:val="es-ES"/>
        </w:rPr>
        <w:t>son</w:t>
      </w:r>
      <w:r>
        <w:rPr>
          <w:lang w:val="es-ES"/>
        </w:rPr>
        <w:t>:</w:t>
      </w:r>
    </w:p>
    <w:bookmarkStart w:id="1223" w:name="_Ref8906605"/>
    <w:p w14:paraId="143E7945" w14:textId="01FFB18B" w:rsidR="000B5BA8" w:rsidRPr="000B5BA8" w:rsidRDefault="00D934E7" w:rsidP="00493BB2">
      <w:pPr>
        <w:pStyle w:val="Descripcin"/>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1224" w:name="compra_esp"/>
          <m:r>
            <w:rPr>
              <w:rFonts w:ascii="Cambria Math" w:hAnsi="Cambria Math"/>
              <w:i/>
              <w:lang w:val="es-ES"/>
            </w:rPr>
            <w:fldChar w:fldCharType="begin"/>
          </m:r>
          <m:r>
            <m:rPr>
              <m:sty m:val="p"/>
            </m:rPr>
            <w:rPr>
              <w:rFonts w:ascii="Cambria Math" w:hAnsi="Cambria Math"/>
              <w:lang w:val="es-ES"/>
            </w:rPr>
            <m:t xml:space="preserve"> SEQ Ecuación \* ARABIC </m:t>
          </m:r>
          <m:r>
            <w:rPr>
              <w:rFonts w:ascii="Cambria Math" w:hAnsi="Cambria Math"/>
              <w:i/>
              <w:lang w:val="es-ES"/>
            </w:rPr>
            <w:fldChar w:fldCharType="separate"/>
          </m:r>
          <m:r>
            <m:rPr>
              <m:sty m:val="p"/>
            </m:rPr>
            <w:rPr>
              <w:rFonts w:ascii="Cambria Math" w:hAnsi="Cambria Math"/>
              <w:noProof/>
              <w:lang w:val="es-ES"/>
            </w:rPr>
            <m:t>4</m:t>
          </m:r>
          <m:r>
            <w:rPr>
              <w:rFonts w:ascii="Cambria Math" w:hAnsi="Cambria Math"/>
              <w:i/>
              <w:lang w:val="es-ES"/>
            </w:rPr>
            <w:fldChar w:fldCharType="end"/>
          </m:r>
          <w:bookmarkStart w:id="1225" w:name="_Ref8906614"/>
          <w:bookmarkEnd w:id="1223"/>
          <w:bookmarkEnd w:id="1224"/>
          <m:r>
            <w:rPr>
              <w:rFonts w:ascii="Cambria Math" w:hAnsi="Cambria Math"/>
              <w:lang w:val="es-ES"/>
            </w:rPr>
            <m:t>)</m:t>
          </m:r>
        </m:oMath>
      </m:oMathPara>
      <w:bookmarkEnd w:id="1225"/>
    </w:p>
    <w:p w14:paraId="233E9CDA" w14:textId="242FAC3E" w:rsidR="000B5BA8" w:rsidRPr="00D07F04" w:rsidRDefault="00D934E7" w:rsidP="00493BB2">
      <w:pPr>
        <w:pStyle w:val="Descripcin"/>
        <w:spacing w:after="360"/>
        <w:rPr>
          <w:ins w:id="1226" w:author="Diego Uriarte" w:date="2019-05-10T15:49:00Z"/>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1227" w:name="vecino_esp"/>
          <m:r>
            <w:rPr>
              <w:rFonts w:ascii="Cambria Math" w:hAnsi="Cambria Math"/>
              <w:i/>
              <w:lang w:val="es-ES"/>
            </w:rPr>
            <w:fldChar w:fldCharType="begin"/>
          </m:r>
          <m:r>
            <m:rPr>
              <m:sty m:val="p"/>
            </m:rPr>
            <w:rPr>
              <w:rFonts w:ascii="Cambria Math" w:hAnsi="Cambria Math"/>
              <w:lang w:val="es-ES"/>
            </w:rPr>
            <m:t xml:space="preserve"> SEQ Ecuación \* ARABIC </m:t>
          </m:r>
          <m:r>
            <w:rPr>
              <w:rFonts w:ascii="Cambria Math" w:hAnsi="Cambria Math"/>
              <w:i/>
              <w:lang w:val="es-ES"/>
            </w:rPr>
            <w:fldChar w:fldCharType="separate"/>
          </m:r>
          <m:r>
            <m:rPr>
              <m:sty m:val="p"/>
            </m:rPr>
            <w:rPr>
              <w:rFonts w:ascii="Cambria Math" w:hAnsi="Cambria Math"/>
              <w:noProof/>
              <w:lang w:val="es-ES"/>
            </w:rPr>
            <m:t>5</m:t>
          </m:r>
          <m:r>
            <w:rPr>
              <w:rFonts w:ascii="Cambria Math" w:hAnsi="Cambria Math"/>
              <w:i/>
              <w:lang w:val="es-ES"/>
            </w:rPr>
            <w:fldChar w:fldCharType="end"/>
          </m:r>
          <w:bookmarkEnd w:id="1227"/>
          <m:r>
            <w:rPr>
              <w:rFonts w:ascii="Cambria Math" w:hAnsi="Cambria Math"/>
              <w:lang w:val="es-ES"/>
            </w:rPr>
            <m:t>)</m:t>
          </m:r>
        </m:oMath>
      </m:oMathPara>
    </w:p>
    <w:p w14:paraId="75E57769" w14:textId="113416CB" w:rsidR="00D07F04" w:rsidRDefault="00D07F04" w:rsidP="00D07F04">
      <w:pPr>
        <w:rPr>
          <w:lang w:val="es-ES"/>
        </w:rPr>
      </w:pPr>
      <w:r>
        <w:rPr>
          <w:lang w:val="es-ES"/>
        </w:rPr>
        <w:t xml:space="preserve">Dond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oMath>
      <w:r>
        <w:rPr>
          <w:lang w:val="es-ES"/>
        </w:rPr>
        <w:t xml:space="preserve"> es el precio del combustible (puede ser diésel o gasohol 90) en la estación </w:t>
      </w:r>
      <m:oMath>
        <m:r>
          <w:rPr>
            <w:rFonts w:ascii="Cambria Math" w:hAnsi="Cambria Math"/>
            <w:lang w:val="es-ES"/>
          </w:rPr>
          <m:t xml:space="preserve">i </m:t>
        </m:r>
      </m:oMath>
      <w:r>
        <w:rPr>
          <w:lang w:val="es-ES"/>
        </w:rPr>
        <w:t xml:space="preserve">en el mes </w:t>
      </w:r>
      <m:oMath>
        <m:r>
          <w:rPr>
            <w:rFonts w:ascii="Cambria Math" w:hAnsi="Cambria Math"/>
            <w:lang w:val="es-ES"/>
          </w:rPr>
          <m:t>"t"</m:t>
        </m:r>
      </m:oMath>
      <w:r>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sub>
        </m:sSub>
      </m:oMath>
      <w:r>
        <w:rPr>
          <w:lang w:val="es-ES"/>
        </w:rPr>
        <w:t xml:space="preserve"> es una variable binaria que indica si la observación es antes o después de la adquisición</w:t>
      </w:r>
      <w:r w:rsidR="00535A57">
        <w:rPr>
          <w:lang w:val="es-ES"/>
        </w:rPr>
        <w:t xml:space="preserve"> (febrero de 2018)</w:t>
      </w:r>
      <w:r>
        <w:rPr>
          <w:lang w:val="es-ES"/>
        </w:rPr>
        <w:t xml:space="preserve">.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sub>
        </m:sSub>
      </m:oMath>
      <w:r>
        <w:rPr>
          <w:lang w:val="es-ES"/>
        </w:rPr>
        <w:t xml:space="preserve"> es una variable binaria que indica si la estación es parte del grupo de estaciones adquiridas.</w:t>
      </w:r>
      <w:r w:rsidR="000B5BA8">
        <w:rPr>
          <w:lang w:val="es-ES"/>
        </w:rPr>
        <w:t xml:space="preserve"> De manera similar,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m:t>
            </m:r>
          </m:sub>
        </m:sSub>
      </m:oMath>
      <w:r w:rsidR="000B5BA8">
        <w:rPr>
          <w:lang w:val="es-ES"/>
        </w:rPr>
        <w:t xml:space="preserve"> indica si la estación </w:t>
      </w:r>
      <m:oMath>
        <m:r>
          <w:rPr>
            <w:rFonts w:ascii="Cambria Math" w:hAnsi="Cambria Math"/>
            <w:lang w:val="es-ES"/>
          </w:rPr>
          <m:t>i</m:t>
        </m:r>
      </m:oMath>
      <w:r w:rsidR="000B5BA8">
        <w:rPr>
          <w:lang w:val="es-ES"/>
        </w:rPr>
        <w:t xml:space="preserve"> es vecina a una estación comprada.</w:t>
      </w:r>
      <w:r>
        <w:rPr>
          <w:lang w:val="es-ES"/>
        </w:rPr>
        <w:t xml:space="preserve">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oMath>
      <w:r w:rsidR="00535A57">
        <w:rPr>
          <w:lang w:val="es-ES"/>
        </w:rPr>
        <w:t xml:space="preserve"> representa la diferencia de precios en niveles después y antes del tratamiento para las estaciones tratadas y de control.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oMath>
      <w:r w:rsidR="00535A57">
        <w:rPr>
          <w:lang w:val="es-ES"/>
        </w:rPr>
        <w:t xml:space="preserve"> captura la diferencia de precios entre las estaciones tratadas (de la cadena Pecsa) y las de control. </w:t>
      </w:r>
    </w:p>
    <w:p w14:paraId="409F8F06" w14:textId="5563F0BE" w:rsidR="00535A57" w:rsidRDefault="00535A57" w:rsidP="00D07F04">
      <w:pPr>
        <w:rPr>
          <w:lang w:val="es-ES"/>
        </w:rPr>
      </w:pPr>
      <w:r>
        <w:rPr>
          <w:lang w:val="es-ES"/>
        </w:rPr>
        <w:t xml:space="preserve">El coeficiente de interés es </w:t>
      </w:r>
      <m:oMath>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oMath>
      <w:r>
        <w:rPr>
          <w:lang w:val="es-ES"/>
        </w:rPr>
        <w:t xml:space="preserve"> y representa el cambio de precios adicional en las estaciones tratadas con respecto a las de control, siendo atribuido a la adquisición por otro grupo minorista (Primax). En adición, añado efectos fijos por mes</w:t>
      </w:r>
      <w:r w:rsidR="009705DE">
        <w:rPr>
          <w:lang w:val="es-ES"/>
        </w:rPr>
        <w:t xml:space="preserve"> y por distrito</w:t>
      </w:r>
      <w:r>
        <w:rPr>
          <w:lang w:val="es-ES"/>
        </w:rPr>
        <w:t xml:space="preserve">. </w:t>
      </w:r>
      <m:oMath>
        <m:r>
          <m:rPr>
            <m:sty m:val="p"/>
          </m:rPr>
          <w:rPr>
            <w:rFonts w:ascii="Cambria Math" w:hAnsi="Cambria Math"/>
            <w:lang w:val="es-ES"/>
          </w:rPr>
          <m:t>Φ</m:t>
        </m:r>
      </m:oMath>
      <w:r w:rsidR="009705DE">
        <w:rPr>
          <w:lang w:val="es-ES"/>
        </w:rPr>
        <w:t xml:space="preserve"> </w:t>
      </w:r>
      <w:r w:rsidR="0093745D">
        <w:rPr>
          <w:lang w:val="es-ES"/>
        </w:rPr>
        <w:t xml:space="preserve">controla por las características observables de </w:t>
      </w:r>
      <w:r w:rsidR="00793EFA">
        <w:rPr>
          <w:lang w:val="es-ES"/>
        </w:rPr>
        <w:t>las estaciones</w:t>
      </w:r>
      <w:r w:rsidR="0093745D">
        <w:rPr>
          <w:lang w:val="es-ES"/>
        </w:rPr>
        <w:t>.</w:t>
      </w:r>
    </w:p>
    <w:p w14:paraId="27ED1C16" w14:textId="25602E85" w:rsidR="009539C7" w:rsidRDefault="00AD71D4" w:rsidP="00D07F04">
      <w:pPr>
        <w:rPr>
          <w:lang w:val="es-ES"/>
        </w:rPr>
      </w:pPr>
      <w:r>
        <w:rPr>
          <w:lang w:val="es-ES"/>
        </w:rPr>
        <w:br w:type="page"/>
      </w:r>
    </w:p>
    <w:p w14:paraId="59A531C1" w14:textId="5059885F" w:rsidR="0007726E" w:rsidRDefault="0007726E" w:rsidP="0007726E">
      <w:pPr>
        <w:pStyle w:val="Ttulo1"/>
        <w:rPr>
          <w:lang w:val="es-ES"/>
        </w:rPr>
      </w:pPr>
      <w:bookmarkStart w:id="1228" w:name="_Toc6348728"/>
      <w:r>
        <w:rPr>
          <w:lang w:val="es-ES"/>
        </w:rPr>
        <w:lastRenderedPageBreak/>
        <w:t>Resultados y Discusión</w:t>
      </w:r>
      <w:bookmarkEnd w:id="1228"/>
    </w:p>
    <w:p w14:paraId="15D18566" w14:textId="08564632" w:rsidR="009A3452" w:rsidRPr="009A3452" w:rsidRDefault="009A3452" w:rsidP="009A3452">
      <w:pPr>
        <w:pStyle w:val="Ttulo2"/>
        <w:rPr>
          <w:lang w:val="es-ES"/>
        </w:rPr>
      </w:pPr>
      <w:bookmarkStart w:id="1229" w:name="_Toc6348729"/>
      <w:r>
        <w:rPr>
          <w:lang w:val="es-ES"/>
        </w:rPr>
        <w:t>Estimación por corte transversal</w:t>
      </w:r>
      <w:bookmarkEnd w:id="1229"/>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230" w:name="_Ref6331822"/>
      <w:bookmarkStart w:id="1231" w:name="_Toc6348799"/>
      <w:bookmarkStart w:id="1232" w:name="_Toc8395785"/>
      <w:r>
        <w:t xml:space="preserve">Tabla </w:t>
      </w:r>
      <w:r>
        <w:fldChar w:fldCharType="begin"/>
      </w:r>
      <w:r>
        <w:instrText xml:space="preserve"> SEQ Tabla \* ARABIC </w:instrText>
      </w:r>
      <w:r>
        <w:fldChar w:fldCharType="separate"/>
      </w:r>
      <w:r w:rsidR="008C0ABB">
        <w:rPr>
          <w:noProof/>
        </w:rPr>
        <w:t>4</w:t>
      </w:r>
      <w:r>
        <w:fldChar w:fldCharType="end"/>
      </w:r>
      <w:bookmarkEnd w:id="1230"/>
      <w:r>
        <w:t>: Resultados de regresión lineal por MCO - Combustible Diésel DB5-S50</w:t>
      </w:r>
      <w:bookmarkEnd w:id="1231"/>
      <w:bookmarkEnd w:id="1232"/>
    </w:p>
    <w:tbl>
      <w:tblPr>
        <w:tblStyle w:val="tesis"/>
        <w:tblW w:w="8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519"/>
        <w:gridCol w:w="1689"/>
        <w:gridCol w:w="1731"/>
        <w:gridCol w:w="216"/>
        <w:gridCol w:w="1641"/>
      </w:tblGrid>
      <w:tr w:rsidR="003B4240" w:rsidRPr="00021C09" w14:paraId="1F626CF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top w:val="single" w:sz="12" w:space="0" w:color="auto"/>
            </w:tcBorders>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796" w:type="dxa"/>
            <w:gridSpan w:val="5"/>
            <w:tcBorders>
              <w:top w:val="single" w:sz="12" w:space="0" w:color="auto"/>
            </w:tcBorders>
            <w:hideMark/>
          </w:tcPr>
          <w:p w14:paraId="1556009E" w14:textId="7AA649C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Precio de venta - Diésel (soles/galón)</w:t>
            </w:r>
          </w:p>
        </w:tc>
      </w:tr>
      <w:tr w:rsidR="003B4240" w:rsidRPr="00021C09" w14:paraId="679156F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519" w:type="dxa"/>
            <w:tcBorders>
              <w:bottom w:val="single" w:sz="6" w:space="0" w:color="auto"/>
            </w:tcBorders>
            <w:hideMark/>
          </w:tcPr>
          <w:p w14:paraId="1D009526" w14:textId="3F05C62A"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Ago-17</w:t>
            </w:r>
          </w:p>
        </w:tc>
        <w:tc>
          <w:tcPr>
            <w:tcW w:w="1689" w:type="dxa"/>
            <w:tcBorders>
              <w:bottom w:val="single" w:sz="6" w:space="0" w:color="auto"/>
            </w:tcBorders>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Dic-17</w:t>
            </w:r>
          </w:p>
        </w:tc>
        <w:tc>
          <w:tcPr>
            <w:tcW w:w="1731" w:type="dxa"/>
            <w:tcBorders>
              <w:bottom w:val="single" w:sz="6" w:space="0" w:color="auto"/>
            </w:tcBorders>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Mar-18</w:t>
            </w:r>
          </w:p>
        </w:tc>
        <w:tc>
          <w:tcPr>
            <w:tcW w:w="1857" w:type="dxa"/>
            <w:gridSpan w:val="2"/>
            <w:tcBorders>
              <w:bottom w:val="single" w:sz="6" w:space="0" w:color="auto"/>
            </w:tcBorders>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Jul-18</w:t>
            </w:r>
          </w:p>
        </w:tc>
      </w:tr>
      <w:tr w:rsidR="003B4240" w:rsidRPr="00021C09" w14:paraId="45C52D6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06150E61" w14:textId="5763238F"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Abanderada Petroperú</w:t>
            </w:r>
          </w:p>
        </w:tc>
        <w:tc>
          <w:tcPr>
            <w:tcW w:w="1519" w:type="dxa"/>
            <w:tcBorders>
              <w:top w:val="single" w:sz="6" w:space="0" w:color="auto"/>
            </w:tcBorders>
            <w:hideMark/>
          </w:tcPr>
          <w:p w14:paraId="70D5411A" w14:textId="1158112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110 (0.082)</w:t>
            </w:r>
          </w:p>
        </w:tc>
        <w:tc>
          <w:tcPr>
            <w:tcW w:w="1689" w:type="dxa"/>
            <w:tcBorders>
              <w:top w:val="single" w:sz="6" w:space="0" w:color="auto"/>
            </w:tcBorders>
            <w:hideMark/>
          </w:tcPr>
          <w:p w14:paraId="402F868B" w14:textId="7A969D5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027 (0.083)</w:t>
            </w:r>
          </w:p>
        </w:tc>
        <w:tc>
          <w:tcPr>
            <w:tcW w:w="1947" w:type="dxa"/>
            <w:gridSpan w:val="2"/>
            <w:tcBorders>
              <w:top w:val="single" w:sz="6" w:space="0" w:color="auto"/>
            </w:tcBorders>
            <w:hideMark/>
          </w:tcPr>
          <w:p w14:paraId="7A496553" w14:textId="7F2012AF"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094 (0.073)</w:t>
            </w:r>
          </w:p>
        </w:tc>
        <w:tc>
          <w:tcPr>
            <w:tcW w:w="1641" w:type="dxa"/>
            <w:tcBorders>
              <w:top w:val="single" w:sz="6" w:space="0" w:color="auto"/>
            </w:tcBorders>
            <w:hideMark/>
          </w:tcPr>
          <w:p w14:paraId="6CC11164" w14:textId="0C79C760"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113 (0.078)</w:t>
            </w:r>
          </w:p>
        </w:tc>
      </w:tr>
      <w:tr w:rsidR="003B4240" w:rsidRPr="00021C09" w14:paraId="6A17E18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86C916E" w14:textId="36E274D5"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Pecsa</w:t>
            </w:r>
          </w:p>
        </w:tc>
        <w:tc>
          <w:tcPr>
            <w:tcW w:w="1519" w:type="dxa"/>
            <w:hideMark/>
          </w:tcPr>
          <w:p w14:paraId="3813F2D7" w14:textId="731BFA1C"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5</w:t>
            </w:r>
            <w:r w:rsidRPr="00B97460">
              <w:rPr>
                <w:sz w:val="20"/>
                <w:lang w:val="es-ES"/>
              </w:rPr>
              <w:t>)</w:t>
            </w:r>
          </w:p>
        </w:tc>
        <w:tc>
          <w:tcPr>
            <w:tcW w:w="1689" w:type="dxa"/>
            <w:hideMark/>
          </w:tcPr>
          <w:p w14:paraId="7057FFB0" w14:textId="797620F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95</w:t>
            </w:r>
            <w:r w:rsidRPr="00B97460">
              <w:rPr>
                <w:sz w:val="20"/>
                <w:lang w:val="es-ES"/>
              </w:rPr>
              <w:t>)</w:t>
            </w:r>
          </w:p>
        </w:tc>
        <w:tc>
          <w:tcPr>
            <w:tcW w:w="1947" w:type="dxa"/>
            <w:gridSpan w:val="2"/>
            <w:hideMark/>
          </w:tcPr>
          <w:p w14:paraId="7AF8FE1E" w14:textId="09788FE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4</w:t>
            </w:r>
            <w:r w:rsidRPr="00B97460">
              <w:rPr>
                <w:sz w:val="20"/>
                <w:lang w:val="es-ES"/>
              </w:rPr>
              <w:t>)</w:t>
            </w:r>
          </w:p>
        </w:tc>
        <w:tc>
          <w:tcPr>
            <w:tcW w:w="1641" w:type="dxa"/>
            <w:hideMark/>
          </w:tcPr>
          <w:p w14:paraId="3D39B66A" w14:textId="7A55631E"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9</w:t>
            </w:r>
            <w:r w:rsidRPr="00B97460">
              <w:rPr>
                <w:sz w:val="20"/>
                <w:lang w:val="es-ES"/>
              </w:rPr>
              <w:t>)</w:t>
            </w:r>
          </w:p>
        </w:tc>
      </w:tr>
      <w:tr w:rsidR="003B4240" w:rsidRPr="00021C09" w14:paraId="6D9799A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1344D97" w14:textId="38C85CA0"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Primax</w:t>
            </w:r>
          </w:p>
        </w:tc>
        <w:tc>
          <w:tcPr>
            <w:tcW w:w="1519" w:type="dxa"/>
            <w:hideMark/>
          </w:tcPr>
          <w:p w14:paraId="3E916742" w14:textId="2AB5BF3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70</w:t>
            </w:r>
            <w:r w:rsidRPr="00B97460">
              <w:rPr>
                <w:sz w:val="20"/>
                <w:lang w:val="es-ES"/>
              </w:rPr>
              <w:t>)</w:t>
            </w:r>
          </w:p>
        </w:tc>
        <w:tc>
          <w:tcPr>
            <w:tcW w:w="1689" w:type="dxa"/>
            <w:hideMark/>
          </w:tcPr>
          <w:p w14:paraId="6B331ACD" w14:textId="024D5F9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72</w:t>
            </w:r>
            <w:r w:rsidRPr="00B97460">
              <w:rPr>
                <w:sz w:val="20"/>
                <w:lang w:val="es-ES"/>
              </w:rPr>
              <w:t>)</w:t>
            </w:r>
          </w:p>
        </w:tc>
        <w:tc>
          <w:tcPr>
            <w:tcW w:w="1947" w:type="dxa"/>
            <w:gridSpan w:val="2"/>
            <w:hideMark/>
          </w:tcPr>
          <w:p w14:paraId="229823C9" w14:textId="4D585AEA"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63</w:t>
            </w:r>
            <w:r w:rsidRPr="00B97460">
              <w:rPr>
                <w:sz w:val="20"/>
                <w:lang w:val="es-ES"/>
              </w:rPr>
              <w:t>)</w:t>
            </w:r>
          </w:p>
        </w:tc>
        <w:tc>
          <w:tcPr>
            <w:tcW w:w="1641" w:type="dxa"/>
            <w:hideMark/>
          </w:tcPr>
          <w:p w14:paraId="41A18C7E" w14:textId="364C9E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2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67</w:t>
            </w:r>
            <w:r w:rsidRPr="00B97460">
              <w:rPr>
                <w:sz w:val="20"/>
                <w:lang w:val="es-ES"/>
              </w:rPr>
              <w:t>)</w:t>
            </w:r>
          </w:p>
        </w:tc>
      </w:tr>
      <w:tr w:rsidR="003B4240" w:rsidRPr="00021C09" w14:paraId="707ED25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BEDD036" w14:textId="34578D6C"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Repsol</w:t>
            </w:r>
          </w:p>
        </w:tc>
        <w:tc>
          <w:tcPr>
            <w:tcW w:w="1519" w:type="dxa"/>
            <w:hideMark/>
          </w:tcPr>
          <w:p w14:paraId="1D59AB45" w14:textId="2FA0E8E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49</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7</w:t>
            </w:r>
            <w:r w:rsidRPr="00B97460">
              <w:rPr>
                <w:sz w:val="20"/>
                <w:lang w:val="es-ES"/>
              </w:rPr>
              <w:t>)</w:t>
            </w:r>
          </w:p>
        </w:tc>
        <w:tc>
          <w:tcPr>
            <w:tcW w:w="1689" w:type="dxa"/>
            <w:hideMark/>
          </w:tcPr>
          <w:p w14:paraId="140C2F17" w14:textId="61EF54FE"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1</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8</w:t>
            </w:r>
            <w:r w:rsidRPr="00B97460">
              <w:rPr>
                <w:sz w:val="20"/>
                <w:lang w:val="es-ES"/>
              </w:rPr>
              <w:t>)</w:t>
            </w:r>
          </w:p>
        </w:tc>
        <w:tc>
          <w:tcPr>
            <w:tcW w:w="1947" w:type="dxa"/>
            <w:gridSpan w:val="2"/>
            <w:hideMark/>
          </w:tcPr>
          <w:p w14:paraId="32774199" w14:textId="4FAEA3E2"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0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69</w:t>
            </w:r>
            <w:r w:rsidRPr="00B97460">
              <w:rPr>
                <w:sz w:val="20"/>
                <w:lang w:val="es-ES"/>
              </w:rPr>
              <w:t>)</w:t>
            </w:r>
          </w:p>
        </w:tc>
        <w:tc>
          <w:tcPr>
            <w:tcW w:w="1641" w:type="dxa"/>
            <w:hideMark/>
          </w:tcPr>
          <w:p w14:paraId="241C65EC" w14:textId="0871A69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0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3</w:t>
            </w:r>
            <w:r w:rsidRPr="00B97460">
              <w:rPr>
                <w:sz w:val="20"/>
                <w:lang w:val="es-ES"/>
              </w:rPr>
              <w:t>)</w:t>
            </w:r>
          </w:p>
        </w:tc>
      </w:tr>
      <w:tr w:rsidR="003B4240" w:rsidRPr="00021C09" w14:paraId="791EF7F7"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C57677C" w14:textId="0B101D43"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Propia Pecsa</w:t>
            </w:r>
          </w:p>
        </w:tc>
        <w:tc>
          <w:tcPr>
            <w:tcW w:w="1519" w:type="dxa"/>
            <w:hideMark/>
          </w:tcPr>
          <w:p w14:paraId="5029D5D7" w14:textId="4B82E9C1"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75 </w:t>
            </w:r>
            <w:r w:rsidRPr="00B97460">
              <w:rPr>
                <w:sz w:val="20"/>
                <w:lang w:val="es-ES"/>
              </w:rPr>
              <w:t>(0.</w:t>
            </w:r>
            <w:r w:rsidRPr="00021C09">
              <w:rPr>
                <w:rFonts w:asciiTheme="minorHAnsi" w:hAnsiTheme="minorHAnsi" w:cstheme="minorHAnsi"/>
                <w:sz w:val="20"/>
                <w:szCs w:val="20"/>
                <w:lang w:val="es-ES"/>
              </w:rPr>
              <w:t>102</w:t>
            </w:r>
            <w:r w:rsidRPr="00B97460">
              <w:rPr>
                <w:sz w:val="20"/>
                <w:lang w:val="es-ES"/>
              </w:rPr>
              <w:t>)</w:t>
            </w:r>
          </w:p>
        </w:tc>
        <w:tc>
          <w:tcPr>
            <w:tcW w:w="1689" w:type="dxa"/>
            <w:hideMark/>
          </w:tcPr>
          <w:p w14:paraId="6FFD721E" w14:textId="25DD6AF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142 </w:t>
            </w:r>
            <w:r w:rsidRPr="00B97460">
              <w:rPr>
                <w:sz w:val="20"/>
                <w:lang w:val="es-ES"/>
              </w:rPr>
              <w:t>(0.</w:t>
            </w:r>
            <w:r w:rsidRPr="00021C09">
              <w:rPr>
                <w:rFonts w:asciiTheme="minorHAnsi" w:hAnsiTheme="minorHAnsi" w:cstheme="minorHAnsi"/>
                <w:sz w:val="20"/>
                <w:szCs w:val="20"/>
                <w:lang w:val="es-ES"/>
              </w:rPr>
              <w:t>104</w:t>
            </w:r>
            <w:r w:rsidRPr="00B97460">
              <w:rPr>
                <w:sz w:val="20"/>
                <w:lang w:val="es-ES"/>
              </w:rPr>
              <w:t>)</w:t>
            </w:r>
          </w:p>
        </w:tc>
        <w:tc>
          <w:tcPr>
            <w:tcW w:w="1947" w:type="dxa"/>
            <w:gridSpan w:val="2"/>
            <w:hideMark/>
          </w:tcPr>
          <w:p w14:paraId="690FE102" w14:textId="29F2BF1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06 </w:t>
            </w:r>
            <w:r w:rsidRPr="00B97460">
              <w:rPr>
                <w:sz w:val="20"/>
                <w:lang w:val="es-ES"/>
              </w:rPr>
              <w:t>(0.</w:t>
            </w:r>
            <w:r w:rsidRPr="00021C09">
              <w:rPr>
                <w:rFonts w:asciiTheme="minorHAnsi" w:hAnsiTheme="minorHAnsi" w:cstheme="minorHAnsi"/>
                <w:sz w:val="20"/>
                <w:szCs w:val="20"/>
                <w:lang w:val="es-ES"/>
              </w:rPr>
              <w:t>092</w:t>
            </w:r>
            <w:r w:rsidRPr="00B97460">
              <w:rPr>
                <w:sz w:val="20"/>
                <w:lang w:val="es-ES"/>
              </w:rPr>
              <w:t>)</w:t>
            </w:r>
          </w:p>
        </w:tc>
        <w:tc>
          <w:tcPr>
            <w:tcW w:w="1641" w:type="dxa"/>
            <w:hideMark/>
          </w:tcPr>
          <w:p w14:paraId="2137EA29" w14:textId="5624943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145 </w:t>
            </w:r>
            <w:r w:rsidRPr="00B97460">
              <w:rPr>
                <w:sz w:val="20"/>
                <w:lang w:val="es-ES"/>
              </w:rPr>
              <w:t>(0.</w:t>
            </w:r>
            <w:r w:rsidRPr="00021C09">
              <w:rPr>
                <w:rFonts w:asciiTheme="minorHAnsi" w:hAnsiTheme="minorHAnsi" w:cstheme="minorHAnsi"/>
                <w:sz w:val="20"/>
                <w:szCs w:val="20"/>
                <w:lang w:val="es-ES"/>
              </w:rPr>
              <w:t>098</w:t>
            </w:r>
            <w:r w:rsidRPr="00B97460">
              <w:rPr>
                <w:sz w:val="20"/>
                <w:lang w:val="es-ES"/>
              </w:rPr>
              <w:t>)</w:t>
            </w:r>
          </w:p>
        </w:tc>
      </w:tr>
      <w:tr w:rsidR="003B4240" w:rsidRPr="00021C09" w14:paraId="2843E00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41BAD1A" w14:textId="54564B0F"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r w:rsidRPr="00021C09">
              <w:rPr>
                <w:rFonts w:asciiTheme="minorHAnsi" w:hAnsiTheme="minorHAnsi" w:cstheme="minorHAnsi"/>
                <w:sz w:val="20"/>
                <w:szCs w:val="20"/>
                <w:lang w:val="es-ES"/>
              </w:rPr>
              <w:t>Primax</w:t>
            </w:r>
          </w:p>
        </w:tc>
        <w:tc>
          <w:tcPr>
            <w:tcW w:w="1519" w:type="dxa"/>
            <w:hideMark/>
          </w:tcPr>
          <w:p w14:paraId="24CC875A" w14:textId="79C44EF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9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1</w:t>
            </w:r>
            <w:r w:rsidRPr="00B97460">
              <w:rPr>
                <w:sz w:val="20"/>
                <w:lang w:val="es-ES"/>
              </w:rPr>
              <w:t>)</w:t>
            </w:r>
          </w:p>
        </w:tc>
        <w:tc>
          <w:tcPr>
            <w:tcW w:w="1689" w:type="dxa"/>
            <w:hideMark/>
          </w:tcPr>
          <w:p w14:paraId="5571576B" w14:textId="122EBF4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2</w:t>
            </w:r>
            <w:r w:rsidRPr="00B97460">
              <w:rPr>
                <w:sz w:val="20"/>
                <w:lang w:val="es-ES"/>
              </w:rPr>
              <w:t>)</w:t>
            </w:r>
          </w:p>
        </w:tc>
        <w:tc>
          <w:tcPr>
            <w:tcW w:w="1947" w:type="dxa"/>
            <w:gridSpan w:val="2"/>
            <w:hideMark/>
          </w:tcPr>
          <w:p w14:paraId="783387E6" w14:textId="11E245F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2</w:t>
            </w:r>
            <w:r w:rsidRPr="00B97460">
              <w:rPr>
                <w:sz w:val="20"/>
                <w:lang w:val="es-ES"/>
              </w:rPr>
              <w:t>)</w:t>
            </w:r>
          </w:p>
        </w:tc>
        <w:tc>
          <w:tcPr>
            <w:tcW w:w="1641" w:type="dxa"/>
            <w:hideMark/>
          </w:tcPr>
          <w:p w14:paraId="6BF16F33" w14:textId="011F2C62"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7</w:t>
            </w:r>
            <w:r w:rsidRPr="00B97460">
              <w:rPr>
                <w:sz w:val="20"/>
                <w:lang w:val="es-ES"/>
              </w:rPr>
              <w:t>)</w:t>
            </w:r>
          </w:p>
        </w:tc>
      </w:tr>
      <w:tr w:rsidR="003B4240" w:rsidRPr="00021C09" w14:paraId="54F4A57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EF73B8C" w14:textId="23F660E1"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r w:rsidRPr="00021C09">
              <w:rPr>
                <w:rFonts w:asciiTheme="minorHAnsi" w:hAnsiTheme="minorHAnsi" w:cstheme="minorHAnsi"/>
                <w:sz w:val="20"/>
                <w:szCs w:val="20"/>
                <w:lang w:val="es-ES"/>
              </w:rPr>
              <w:t>Repsol</w:t>
            </w:r>
          </w:p>
        </w:tc>
        <w:tc>
          <w:tcPr>
            <w:tcW w:w="1519" w:type="dxa"/>
            <w:hideMark/>
          </w:tcPr>
          <w:p w14:paraId="7DB4481E" w14:textId="20FCF07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80</w:t>
            </w:r>
            <w:r w:rsidRPr="00B97460">
              <w:rPr>
                <w:sz w:val="20"/>
                <w:lang w:val="es-ES"/>
              </w:rPr>
              <w:t>)</w:t>
            </w:r>
          </w:p>
        </w:tc>
        <w:tc>
          <w:tcPr>
            <w:tcW w:w="1689" w:type="dxa"/>
            <w:hideMark/>
          </w:tcPr>
          <w:p w14:paraId="083F9413" w14:textId="278719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02</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81</w:t>
            </w:r>
            <w:r w:rsidRPr="00B97460">
              <w:rPr>
                <w:sz w:val="20"/>
                <w:lang w:val="es-ES"/>
              </w:rPr>
              <w:t>)</w:t>
            </w:r>
          </w:p>
        </w:tc>
        <w:tc>
          <w:tcPr>
            <w:tcW w:w="1947" w:type="dxa"/>
            <w:gridSpan w:val="2"/>
            <w:hideMark/>
          </w:tcPr>
          <w:p w14:paraId="0A20430B" w14:textId="768FE02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05</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2</w:t>
            </w:r>
            <w:r w:rsidRPr="00B97460">
              <w:rPr>
                <w:sz w:val="20"/>
                <w:lang w:val="es-ES"/>
              </w:rPr>
              <w:t>)</w:t>
            </w:r>
          </w:p>
        </w:tc>
        <w:tc>
          <w:tcPr>
            <w:tcW w:w="1641" w:type="dxa"/>
            <w:hideMark/>
          </w:tcPr>
          <w:p w14:paraId="12B8C1EF" w14:textId="2003545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526</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6</w:t>
            </w:r>
            <w:r w:rsidRPr="00B97460">
              <w:rPr>
                <w:sz w:val="20"/>
                <w:lang w:val="es-ES"/>
              </w:rPr>
              <w:t>)</w:t>
            </w:r>
          </w:p>
        </w:tc>
      </w:tr>
      <w:tr w:rsidR="003B4240" w:rsidRPr="00021C09" w14:paraId="5050616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87DD167" w14:textId="3AC65CA0"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SC</w:t>
            </w:r>
          </w:p>
        </w:tc>
        <w:tc>
          <w:tcPr>
            <w:tcW w:w="1519" w:type="dxa"/>
            <w:hideMark/>
          </w:tcPr>
          <w:p w14:paraId="1DD73536" w14:textId="7BAACFC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90 </w:t>
            </w:r>
            <w:r w:rsidRPr="00B97460">
              <w:rPr>
                <w:sz w:val="20"/>
                <w:lang w:val="es-ES"/>
              </w:rPr>
              <w:t>(0.</w:t>
            </w:r>
            <w:r w:rsidRPr="00021C09">
              <w:rPr>
                <w:rFonts w:asciiTheme="minorHAnsi" w:hAnsiTheme="minorHAnsi" w:cstheme="minorHAnsi"/>
                <w:sz w:val="20"/>
                <w:szCs w:val="20"/>
                <w:lang w:val="es-ES"/>
              </w:rPr>
              <w:t>159</w:t>
            </w:r>
            <w:r w:rsidRPr="00B97460">
              <w:rPr>
                <w:sz w:val="20"/>
                <w:lang w:val="es-ES"/>
              </w:rPr>
              <w:t>)</w:t>
            </w:r>
          </w:p>
        </w:tc>
        <w:tc>
          <w:tcPr>
            <w:tcW w:w="1689" w:type="dxa"/>
            <w:hideMark/>
          </w:tcPr>
          <w:p w14:paraId="64211575" w14:textId="7A03877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80 </w:t>
            </w:r>
            <w:r w:rsidRPr="00B97460">
              <w:rPr>
                <w:sz w:val="20"/>
                <w:lang w:val="es-ES"/>
              </w:rPr>
              <w:t>(0.</w:t>
            </w:r>
            <w:r w:rsidRPr="00021C09">
              <w:rPr>
                <w:rFonts w:asciiTheme="minorHAnsi" w:hAnsiTheme="minorHAnsi" w:cstheme="minorHAnsi"/>
                <w:sz w:val="20"/>
                <w:szCs w:val="20"/>
                <w:lang w:val="es-ES"/>
              </w:rPr>
              <w:t>162</w:t>
            </w:r>
            <w:r w:rsidRPr="00B97460">
              <w:rPr>
                <w:sz w:val="20"/>
                <w:lang w:val="es-ES"/>
              </w:rPr>
              <w:t>)</w:t>
            </w:r>
          </w:p>
        </w:tc>
        <w:tc>
          <w:tcPr>
            <w:tcW w:w="1947" w:type="dxa"/>
            <w:gridSpan w:val="2"/>
            <w:hideMark/>
          </w:tcPr>
          <w:p w14:paraId="64411639" w14:textId="5E45220A"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61 </w:t>
            </w:r>
            <w:r w:rsidRPr="00B97460">
              <w:rPr>
                <w:sz w:val="20"/>
                <w:lang w:val="es-ES"/>
              </w:rPr>
              <w:t>(0.</w:t>
            </w:r>
            <w:r w:rsidRPr="00021C09">
              <w:rPr>
                <w:rFonts w:asciiTheme="minorHAnsi" w:hAnsiTheme="minorHAnsi" w:cstheme="minorHAnsi"/>
                <w:sz w:val="20"/>
                <w:szCs w:val="20"/>
                <w:lang w:val="es-ES"/>
              </w:rPr>
              <w:t>086</w:t>
            </w:r>
            <w:r w:rsidRPr="00B97460">
              <w:rPr>
                <w:sz w:val="20"/>
                <w:lang w:val="es-ES"/>
              </w:rPr>
              <w:t>)</w:t>
            </w:r>
          </w:p>
        </w:tc>
        <w:tc>
          <w:tcPr>
            <w:tcW w:w="1641" w:type="dxa"/>
            <w:hideMark/>
          </w:tcPr>
          <w:p w14:paraId="2FFE780D" w14:textId="2F1EAE5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72 </w:t>
            </w:r>
            <w:r w:rsidRPr="00B97460">
              <w:rPr>
                <w:sz w:val="20"/>
                <w:lang w:val="es-ES"/>
              </w:rPr>
              <w:t>(0.</w:t>
            </w:r>
            <w:r w:rsidRPr="00021C09">
              <w:rPr>
                <w:rFonts w:asciiTheme="minorHAnsi" w:hAnsiTheme="minorHAnsi" w:cstheme="minorHAnsi"/>
                <w:sz w:val="20"/>
                <w:szCs w:val="20"/>
                <w:lang w:val="es-ES"/>
              </w:rPr>
              <w:t>091</w:t>
            </w:r>
            <w:r w:rsidRPr="00B97460">
              <w:rPr>
                <w:sz w:val="20"/>
                <w:lang w:val="es-ES"/>
              </w:rPr>
              <w:t>)</w:t>
            </w:r>
          </w:p>
        </w:tc>
      </w:tr>
      <w:tr w:rsidR="003B4240" w:rsidRPr="00021C09" w14:paraId="7F572799"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6B5FF6B" w14:textId="694BD04D"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PROM</w:t>
            </w:r>
          </w:p>
        </w:tc>
        <w:tc>
          <w:tcPr>
            <w:tcW w:w="1519" w:type="dxa"/>
            <w:hideMark/>
          </w:tcPr>
          <w:p w14:paraId="7F147286" w14:textId="1C83152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05</w:t>
            </w:r>
            <w:r w:rsidRPr="00B97460">
              <w:rPr>
                <w:sz w:val="20"/>
                <w:lang w:val="es-ES"/>
              </w:rPr>
              <w:t xml:space="preserve"> (0.163)</w:t>
            </w:r>
          </w:p>
        </w:tc>
        <w:tc>
          <w:tcPr>
            <w:tcW w:w="1689" w:type="dxa"/>
            <w:hideMark/>
          </w:tcPr>
          <w:p w14:paraId="4E7A89E5" w14:textId="0F3C9C8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62</w:t>
            </w:r>
            <w:r w:rsidRPr="00B97460">
              <w:rPr>
                <w:sz w:val="20"/>
                <w:lang w:val="es-ES"/>
              </w:rPr>
              <w:t xml:space="preserve"> (0.</w:t>
            </w:r>
            <w:r w:rsidRPr="00021C09">
              <w:rPr>
                <w:rFonts w:asciiTheme="minorHAnsi" w:hAnsiTheme="minorHAnsi" w:cstheme="minorHAnsi"/>
                <w:sz w:val="20"/>
                <w:szCs w:val="20"/>
                <w:lang w:val="es-ES"/>
              </w:rPr>
              <w:t>166</w:t>
            </w:r>
            <w:r w:rsidRPr="00B97460">
              <w:rPr>
                <w:sz w:val="20"/>
                <w:lang w:val="es-ES"/>
              </w:rPr>
              <w:t>)</w:t>
            </w:r>
          </w:p>
        </w:tc>
        <w:tc>
          <w:tcPr>
            <w:tcW w:w="1947" w:type="dxa"/>
            <w:gridSpan w:val="2"/>
            <w:hideMark/>
          </w:tcPr>
          <w:p w14:paraId="4E0902E9" w14:textId="2B538DB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89</w:t>
            </w:r>
            <w:r w:rsidRPr="00B97460">
              <w:rPr>
                <w:sz w:val="20"/>
                <w:lang w:val="es-ES"/>
              </w:rPr>
              <w:t xml:space="preserve"> (0.</w:t>
            </w:r>
            <w:r w:rsidRPr="00021C09">
              <w:rPr>
                <w:rFonts w:asciiTheme="minorHAnsi" w:hAnsiTheme="minorHAnsi" w:cstheme="minorHAnsi"/>
                <w:sz w:val="20"/>
                <w:szCs w:val="20"/>
                <w:lang w:val="es-ES"/>
              </w:rPr>
              <w:t>148</w:t>
            </w:r>
            <w:r w:rsidRPr="00B97460">
              <w:rPr>
                <w:sz w:val="20"/>
                <w:lang w:val="es-ES"/>
              </w:rPr>
              <w:t>)</w:t>
            </w:r>
          </w:p>
        </w:tc>
        <w:tc>
          <w:tcPr>
            <w:tcW w:w="1641" w:type="dxa"/>
            <w:hideMark/>
          </w:tcPr>
          <w:p w14:paraId="4AC193FD" w14:textId="25FBFDFA"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05</w:t>
            </w:r>
            <w:r w:rsidRPr="00B97460">
              <w:rPr>
                <w:sz w:val="20"/>
                <w:lang w:val="es-ES"/>
              </w:rPr>
              <w:t xml:space="preserve"> (0.</w:t>
            </w:r>
            <w:r w:rsidRPr="00021C09">
              <w:rPr>
                <w:rFonts w:asciiTheme="minorHAnsi" w:hAnsiTheme="minorHAnsi" w:cstheme="minorHAnsi"/>
                <w:sz w:val="20"/>
                <w:szCs w:val="20"/>
                <w:lang w:val="es-ES"/>
              </w:rPr>
              <w:t>156</w:t>
            </w:r>
            <w:r w:rsidRPr="00B97460">
              <w:rPr>
                <w:sz w:val="20"/>
                <w:lang w:val="es-ES"/>
              </w:rPr>
              <w:t>)</w:t>
            </w:r>
          </w:p>
        </w:tc>
      </w:tr>
      <w:tr w:rsidR="003B4240" w:rsidRPr="00021C09" w14:paraId="726AAE8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D971EDA" w14:textId="47141A90"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MIN</w:t>
            </w:r>
          </w:p>
        </w:tc>
        <w:tc>
          <w:tcPr>
            <w:tcW w:w="1519" w:type="dxa"/>
            <w:hideMark/>
          </w:tcPr>
          <w:p w14:paraId="39877E37" w14:textId="6A1A920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56</w:t>
            </w:r>
            <w:r w:rsidRPr="00B97460">
              <w:rPr>
                <w:sz w:val="20"/>
                <w:lang w:val="es-ES"/>
              </w:rPr>
              <w:t xml:space="preserve"> (0.</w:t>
            </w:r>
            <w:r w:rsidRPr="00021C09">
              <w:rPr>
                <w:rFonts w:asciiTheme="minorHAnsi" w:hAnsiTheme="minorHAnsi" w:cstheme="minorHAnsi"/>
                <w:sz w:val="20"/>
                <w:szCs w:val="20"/>
                <w:lang w:val="es-ES"/>
              </w:rPr>
              <w:t>068</w:t>
            </w:r>
            <w:r w:rsidRPr="00B97460">
              <w:rPr>
                <w:sz w:val="20"/>
                <w:lang w:val="es-ES"/>
              </w:rPr>
              <w:t>)</w:t>
            </w:r>
          </w:p>
        </w:tc>
        <w:tc>
          <w:tcPr>
            <w:tcW w:w="1689" w:type="dxa"/>
            <w:hideMark/>
          </w:tcPr>
          <w:p w14:paraId="1E01E8D6" w14:textId="346661BD"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21</w:t>
            </w:r>
            <w:r w:rsidRPr="00B97460">
              <w:rPr>
                <w:sz w:val="20"/>
                <w:lang w:val="es-ES"/>
              </w:rPr>
              <w:t xml:space="preserve"> (0.</w:t>
            </w:r>
            <w:r w:rsidRPr="00021C09">
              <w:rPr>
                <w:rFonts w:asciiTheme="minorHAnsi" w:hAnsiTheme="minorHAnsi" w:cstheme="minorHAnsi"/>
                <w:sz w:val="20"/>
                <w:szCs w:val="20"/>
                <w:lang w:val="es-ES"/>
              </w:rPr>
              <w:t>069</w:t>
            </w:r>
            <w:r w:rsidRPr="00B97460">
              <w:rPr>
                <w:sz w:val="20"/>
                <w:lang w:val="es-ES"/>
              </w:rPr>
              <w:t>)</w:t>
            </w:r>
          </w:p>
        </w:tc>
        <w:tc>
          <w:tcPr>
            <w:tcW w:w="1947" w:type="dxa"/>
            <w:gridSpan w:val="2"/>
            <w:hideMark/>
          </w:tcPr>
          <w:p w14:paraId="4A4E1FF3" w14:textId="2FCCD77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85</w:t>
            </w:r>
            <w:r w:rsidRPr="00B97460">
              <w:rPr>
                <w:sz w:val="20"/>
                <w:lang w:val="es-ES"/>
              </w:rPr>
              <w:t xml:space="preserve"> (0.</w:t>
            </w:r>
            <w:r w:rsidRPr="00021C09">
              <w:rPr>
                <w:rFonts w:asciiTheme="minorHAnsi" w:hAnsiTheme="minorHAnsi" w:cstheme="minorHAnsi"/>
                <w:sz w:val="20"/>
                <w:szCs w:val="20"/>
                <w:lang w:val="es-ES"/>
              </w:rPr>
              <w:t>061</w:t>
            </w:r>
            <w:r w:rsidRPr="00B97460">
              <w:rPr>
                <w:sz w:val="20"/>
                <w:lang w:val="es-ES"/>
              </w:rPr>
              <w:t>)</w:t>
            </w:r>
          </w:p>
        </w:tc>
        <w:tc>
          <w:tcPr>
            <w:tcW w:w="1641" w:type="dxa"/>
            <w:hideMark/>
          </w:tcPr>
          <w:p w14:paraId="322C8EAF" w14:textId="2C748098"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65</w:t>
            </w:r>
            <w:r w:rsidRPr="00B97460">
              <w:rPr>
                <w:sz w:val="20"/>
                <w:lang w:val="es-ES"/>
              </w:rPr>
              <w:t>)</w:t>
            </w:r>
          </w:p>
        </w:tc>
      </w:tr>
      <w:tr w:rsidR="003B4240" w:rsidRPr="00021C09" w14:paraId="7B2B6945"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01B59064" w14:textId="4F4B214F" w:rsidR="003B4240" w:rsidRPr="00B97460" w:rsidRDefault="003B4240" w:rsidP="003B4240">
            <w:pPr>
              <w:spacing w:after="0" w:line="240" w:lineRule="auto"/>
              <w:jc w:val="left"/>
              <w:rPr>
                <w:rFonts w:asciiTheme="minorHAnsi" w:hAnsiTheme="minorHAnsi"/>
                <w:sz w:val="20"/>
                <w:lang w:val="es-ES"/>
              </w:rPr>
            </w:pPr>
            <w:r w:rsidRPr="00B97460">
              <w:rPr>
                <w:sz w:val="20"/>
                <w:lang w:val="es-ES"/>
              </w:rPr>
              <w:t>NCERC</w:t>
            </w:r>
          </w:p>
        </w:tc>
        <w:tc>
          <w:tcPr>
            <w:tcW w:w="1519" w:type="dxa"/>
            <w:hideMark/>
          </w:tcPr>
          <w:p w14:paraId="2D70F3D1" w14:textId="406CE61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4</w:t>
            </w:r>
            <w:r w:rsidRPr="00B97460">
              <w:rPr>
                <w:sz w:val="20"/>
                <w:lang w:val="es-ES"/>
              </w:rPr>
              <w:t>)</w:t>
            </w:r>
          </w:p>
        </w:tc>
        <w:tc>
          <w:tcPr>
            <w:tcW w:w="1689" w:type="dxa"/>
            <w:hideMark/>
          </w:tcPr>
          <w:p w14:paraId="61466833" w14:textId="1A08447F"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4</w:t>
            </w:r>
            <w:r w:rsidRPr="00B97460">
              <w:rPr>
                <w:sz w:val="20"/>
                <w:lang w:val="es-ES"/>
              </w:rPr>
              <w:t>)</w:t>
            </w:r>
          </w:p>
        </w:tc>
        <w:tc>
          <w:tcPr>
            <w:tcW w:w="1947" w:type="dxa"/>
            <w:gridSpan w:val="2"/>
            <w:hideMark/>
          </w:tcPr>
          <w:p w14:paraId="6518641C" w14:textId="74F5EAFC"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3</w:t>
            </w:r>
            <w:r w:rsidRPr="00B97460">
              <w:rPr>
                <w:sz w:val="20"/>
                <w:lang w:val="es-ES"/>
              </w:rPr>
              <w:t>)</w:t>
            </w:r>
          </w:p>
        </w:tc>
        <w:tc>
          <w:tcPr>
            <w:tcW w:w="1641" w:type="dxa"/>
            <w:hideMark/>
          </w:tcPr>
          <w:p w14:paraId="73C5827A" w14:textId="746A30F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04</w:t>
            </w:r>
            <w:r w:rsidRPr="00B97460">
              <w:rPr>
                <w:sz w:val="20"/>
                <w:lang w:val="es-ES"/>
              </w:rPr>
              <w:t>)</w:t>
            </w:r>
          </w:p>
        </w:tc>
      </w:tr>
      <w:tr w:rsidR="003B4240" w:rsidRPr="00021C09" w14:paraId="1266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B726C15" w14:textId="0C761D51" w:rsidR="003B4240" w:rsidRPr="00B97460" w:rsidRDefault="003B4240" w:rsidP="003B4240">
            <w:pPr>
              <w:spacing w:after="0" w:line="240" w:lineRule="auto"/>
              <w:jc w:val="left"/>
              <w:rPr>
                <w:rFonts w:asciiTheme="minorHAnsi" w:hAnsiTheme="minorHAnsi"/>
                <w:sz w:val="20"/>
                <w:lang w:val="es-ES"/>
              </w:rPr>
            </w:pPr>
            <w:r w:rsidRPr="00B97460">
              <w:rPr>
                <w:sz w:val="20"/>
                <w:lang w:val="es-ES"/>
              </w:rPr>
              <w:t>MECANICO</w:t>
            </w:r>
          </w:p>
        </w:tc>
        <w:tc>
          <w:tcPr>
            <w:tcW w:w="1519" w:type="dxa"/>
            <w:hideMark/>
          </w:tcPr>
          <w:p w14:paraId="7FA950BE" w14:textId="5B619FDD"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22 </w:t>
            </w:r>
            <w:r w:rsidRPr="00B97460">
              <w:rPr>
                <w:sz w:val="20"/>
                <w:lang w:val="es-ES"/>
              </w:rPr>
              <w:t>(0.</w:t>
            </w:r>
            <w:r w:rsidRPr="00021C09">
              <w:rPr>
                <w:rFonts w:asciiTheme="minorHAnsi" w:hAnsiTheme="minorHAnsi" w:cstheme="minorHAnsi"/>
                <w:sz w:val="20"/>
                <w:szCs w:val="20"/>
                <w:lang w:val="es-ES"/>
              </w:rPr>
              <w:t>062</w:t>
            </w:r>
            <w:r w:rsidRPr="00B97460">
              <w:rPr>
                <w:sz w:val="20"/>
                <w:lang w:val="es-ES"/>
              </w:rPr>
              <w:t>)</w:t>
            </w:r>
          </w:p>
        </w:tc>
        <w:tc>
          <w:tcPr>
            <w:tcW w:w="1689" w:type="dxa"/>
            <w:hideMark/>
          </w:tcPr>
          <w:p w14:paraId="1D8B978A" w14:textId="49D8316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47 </w:t>
            </w:r>
            <w:r w:rsidRPr="00B97460">
              <w:rPr>
                <w:sz w:val="20"/>
                <w:lang w:val="es-ES"/>
              </w:rPr>
              <w:t>(0.</w:t>
            </w:r>
            <w:r w:rsidRPr="00021C09">
              <w:rPr>
                <w:rFonts w:asciiTheme="minorHAnsi" w:hAnsiTheme="minorHAnsi" w:cstheme="minorHAnsi"/>
                <w:sz w:val="20"/>
                <w:szCs w:val="20"/>
                <w:lang w:val="es-ES"/>
              </w:rPr>
              <w:t>063</w:t>
            </w:r>
            <w:r w:rsidRPr="00B97460">
              <w:rPr>
                <w:sz w:val="20"/>
                <w:lang w:val="es-ES"/>
              </w:rPr>
              <w:t>)</w:t>
            </w:r>
          </w:p>
        </w:tc>
        <w:tc>
          <w:tcPr>
            <w:tcW w:w="1947" w:type="dxa"/>
            <w:gridSpan w:val="2"/>
            <w:hideMark/>
          </w:tcPr>
          <w:p w14:paraId="0F414F32" w14:textId="072B4D7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74 </w:t>
            </w:r>
            <w:r w:rsidRPr="00B97460">
              <w:rPr>
                <w:sz w:val="20"/>
                <w:lang w:val="es-ES"/>
              </w:rPr>
              <w:t>(0.</w:t>
            </w:r>
            <w:r w:rsidRPr="00021C09">
              <w:rPr>
                <w:rFonts w:asciiTheme="minorHAnsi" w:hAnsiTheme="minorHAnsi" w:cstheme="minorHAnsi"/>
                <w:sz w:val="20"/>
                <w:szCs w:val="20"/>
                <w:lang w:val="es-ES"/>
              </w:rPr>
              <w:t>056</w:t>
            </w:r>
            <w:r w:rsidRPr="00B97460">
              <w:rPr>
                <w:sz w:val="20"/>
                <w:lang w:val="es-ES"/>
              </w:rPr>
              <w:t>)</w:t>
            </w:r>
          </w:p>
        </w:tc>
        <w:tc>
          <w:tcPr>
            <w:tcW w:w="1641" w:type="dxa"/>
            <w:hideMark/>
          </w:tcPr>
          <w:p w14:paraId="5787DE45" w14:textId="7DB3C36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28 </w:t>
            </w:r>
            <w:r w:rsidRPr="00B97460">
              <w:rPr>
                <w:sz w:val="20"/>
                <w:lang w:val="es-ES"/>
              </w:rPr>
              <w:t>(0.</w:t>
            </w:r>
            <w:r w:rsidRPr="00021C09">
              <w:rPr>
                <w:rFonts w:asciiTheme="minorHAnsi" w:hAnsiTheme="minorHAnsi" w:cstheme="minorHAnsi"/>
                <w:sz w:val="20"/>
                <w:szCs w:val="20"/>
                <w:lang w:val="es-ES"/>
              </w:rPr>
              <w:t>059</w:t>
            </w:r>
            <w:r w:rsidRPr="00B97460">
              <w:rPr>
                <w:sz w:val="20"/>
                <w:lang w:val="es-ES"/>
              </w:rPr>
              <w:t>)</w:t>
            </w:r>
          </w:p>
        </w:tc>
      </w:tr>
      <w:tr w:rsidR="003B4240" w:rsidRPr="00021C09" w14:paraId="2170206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04EFCF0" w14:textId="28E5889D" w:rsidR="003B4240" w:rsidRPr="00B97460" w:rsidRDefault="003B4240" w:rsidP="003B4240">
            <w:pPr>
              <w:spacing w:after="0" w:line="240" w:lineRule="auto"/>
              <w:jc w:val="left"/>
              <w:rPr>
                <w:rFonts w:asciiTheme="minorHAnsi" w:hAnsiTheme="minorHAnsi"/>
                <w:sz w:val="20"/>
                <w:lang w:val="es-ES"/>
              </w:rPr>
            </w:pPr>
            <w:r w:rsidRPr="00B97460">
              <w:rPr>
                <w:sz w:val="20"/>
                <w:lang w:val="es-ES"/>
              </w:rPr>
              <w:t>LAVADO</w:t>
            </w:r>
          </w:p>
        </w:tc>
        <w:tc>
          <w:tcPr>
            <w:tcW w:w="1519" w:type="dxa"/>
            <w:hideMark/>
          </w:tcPr>
          <w:p w14:paraId="414A3192" w14:textId="46B444B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7</w:t>
            </w:r>
            <w:r w:rsidRPr="00B97460">
              <w:rPr>
                <w:sz w:val="20"/>
                <w:lang w:val="es-ES"/>
              </w:rPr>
              <w:t xml:space="preserve"> (0.</w:t>
            </w:r>
            <w:r w:rsidRPr="00021C09">
              <w:rPr>
                <w:rFonts w:asciiTheme="minorHAnsi" w:hAnsiTheme="minorHAnsi" w:cstheme="minorHAnsi"/>
                <w:sz w:val="20"/>
                <w:szCs w:val="20"/>
                <w:lang w:val="es-ES"/>
              </w:rPr>
              <w:t>073</w:t>
            </w:r>
            <w:r w:rsidRPr="00B97460">
              <w:rPr>
                <w:sz w:val="20"/>
                <w:lang w:val="es-ES"/>
              </w:rPr>
              <w:t>)</w:t>
            </w:r>
          </w:p>
        </w:tc>
        <w:tc>
          <w:tcPr>
            <w:tcW w:w="1689" w:type="dxa"/>
            <w:hideMark/>
          </w:tcPr>
          <w:p w14:paraId="565C7239" w14:textId="310DFFA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99</w:t>
            </w:r>
            <w:r w:rsidRPr="00B97460">
              <w:rPr>
                <w:sz w:val="20"/>
                <w:lang w:val="es-ES"/>
              </w:rPr>
              <w:t xml:space="preserve"> (0.</w:t>
            </w:r>
            <w:r w:rsidRPr="00021C09">
              <w:rPr>
                <w:rFonts w:asciiTheme="minorHAnsi" w:hAnsiTheme="minorHAnsi" w:cstheme="minorHAnsi"/>
                <w:sz w:val="20"/>
                <w:szCs w:val="20"/>
                <w:lang w:val="es-ES"/>
              </w:rPr>
              <w:t>074</w:t>
            </w:r>
            <w:r w:rsidRPr="00B97460">
              <w:rPr>
                <w:sz w:val="20"/>
                <w:lang w:val="es-ES"/>
              </w:rPr>
              <w:t>)</w:t>
            </w:r>
          </w:p>
        </w:tc>
        <w:tc>
          <w:tcPr>
            <w:tcW w:w="1947" w:type="dxa"/>
            <w:gridSpan w:val="2"/>
            <w:hideMark/>
          </w:tcPr>
          <w:p w14:paraId="3396D9C9" w14:textId="130C015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66</w:t>
            </w:r>
            <w:r w:rsidRPr="00B97460">
              <w:rPr>
                <w:sz w:val="20"/>
                <w:lang w:val="es-ES"/>
              </w:rPr>
              <w:t xml:space="preserve"> (0.</w:t>
            </w:r>
            <w:r w:rsidRPr="00021C09">
              <w:rPr>
                <w:rFonts w:asciiTheme="minorHAnsi" w:hAnsiTheme="minorHAnsi" w:cstheme="minorHAnsi"/>
                <w:sz w:val="20"/>
                <w:szCs w:val="20"/>
                <w:lang w:val="es-ES"/>
              </w:rPr>
              <w:t>066</w:t>
            </w:r>
            <w:r w:rsidRPr="00B97460">
              <w:rPr>
                <w:sz w:val="20"/>
                <w:lang w:val="es-ES"/>
              </w:rPr>
              <w:t>)</w:t>
            </w:r>
          </w:p>
        </w:tc>
        <w:tc>
          <w:tcPr>
            <w:tcW w:w="1641" w:type="dxa"/>
            <w:hideMark/>
          </w:tcPr>
          <w:p w14:paraId="3D2DCF22" w14:textId="5705E4C4"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9</w:t>
            </w:r>
            <w:r w:rsidRPr="00B97460">
              <w:rPr>
                <w:sz w:val="20"/>
                <w:lang w:val="es-ES"/>
              </w:rPr>
              <w:t xml:space="preserve"> (0.</w:t>
            </w:r>
            <w:r w:rsidRPr="00021C09">
              <w:rPr>
                <w:rFonts w:asciiTheme="minorHAnsi" w:hAnsiTheme="minorHAnsi" w:cstheme="minorHAnsi"/>
                <w:sz w:val="20"/>
                <w:szCs w:val="20"/>
                <w:lang w:val="es-ES"/>
              </w:rPr>
              <w:t>069</w:t>
            </w:r>
            <w:r w:rsidRPr="00B97460">
              <w:rPr>
                <w:sz w:val="20"/>
                <w:lang w:val="es-ES"/>
              </w:rPr>
              <w:t>)</w:t>
            </w:r>
          </w:p>
        </w:tc>
      </w:tr>
      <w:tr w:rsidR="003B4240" w:rsidRPr="00021C09" w14:paraId="2743702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597A2BF" w14:textId="745BC5AA"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AJERO</w:t>
            </w:r>
          </w:p>
        </w:tc>
        <w:tc>
          <w:tcPr>
            <w:tcW w:w="1519" w:type="dxa"/>
            <w:hideMark/>
          </w:tcPr>
          <w:p w14:paraId="054B7459" w14:textId="1FA0E9E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0</w:t>
            </w:r>
            <w:r w:rsidRPr="00B97460">
              <w:rPr>
                <w:sz w:val="20"/>
                <w:lang w:val="es-ES"/>
              </w:rPr>
              <w:t xml:space="preserve"> (0.</w:t>
            </w:r>
            <w:r w:rsidRPr="00021C09">
              <w:rPr>
                <w:rFonts w:asciiTheme="minorHAnsi" w:hAnsiTheme="minorHAnsi" w:cstheme="minorHAnsi"/>
                <w:sz w:val="20"/>
                <w:szCs w:val="20"/>
                <w:lang w:val="es-ES"/>
              </w:rPr>
              <w:t>052</w:t>
            </w:r>
            <w:r w:rsidRPr="00B97460">
              <w:rPr>
                <w:sz w:val="20"/>
                <w:lang w:val="es-ES"/>
              </w:rPr>
              <w:t>)</w:t>
            </w:r>
          </w:p>
        </w:tc>
        <w:tc>
          <w:tcPr>
            <w:tcW w:w="1689" w:type="dxa"/>
            <w:hideMark/>
          </w:tcPr>
          <w:p w14:paraId="3ABB3095" w14:textId="01E1024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2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53</w:t>
            </w:r>
            <w:r w:rsidRPr="00B97460">
              <w:rPr>
                <w:sz w:val="20"/>
                <w:lang w:val="es-ES"/>
              </w:rPr>
              <w:t>)</w:t>
            </w:r>
          </w:p>
        </w:tc>
        <w:tc>
          <w:tcPr>
            <w:tcW w:w="1947" w:type="dxa"/>
            <w:gridSpan w:val="2"/>
            <w:hideMark/>
          </w:tcPr>
          <w:p w14:paraId="3A438B16" w14:textId="5EED9A2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3</w:t>
            </w:r>
            <w:r w:rsidRPr="00B97460">
              <w:rPr>
                <w:sz w:val="20"/>
                <w:lang w:val="es-ES"/>
              </w:rPr>
              <w:t xml:space="preserve"> (0.</w:t>
            </w:r>
            <w:r w:rsidRPr="00021C09">
              <w:rPr>
                <w:rFonts w:asciiTheme="minorHAnsi" w:hAnsiTheme="minorHAnsi" w:cstheme="minorHAnsi"/>
                <w:sz w:val="20"/>
                <w:szCs w:val="20"/>
                <w:lang w:val="es-ES"/>
              </w:rPr>
              <w:t>047</w:t>
            </w:r>
            <w:r w:rsidRPr="00B97460">
              <w:rPr>
                <w:sz w:val="20"/>
                <w:lang w:val="es-ES"/>
              </w:rPr>
              <w:t>)</w:t>
            </w:r>
          </w:p>
        </w:tc>
        <w:tc>
          <w:tcPr>
            <w:tcW w:w="1641" w:type="dxa"/>
            <w:hideMark/>
          </w:tcPr>
          <w:p w14:paraId="4C3BA55B" w14:textId="38B2C96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9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49</w:t>
            </w:r>
            <w:r w:rsidRPr="00B97460">
              <w:rPr>
                <w:sz w:val="20"/>
                <w:lang w:val="es-ES"/>
              </w:rPr>
              <w:t>)</w:t>
            </w:r>
          </w:p>
        </w:tc>
      </w:tr>
      <w:tr w:rsidR="003B4240" w:rsidRPr="00021C09" w14:paraId="17A0285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1321E58" w14:textId="18260EEB"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GNV</w:t>
            </w:r>
          </w:p>
        </w:tc>
        <w:tc>
          <w:tcPr>
            <w:tcW w:w="1519" w:type="dxa"/>
            <w:hideMark/>
          </w:tcPr>
          <w:p w14:paraId="5AC30D2E" w14:textId="3DE5EFC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053)</w:t>
            </w:r>
          </w:p>
        </w:tc>
        <w:tc>
          <w:tcPr>
            <w:tcW w:w="1689" w:type="dxa"/>
            <w:hideMark/>
          </w:tcPr>
          <w:p w14:paraId="07DD772E" w14:textId="56DB902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42 </w:t>
            </w:r>
            <w:r w:rsidRPr="00B97460">
              <w:rPr>
                <w:sz w:val="20"/>
                <w:lang w:val="es-ES"/>
              </w:rPr>
              <w:t>(0.</w:t>
            </w:r>
            <w:r w:rsidRPr="00021C09">
              <w:rPr>
                <w:rFonts w:asciiTheme="minorHAnsi" w:hAnsiTheme="minorHAnsi" w:cstheme="minorHAnsi"/>
                <w:sz w:val="20"/>
                <w:szCs w:val="20"/>
                <w:lang w:val="es-ES"/>
              </w:rPr>
              <w:t>054</w:t>
            </w:r>
            <w:r w:rsidRPr="00B97460">
              <w:rPr>
                <w:sz w:val="20"/>
                <w:lang w:val="es-ES"/>
              </w:rPr>
              <w:t>)</w:t>
            </w:r>
          </w:p>
        </w:tc>
        <w:tc>
          <w:tcPr>
            <w:tcW w:w="1947" w:type="dxa"/>
            <w:gridSpan w:val="2"/>
            <w:hideMark/>
          </w:tcPr>
          <w:p w14:paraId="5631CE8A" w14:textId="59D999B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74</w:t>
            </w:r>
            <w:r w:rsidRPr="00B97460">
              <w:rPr>
                <w:sz w:val="20"/>
                <w:lang w:val="es-ES"/>
              </w:rPr>
              <w:t xml:space="preserve"> (0.</w:t>
            </w:r>
            <w:r w:rsidRPr="00021C09">
              <w:rPr>
                <w:rFonts w:asciiTheme="minorHAnsi" w:hAnsiTheme="minorHAnsi" w:cstheme="minorHAnsi"/>
                <w:sz w:val="20"/>
                <w:szCs w:val="20"/>
                <w:lang w:val="es-ES"/>
              </w:rPr>
              <w:t>048</w:t>
            </w:r>
            <w:r w:rsidRPr="00B97460">
              <w:rPr>
                <w:sz w:val="20"/>
                <w:lang w:val="es-ES"/>
              </w:rPr>
              <w:t>)</w:t>
            </w:r>
          </w:p>
        </w:tc>
        <w:tc>
          <w:tcPr>
            <w:tcW w:w="1641" w:type="dxa"/>
            <w:hideMark/>
          </w:tcPr>
          <w:p w14:paraId="4FCD7220" w14:textId="4D00CBE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51 </w:t>
            </w:r>
            <w:r w:rsidRPr="00B97460">
              <w:rPr>
                <w:sz w:val="20"/>
                <w:lang w:val="es-ES"/>
              </w:rPr>
              <w:t>(0.050)</w:t>
            </w:r>
          </w:p>
        </w:tc>
      </w:tr>
      <w:tr w:rsidR="003B4240" w:rsidRPr="00021C09" w14:paraId="7457081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76386EF7" w14:textId="329AA326"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GLP</w:t>
            </w:r>
          </w:p>
        </w:tc>
        <w:tc>
          <w:tcPr>
            <w:tcW w:w="1519" w:type="dxa"/>
            <w:hideMark/>
          </w:tcPr>
          <w:p w14:paraId="6E05E001" w14:textId="4B9D9C0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01 </w:t>
            </w:r>
            <w:r w:rsidRPr="00B97460">
              <w:rPr>
                <w:sz w:val="20"/>
                <w:lang w:val="es-ES"/>
              </w:rPr>
              <w:t>(0.</w:t>
            </w:r>
            <w:r w:rsidRPr="00021C09">
              <w:rPr>
                <w:rFonts w:asciiTheme="minorHAnsi" w:hAnsiTheme="minorHAnsi" w:cstheme="minorHAnsi"/>
                <w:sz w:val="20"/>
                <w:szCs w:val="20"/>
                <w:lang w:val="es-ES"/>
              </w:rPr>
              <w:t>052</w:t>
            </w:r>
            <w:r w:rsidRPr="00B97460">
              <w:rPr>
                <w:sz w:val="20"/>
                <w:lang w:val="es-ES"/>
              </w:rPr>
              <w:t>)</w:t>
            </w:r>
          </w:p>
        </w:tc>
        <w:tc>
          <w:tcPr>
            <w:tcW w:w="1689" w:type="dxa"/>
            <w:hideMark/>
          </w:tcPr>
          <w:p w14:paraId="726F8451" w14:textId="21E660D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9</w:t>
            </w:r>
            <w:r w:rsidRPr="00B97460">
              <w:rPr>
                <w:sz w:val="20"/>
                <w:lang w:val="es-ES"/>
              </w:rPr>
              <w:t xml:space="preserve"> (0.</w:t>
            </w:r>
            <w:r w:rsidRPr="00021C09">
              <w:rPr>
                <w:rFonts w:asciiTheme="minorHAnsi" w:hAnsiTheme="minorHAnsi" w:cstheme="minorHAnsi"/>
                <w:sz w:val="20"/>
                <w:szCs w:val="20"/>
                <w:lang w:val="es-ES"/>
              </w:rPr>
              <w:t>053</w:t>
            </w:r>
            <w:r w:rsidRPr="00B97460">
              <w:rPr>
                <w:sz w:val="20"/>
                <w:lang w:val="es-ES"/>
              </w:rPr>
              <w:t>)</w:t>
            </w:r>
          </w:p>
        </w:tc>
        <w:tc>
          <w:tcPr>
            <w:tcW w:w="1947" w:type="dxa"/>
            <w:gridSpan w:val="2"/>
            <w:hideMark/>
          </w:tcPr>
          <w:p w14:paraId="3B33FE4E" w14:textId="137229C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28</w:t>
            </w:r>
            <w:r w:rsidRPr="00B97460">
              <w:rPr>
                <w:sz w:val="20"/>
                <w:lang w:val="es-ES"/>
              </w:rPr>
              <w:t xml:space="preserve"> (0.</w:t>
            </w:r>
            <w:r w:rsidRPr="00021C09">
              <w:rPr>
                <w:rFonts w:asciiTheme="minorHAnsi" w:hAnsiTheme="minorHAnsi" w:cstheme="minorHAnsi"/>
                <w:sz w:val="20"/>
                <w:szCs w:val="20"/>
                <w:lang w:val="es-ES"/>
              </w:rPr>
              <w:t>047</w:t>
            </w:r>
            <w:r w:rsidRPr="00B97460">
              <w:rPr>
                <w:sz w:val="20"/>
                <w:lang w:val="es-ES"/>
              </w:rPr>
              <w:t>)</w:t>
            </w:r>
          </w:p>
        </w:tc>
        <w:tc>
          <w:tcPr>
            <w:tcW w:w="1641" w:type="dxa"/>
            <w:hideMark/>
          </w:tcPr>
          <w:p w14:paraId="54AFB8F2" w14:textId="41CD82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07</w:t>
            </w:r>
            <w:r w:rsidRPr="00B97460">
              <w:rPr>
                <w:sz w:val="20"/>
                <w:lang w:val="es-ES"/>
              </w:rPr>
              <w:t xml:space="preserve"> (0.</w:t>
            </w:r>
            <w:r w:rsidRPr="00021C09">
              <w:rPr>
                <w:rFonts w:asciiTheme="minorHAnsi" w:hAnsiTheme="minorHAnsi" w:cstheme="minorHAnsi"/>
                <w:sz w:val="20"/>
                <w:szCs w:val="20"/>
                <w:lang w:val="es-ES"/>
              </w:rPr>
              <w:t>050</w:t>
            </w:r>
            <w:r w:rsidRPr="00B97460">
              <w:rPr>
                <w:sz w:val="20"/>
                <w:lang w:val="es-ES"/>
              </w:rPr>
              <w:t>)</w:t>
            </w:r>
          </w:p>
        </w:tc>
      </w:tr>
      <w:tr w:rsidR="003B4240" w:rsidRPr="00021C09" w14:paraId="7ABF954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9DEFF1A" w14:textId="6CE4140C" w:rsidR="003B4240" w:rsidRPr="00B97460" w:rsidRDefault="003B4240" w:rsidP="003B4240">
            <w:pPr>
              <w:spacing w:after="0" w:line="240" w:lineRule="auto"/>
              <w:jc w:val="left"/>
              <w:rPr>
                <w:rFonts w:asciiTheme="minorHAnsi" w:hAnsiTheme="minorHAnsi"/>
                <w:sz w:val="20"/>
                <w:lang w:val="es-ES"/>
              </w:rPr>
            </w:pPr>
            <w:r w:rsidRPr="00B97460">
              <w:rPr>
                <w:sz w:val="20"/>
                <w:lang w:val="es-ES"/>
              </w:rPr>
              <w:t>INGRESO</w:t>
            </w:r>
          </w:p>
        </w:tc>
        <w:tc>
          <w:tcPr>
            <w:tcW w:w="1519" w:type="dxa"/>
            <w:hideMark/>
          </w:tcPr>
          <w:p w14:paraId="0AED55B3" w14:textId="6DD08B0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25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7</w:t>
            </w:r>
            <w:r w:rsidRPr="00B97460">
              <w:rPr>
                <w:sz w:val="20"/>
                <w:lang w:val="es-ES"/>
              </w:rPr>
              <w:t>)</w:t>
            </w:r>
          </w:p>
        </w:tc>
        <w:tc>
          <w:tcPr>
            <w:tcW w:w="1689" w:type="dxa"/>
            <w:hideMark/>
          </w:tcPr>
          <w:p w14:paraId="4DFD71EB" w14:textId="4A33B774"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1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9</w:t>
            </w:r>
            <w:r w:rsidRPr="00B97460">
              <w:rPr>
                <w:sz w:val="20"/>
                <w:lang w:val="es-ES"/>
              </w:rPr>
              <w:t>)</w:t>
            </w:r>
          </w:p>
        </w:tc>
        <w:tc>
          <w:tcPr>
            <w:tcW w:w="1947" w:type="dxa"/>
            <w:gridSpan w:val="2"/>
            <w:hideMark/>
          </w:tcPr>
          <w:p w14:paraId="0F081F90" w14:textId="6E9C6AB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16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53</w:t>
            </w:r>
            <w:r w:rsidRPr="00B97460">
              <w:rPr>
                <w:sz w:val="20"/>
                <w:lang w:val="es-ES"/>
              </w:rPr>
              <w:t>)</w:t>
            </w:r>
          </w:p>
        </w:tc>
        <w:tc>
          <w:tcPr>
            <w:tcW w:w="1641" w:type="dxa"/>
            <w:hideMark/>
          </w:tcPr>
          <w:p w14:paraId="45AF8CF6" w14:textId="01B6BA1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2</w:t>
            </w:r>
            <w:r w:rsidRPr="00B97460">
              <w:rPr>
                <w:sz w:val="20"/>
                <w:lang w:val="es-ES"/>
              </w:rPr>
              <w:t>)</w:t>
            </w:r>
          </w:p>
        </w:tc>
      </w:tr>
      <w:tr w:rsidR="003B4240" w:rsidRPr="00021C09" w14:paraId="0A332B7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2CFA64F" w14:textId="04027235"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ENPOB</w:t>
            </w:r>
          </w:p>
        </w:tc>
        <w:tc>
          <w:tcPr>
            <w:tcW w:w="1519" w:type="dxa"/>
            <w:hideMark/>
          </w:tcPr>
          <w:p w14:paraId="132BD794" w14:textId="3197CC8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0 (0.044</w:t>
            </w:r>
            <w:r w:rsidRPr="00B97460">
              <w:rPr>
                <w:sz w:val="20"/>
                <w:lang w:val="es-ES"/>
              </w:rPr>
              <w:t>)</w:t>
            </w:r>
          </w:p>
        </w:tc>
        <w:tc>
          <w:tcPr>
            <w:tcW w:w="1689" w:type="dxa"/>
            <w:hideMark/>
          </w:tcPr>
          <w:p w14:paraId="13FA090F" w14:textId="3B72679B"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58 (0.045</w:t>
            </w:r>
            <w:r w:rsidRPr="00B97460">
              <w:rPr>
                <w:sz w:val="20"/>
                <w:lang w:val="es-ES"/>
              </w:rPr>
              <w:t>)</w:t>
            </w:r>
          </w:p>
        </w:tc>
        <w:tc>
          <w:tcPr>
            <w:tcW w:w="1947" w:type="dxa"/>
            <w:gridSpan w:val="2"/>
            <w:hideMark/>
          </w:tcPr>
          <w:p w14:paraId="7A3A3214" w14:textId="251212B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40</w:t>
            </w:r>
            <w:r w:rsidRPr="00B97460">
              <w:rPr>
                <w:sz w:val="20"/>
                <w:lang w:val="es-ES"/>
              </w:rPr>
              <w:t>)</w:t>
            </w:r>
          </w:p>
        </w:tc>
        <w:tc>
          <w:tcPr>
            <w:tcW w:w="1641" w:type="dxa"/>
            <w:hideMark/>
          </w:tcPr>
          <w:p w14:paraId="25A01ADC" w14:textId="36B12188"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47 </w:t>
            </w:r>
            <w:r w:rsidRPr="00B97460">
              <w:rPr>
                <w:sz w:val="20"/>
                <w:lang w:val="es-ES"/>
              </w:rPr>
              <w:t>(0.</w:t>
            </w:r>
            <w:r w:rsidRPr="00021C09">
              <w:rPr>
                <w:rFonts w:asciiTheme="minorHAnsi" w:hAnsiTheme="minorHAnsi" w:cstheme="minorHAnsi"/>
                <w:sz w:val="20"/>
                <w:szCs w:val="20"/>
                <w:lang w:val="es-ES"/>
              </w:rPr>
              <w:t>042</w:t>
            </w:r>
            <w:r w:rsidRPr="00B97460">
              <w:rPr>
                <w:sz w:val="20"/>
                <w:lang w:val="es-ES"/>
              </w:rPr>
              <w:t>)</w:t>
            </w:r>
          </w:p>
        </w:tc>
      </w:tr>
      <w:tr w:rsidR="003B4240" w:rsidRPr="00021C09" w14:paraId="23EE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8180B69" w14:textId="5A0D9C1B"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LOGVIAJES</w:t>
            </w:r>
          </w:p>
        </w:tc>
        <w:tc>
          <w:tcPr>
            <w:tcW w:w="1519" w:type="dxa"/>
            <w:hideMark/>
          </w:tcPr>
          <w:p w14:paraId="7D7AB367" w14:textId="38D68C0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2</w:t>
            </w:r>
            <w:r w:rsidRPr="00B97460">
              <w:rPr>
                <w:sz w:val="20"/>
                <w:lang w:val="es-ES"/>
              </w:rPr>
              <w:t xml:space="preserve"> (0.</w:t>
            </w:r>
            <w:r w:rsidRPr="00021C09">
              <w:rPr>
                <w:rFonts w:asciiTheme="minorHAnsi" w:hAnsiTheme="minorHAnsi" w:cstheme="minorHAnsi"/>
                <w:sz w:val="20"/>
                <w:szCs w:val="20"/>
                <w:lang w:val="es-ES"/>
              </w:rPr>
              <w:t>044</w:t>
            </w:r>
            <w:r w:rsidRPr="00B97460">
              <w:rPr>
                <w:sz w:val="20"/>
                <w:lang w:val="es-ES"/>
              </w:rPr>
              <w:t>)</w:t>
            </w:r>
          </w:p>
        </w:tc>
        <w:tc>
          <w:tcPr>
            <w:tcW w:w="1689" w:type="dxa"/>
            <w:hideMark/>
          </w:tcPr>
          <w:p w14:paraId="674164B6" w14:textId="3A12005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60</w:t>
            </w:r>
            <w:r w:rsidRPr="00B97460">
              <w:rPr>
                <w:sz w:val="20"/>
                <w:lang w:val="es-ES"/>
              </w:rPr>
              <w:t xml:space="preserve"> (0.</w:t>
            </w:r>
            <w:r w:rsidRPr="00021C09">
              <w:rPr>
                <w:rFonts w:asciiTheme="minorHAnsi" w:hAnsiTheme="minorHAnsi" w:cstheme="minorHAnsi"/>
                <w:sz w:val="20"/>
                <w:szCs w:val="20"/>
                <w:lang w:val="es-ES"/>
              </w:rPr>
              <w:t>045</w:t>
            </w:r>
            <w:r w:rsidRPr="00B97460">
              <w:rPr>
                <w:sz w:val="20"/>
                <w:lang w:val="es-ES"/>
              </w:rPr>
              <w:t>)</w:t>
            </w:r>
          </w:p>
        </w:tc>
        <w:tc>
          <w:tcPr>
            <w:tcW w:w="1947" w:type="dxa"/>
            <w:gridSpan w:val="2"/>
            <w:hideMark/>
          </w:tcPr>
          <w:p w14:paraId="52C18257" w14:textId="486C0AF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9</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40</w:t>
            </w:r>
            <w:r w:rsidRPr="00B97460">
              <w:rPr>
                <w:sz w:val="20"/>
                <w:lang w:val="es-ES"/>
              </w:rPr>
              <w:t>)</w:t>
            </w:r>
          </w:p>
        </w:tc>
        <w:tc>
          <w:tcPr>
            <w:tcW w:w="1641" w:type="dxa"/>
            <w:hideMark/>
          </w:tcPr>
          <w:p w14:paraId="64B236D8" w14:textId="3F04EF7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12</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42</w:t>
            </w:r>
            <w:r w:rsidRPr="00B97460">
              <w:rPr>
                <w:sz w:val="20"/>
                <w:lang w:val="es-ES"/>
              </w:rPr>
              <w:t>)</w:t>
            </w:r>
          </w:p>
        </w:tc>
      </w:tr>
      <w:tr w:rsidR="003B4240" w:rsidRPr="00021C09" w14:paraId="50F1967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19" w:type="dxa"/>
            <w:hideMark/>
          </w:tcPr>
          <w:p w14:paraId="6FAD1390" w14:textId="20C7B4C5"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7.56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819</w:t>
            </w:r>
            <w:r w:rsidRPr="00B97460">
              <w:rPr>
                <w:sz w:val="20"/>
                <w:lang w:val="es-ES"/>
              </w:rPr>
              <w:t>)</w:t>
            </w:r>
          </w:p>
        </w:tc>
        <w:tc>
          <w:tcPr>
            <w:tcW w:w="1689" w:type="dxa"/>
            <w:hideMark/>
          </w:tcPr>
          <w:p w14:paraId="5DD468DB" w14:textId="3B82078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73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833</w:t>
            </w:r>
            <w:r w:rsidRPr="00B97460">
              <w:rPr>
                <w:sz w:val="20"/>
                <w:lang w:val="es-ES"/>
              </w:rPr>
              <w:t>)</w:t>
            </w:r>
          </w:p>
        </w:tc>
        <w:tc>
          <w:tcPr>
            <w:tcW w:w="1947" w:type="dxa"/>
            <w:gridSpan w:val="2"/>
            <w:hideMark/>
          </w:tcPr>
          <w:p w14:paraId="38C788FA" w14:textId="30DA5E70"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677</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740</w:t>
            </w:r>
            <w:r w:rsidRPr="00B97460">
              <w:rPr>
                <w:sz w:val="20"/>
                <w:lang w:val="es-ES"/>
              </w:rPr>
              <w:t>)</w:t>
            </w:r>
          </w:p>
        </w:tc>
        <w:tc>
          <w:tcPr>
            <w:tcW w:w="1641" w:type="dxa"/>
            <w:hideMark/>
          </w:tcPr>
          <w:p w14:paraId="59DEBC7B" w14:textId="1020F0D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914</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784</w:t>
            </w:r>
            <w:r w:rsidRPr="00B97460">
              <w:rPr>
                <w:sz w:val="20"/>
                <w:lang w:val="es-ES"/>
              </w:rPr>
              <w:t>)</w:t>
            </w:r>
          </w:p>
        </w:tc>
      </w:tr>
      <w:tr w:rsidR="003B4240" w:rsidRPr="00021C09" w14:paraId="014F937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F1FF77E" w14:textId="69BD6580" w:rsidR="003B4240" w:rsidRPr="00B97460" w:rsidRDefault="003B4240" w:rsidP="00B97460">
            <w:pPr>
              <w:spacing w:after="0" w:line="240" w:lineRule="auto"/>
              <w:jc w:val="left"/>
              <w:rPr>
                <w:rFonts w:asciiTheme="minorHAnsi" w:hAnsiTheme="minorHAnsi"/>
                <w:sz w:val="20"/>
                <w:lang w:val="es-ES"/>
              </w:rPr>
            </w:pPr>
            <w:r w:rsidRPr="00B97460">
              <w:rPr>
                <w:sz w:val="20"/>
                <w:lang w:val="es-ES"/>
              </w:rPr>
              <w:t>Observaciones</w:t>
            </w:r>
          </w:p>
        </w:tc>
        <w:tc>
          <w:tcPr>
            <w:tcW w:w="1519" w:type="dxa"/>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0</w:t>
            </w:r>
          </w:p>
        </w:tc>
        <w:tc>
          <w:tcPr>
            <w:tcW w:w="1689" w:type="dxa"/>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3</w:t>
            </w:r>
          </w:p>
        </w:tc>
        <w:tc>
          <w:tcPr>
            <w:tcW w:w="1947"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4</w:t>
            </w:r>
          </w:p>
        </w:tc>
        <w:tc>
          <w:tcPr>
            <w:tcW w:w="1641" w:type="dxa"/>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6</w:t>
            </w:r>
          </w:p>
        </w:tc>
      </w:tr>
      <w:tr w:rsidR="003B4240" w:rsidRPr="00021C09" w14:paraId="06A8B2E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4D82E77" w14:textId="5AC4129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R</w:t>
            </w:r>
            <w:r w:rsidRPr="00B97460">
              <w:rPr>
                <w:sz w:val="20"/>
                <w:vertAlign w:val="superscript"/>
                <w:lang w:val="es-ES"/>
              </w:rPr>
              <w:t xml:space="preserve">2 </w:t>
            </w:r>
            <w:r w:rsidRPr="00B97460">
              <w:rPr>
                <w:sz w:val="20"/>
                <w:lang w:val="es-ES"/>
              </w:rPr>
              <w:t>ajustado</w:t>
            </w:r>
          </w:p>
        </w:tc>
        <w:tc>
          <w:tcPr>
            <w:tcW w:w="1519" w:type="dxa"/>
            <w:hideMark/>
          </w:tcPr>
          <w:p w14:paraId="547B71F5" w14:textId="2E5492FC"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358</w:t>
            </w:r>
          </w:p>
        </w:tc>
        <w:tc>
          <w:tcPr>
            <w:tcW w:w="1689" w:type="dxa"/>
            <w:hideMark/>
          </w:tcPr>
          <w:p w14:paraId="1ECFAA6F" w14:textId="7D97952D"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396</w:t>
            </w:r>
          </w:p>
        </w:tc>
        <w:tc>
          <w:tcPr>
            <w:tcW w:w="1947" w:type="dxa"/>
            <w:gridSpan w:val="2"/>
            <w:hideMark/>
          </w:tcPr>
          <w:p w14:paraId="1FCA236B" w14:textId="3B42D210"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441</w:t>
            </w:r>
          </w:p>
        </w:tc>
        <w:tc>
          <w:tcPr>
            <w:tcW w:w="1641" w:type="dxa"/>
            <w:hideMark/>
          </w:tcPr>
          <w:p w14:paraId="28BD711A" w14:textId="0D818D40"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461</w:t>
            </w:r>
          </w:p>
        </w:tc>
      </w:tr>
      <w:tr w:rsidR="003416D5" w:rsidRPr="00021C09" w14:paraId="3BF2286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EE0E5AE" w14:textId="36F6C6BF"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SEM</w:t>
            </w:r>
          </w:p>
        </w:tc>
        <w:tc>
          <w:tcPr>
            <w:tcW w:w="1519" w:type="dxa"/>
            <w:vAlign w:val="center"/>
          </w:tcPr>
          <w:p w14:paraId="74D83BF2" w14:textId="34336D98"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88.53 [</w:t>
            </w:r>
            <w:r w:rsidRPr="00B97460">
              <w:rPr>
                <w:sz w:val="20"/>
                <w:lang w:val="en-US"/>
              </w:rPr>
              <w:t>0.</w:t>
            </w:r>
            <w:r w:rsidRPr="00021C09">
              <w:rPr>
                <w:rFonts w:asciiTheme="minorHAnsi" w:hAnsiTheme="minorHAnsi" w:cstheme="minorHAnsi"/>
                <w:sz w:val="20"/>
                <w:szCs w:val="20"/>
                <w:lang w:val="en-US"/>
              </w:rPr>
              <w:t>0000]</w:t>
            </w:r>
          </w:p>
        </w:tc>
        <w:tc>
          <w:tcPr>
            <w:tcW w:w="1689" w:type="dxa"/>
            <w:vAlign w:val="center"/>
          </w:tcPr>
          <w:p w14:paraId="268096CC" w14:textId="340042C0"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89.08 [</w:t>
            </w:r>
            <w:r w:rsidRPr="00B97460">
              <w:rPr>
                <w:sz w:val="20"/>
                <w:lang w:val="en-US"/>
              </w:rPr>
              <w:t>0.</w:t>
            </w:r>
            <w:r w:rsidRPr="00021C09">
              <w:rPr>
                <w:rFonts w:asciiTheme="minorHAnsi" w:hAnsiTheme="minorHAnsi" w:cstheme="minorHAnsi"/>
                <w:sz w:val="20"/>
                <w:szCs w:val="20"/>
                <w:lang w:val="en-US"/>
              </w:rPr>
              <w:t>0000]</w:t>
            </w:r>
          </w:p>
        </w:tc>
        <w:tc>
          <w:tcPr>
            <w:tcW w:w="1947" w:type="dxa"/>
            <w:gridSpan w:val="2"/>
            <w:vAlign w:val="center"/>
          </w:tcPr>
          <w:p w14:paraId="2E25C888" w14:textId="090D941F"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90.10 [</w:t>
            </w:r>
            <w:r w:rsidRPr="00B97460">
              <w:rPr>
                <w:sz w:val="20"/>
                <w:lang w:val="en-US"/>
              </w:rPr>
              <w:t>0.</w:t>
            </w:r>
            <w:r w:rsidRPr="00021C09">
              <w:rPr>
                <w:rFonts w:asciiTheme="minorHAnsi" w:hAnsiTheme="minorHAnsi" w:cstheme="minorHAnsi"/>
                <w:sz w:val="20"/>
                <w:szCs w:val="20"/>
                <w:lang w:val="en-US"/>
              </w:rPr>
              <w:t>0000]</w:t>
            </w:r>
          </w:p>
        </w:tc>
        <w:tc>
          <w:tcPr>
            <w:tcW w:w="1641" w:type="dxa"/>
            <w:vAlign w:val="center"/>
          </w:tcPr>
          <w:p w14:paraId="7A8ADAA0" w14:textId="68F830F7"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51.16 [</w:t>
            </w:r>
            <w:r w:rsidRPr="00B97460">
              <w:rPr>
                <w:sz w:val="20"/>
                <w:lang w:val="en-US"/>
              </w:rPr>
              <w:t>0.</w:t>
            </w:r>
            <w:r w:rsidRPr="00021C09">
              <w:rPr>
                <w:rFonts w:asciiTheme="minorHAnsi" w:hAnsiTheme="minorHAnsi" w:cstheme="minorHAnsi"/>
                <w:sz w:val="20"/>
                <w:szCs w:val="20"/>
                <w:lang w:val="en-US"/>
              </w:rPr>
              <w:t>0000]</w:t>
            </w:r>
          </w:p>
        </w:tc>
      </w:tr>
      <w:tr w:rsidR="003416D5" w:rsidRPr="00021C09" w14:paraId="0D89801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473C306" w14:textId="2F0A0452"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SAR</w:t>
            </w:r>
          </w:p>
        </w:tc>
        <w:tc>
          <w:tcPr>
            <w:tcW w:w="1519" w:type="dxa"/>
            <w:vAlign w:val="center"/>
          </w:tcPr>
          <w:p w14:paraId="780D8D5A" w14:textId="147B6D6B"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18.53 [</w:t>
            </w:r>
            <w:r w:rsidRPr="00B97460">
              <w:rPr>
                <w:sz w:val="20"/>
                <w:lang w:val="en-US"/>
              </w:rPr>
              <w:t>0.</w:t>
            </w:r>
            <w:r w:rsidRPr="00021C09">
              <w:rPr>
                <w:rFonts w:asciiTheme="minorHAnsi" w:hAnsiTheme="minorHAnsi" w:cstheme="minorHAnsi"/>
                <w:sz w:val="20"/>
                <w:szCs w:val="20"/>
                <w:lang w:val="en-US"/>
              </w:rPr>
              <w:t>0000]</w:t>
            </w:r>
          </w:p>
        </w:tc>
        <w:tc>
          <w:tcPr>
            <w:tcW w:w="1689" w:type="dxa"/>
            <w:vAlign w:val="center"/>
          </w:tcPr>
          <w:p w14:paraId="3AF49D2C" w14:textId="5E2154BF"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17.24 [</w:t>
            </w:r>
            <w:r w:rsidRPr="00B97460">
              <w:rPr>
                <w:sz w:val="20"/>
                <w:lang w:val="en-US"/>
              </w:rPr>
              <w:t>0.</w:t>
            </w:r>
            <w:r w:rsidRPr="00021C09">
              <w:rPr>
                <w:rFonts w:asciiTheme="minorHAnsi" w:hAnsiTheme="minorHAnsi" w:cstheme="minorHAnsi"/>
                <w:sz w:val="20"/>
                <w:szCs w:val="20"/>
                <w:lang w:val="en-US"/>
              </w:rPr>
              <w:t>0000]</w:t>
            </w:r>
          </w:p>
        </w:tc>
        <w:tc>
          <w:tcPr>
            <w:tcW w:w="1947" w:type="dxa"/>
            <w:gridSpan w:val="2"/>
            <w:vAlign w:val="center"/>
          </w:tcPr>
          <w:p w14:paraId="553E74FA" w14:textId="3FBD0A0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23.35 [</w:t>
            </w:r>
            <w:r w:rsidRPr="00B97460">
              <w:rPr>
                <w:sz w:val="20"/>
                <w:lang w:val="en-US"/>
              </w:rPr>
              <w:t>0.</w:t>
            </w:r>
            <w:r w:rsidRPr="00021C09">
              <w:rPr>
                <w:rFonts w:asciiTheme="minorHAnsi" w:hAnsiTheme="minorHAnsi" w:cstheme="minorHAnsi"/>
                <w:sz w:val="20"/>
                <w:szCs w:val="20"/>
                <w:lang w:val="en-US"/>
              </w:rPr>
              <w:t>0000]</w:t>
            </w:r>
          </w:p>
        </w:tc>
        <w:tc>
          <w:tcPr>
            <w:tcW w:w="1641" w:type="dxa"/>
            <w:vAlign w:val="center"/>
          </w:tcPr>
          <w:p w14:paraId="581A8C69" w14:textId="2179ECB8"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71.63 [</w:t>
            </w:r>
            <w:r w:rsidRPr="00B97460">
              <w:rPr>
                <w:sz w:val="20"/>
                <w:lang w:val="en-US"/>
              </w:rPr>
              <w:t>0.</w:t>
            </w:r>
            <w:r w:rsidRPr="00021C09">
              <w:rPr>
                <w:rFonts w:asciiTheme="minorHAnsi" w:hAnsiTheme="minorHAnsi" w:cstheme="minorHAnsi"/>
                <w:sz w:val="20"/>
                <w:szCs w:val="20"/>
                <w:lang w:val="en-US"/>
              </w:rPr>
              <w:t>0000]</w:t>
            </w:r>
          </w:p>
        </w:tc>
      </w:tr>
      <w:tr w:rsidR="003416D5" w:rsidRPr="00021C09" w14:paraId="3E325D1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07E7348" w14:textId="55313D26"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Robusto SEM</w:t>
            </w:r>
          </w:p>
        </w:tc>
        <w:tc>
          <w:tcPr>
            <w:tcW w:w="1519" w:type="dxa"/>
            <w:vAlign w:val="center"/>
          </w:tcPr>
          <w:p w14:paraId="7E1952DD" w14:textId="710E5B03"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00 [0.9438]</w:t>
            </w:r>
          </w:p>
        </w:tc>
        <w:tc>
          <w:tcPr>
            <w:tcW w:w="1689" w:type="dxa"/>
            <w:vAlign w:val="center"/>
          </w:tcPr>
          <w:p w14:paraId="2C8CF3F4" w14:textId="538AF370"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17 [0.6783]</w:t>
            </w:r>
          </w:p>
        </w:tc>
        <w:tc>
          <w:tcPr>
            <w:tcW w:w="1947" w:type="dxa"/>
            <w:gridSpan w:val="2"/>
            <w:vAlign w:val="center"/>
          </w:tcPr>
          <w:p w14:paraId="3677A14C" w14:textId="0EB78BE7"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97 [0.1601]</w:t>
            </w:r>
          </w:p>
        </w:tc>
        <w:tc>
          <w:tcPr>
            <w:tcW w:w="1641" w:type="dxa"/>
            <w:vAlign w:val="center"/>
          </w:tcPr>
          <w:p w14:paraId="2673A94B" w14:textId="448A454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54 [0.4605]</w:t>
            </w:r>
          </w:p>
        </w:tc>
      </w:tr>
      <w:tr w:rsidR="003416D5" w:rsidRPr="00021C09" w14:paraId="0B4766A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B3491E9" w14:textId="734BC5B9" w:rsidR="003416D5" w:rsidRPr="00B97460" w:rsidRDefault="003416D5" w:rsidP="003416D5">
            <w:pPr>
              <w:spacing w:after="0" w:line="240" w:lineRule="auto"/>
              <w:jc w:val="left"/>
              <w:rPr>
                <w:rFonts w:asciiTheme="minorHAnsi" w:hAnsiTheme="minorHAnsi"/>
                <w:sz w:val="20"/>
                <w:lang w:val="es-ES"/>
              </w:rPr>
            </w:pPr>
            <w:r w:rsidRPr="00B97460">
              <w:rPr>
                <w:sz w:val="20"/>
                <w:lang w:val="en-US"/>
              </w:rPr>
              <w:t xml:space="preserve">Test LM Robusto </w:t>
            </w:r>
            <w:r w:rsidRPr="00021C09">
              <w:rPr>
                <w:rFonts w:asciiTheme="minorHAnsi" w:hAnsiTheme="minorHAnsi" w:cstheme="minorHAnsi"/>
                <w:sz w:val="20"/>
                <w:szCs w:val="20"/>
                <w:lang w:val="en-US"/>
              </w:rPr>
              <w:t>SAR</w:t>
            </w:r>
          </w:p>
        </w:tc>
        <w:tc>
          <w:tcPr>
            <w:tcW w:w="1519" w:type="dxa"/>
            <w:tcBorders>
              <w:bottom w:val="single" w:sz="12" w:space="0" w:color="auto"/>
            </w:tcBorders>
            <w:vAlign w:val="center"/>
          </w:tcPr>
          <w:p w14:paraId="7ACE5F33" w14:textId="28EA5E3E"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30.00</w:t>
            </w:r>
            <w:r w:rsidRPr="00B97460">
              <w:rPr>
                <w:sz w:val="20"/>
                <w:lang w:val="en-US"/>
              </w:rPr>
              <w:t xml:space="preserve"> [0.</w:t>
            </w:r>
            <w:r w:rsidRPr="00021C09">
              <w:rPr>
                <w:rFonts w:asciiTheme="minorHAnsi" w:hAnsiTheme="minorHAnsi" w:cstheme="minorHAnsi"/>
                <w:sz w:val="20"/>
                <w:szCs w:val="20"/>
                <w:lang w:val="en-US"/>
              </w:rPr>
              <w:t>0000</w:t>
            </w:r>
            <w:r w:rsidRPr="00B97460">
              <w:rPr>
                <w:sz w:val="20"/>
                <w:lang w:val="en-US"/>
              </w:rPr>
              <w:t>]</w:t>
            </w:r>
          </w:p>
        </w:tc>
        <w:tc>
          <w:tcPr>
            <w:tcW w:w="1689" w:type="dxa"/>
            <w:tcBorders>
              <w:bottom w:val="single" w:sz="12" w:space="0" w:color="auto"/>
            </w:tcBorders>
            <w:vAlign w:val="center"/>
          </w:tcPr>
          <w:p w14:paraId="5A271346" w14:textId="01B74831"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28.33 [</w:t>
            </w:r>
            <w:r w:rsidRPr="00B97460">
              <w:rPr>
                <w:sz w:val="20"/>
                <w:lang w:val="en-US"/>
              </w:rPr>
              <w:t>0.</w:t>
            </w:r>
            <w:r w:rsidRPr="00021C09">
              <w:rPr>
                <w:rFonts w:asciiTheme="minorHAnsi" w:hAnsiTheme="minorHAnsi" w:cstheme="minorHAnsi"/>
                <w:sz w:val="20"/>
                <w:szCs w:val="20"/>
                <w:lang w:val="en-US"/>
              </w:rPr>
              <w:t>0000]</w:t>
            </w:r>
          </w:p>
        </w:tc>
        <w:tc>
          <w:tcPr>
            <w:tcW w:w="1947" w:type="dxa"/>
            <w:gridSpan w:val="2"/>
            <w:tcBorders>
              <w:bottom w:val="single" w:sz="12" w:space="0" w:color="auto"/>
            </w:tcBorders>
            <w:vAlign w:val="center"/>
          </w:tcPr>
          <w:p w14:paraId="281B4610" w14:textId="1FBB99E9"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35.23 [</w:t>
            </w:r>
            <w:r w:rsidRPr="00B97460">
              <w:rPr>
                <w:sz w:val="20"/>
                <w:lang w:val="en-US"/>
              </w:rPr>
              <w:t>0.</w:t>
            </w:r>
            <w:r w:rsidRPr="00021C09">
              <w:rPr>
                <w:rFonts w:asciiTheme="minorHAnsi" w:hAnsiTheme="minorHAnsi" w:cstheme="minorHAnsi"/>
                <w:sz w:val="20"/>
                <w:szCs w:val="20"/>
                <w:lang w:val="en-US"/>
              </w:rPr>
              <w:t>0000]</w:t>
            </w:r>
          </w:p>
        </w:tc>
        <w:tc>
          <w:tcPr>
            <w:tcW w:w="1641" w:type="dxa"/>
            <w:tcBorders>
              <w:bottom w:val="single" w:sz="12" w:space="0" w:color="auto"/>
            </w:tcBorders>
            <w:vAlign w:val="center"/>
          </w:tcPr>
          <w:p w14:paraId="395BA14A" w14:textId="1EC715C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21.01 [</w:t>
            </w:r>
            <w:r w:rsidRPr="00B97460">
              <w:rPr>
                <w:sz w:val="20"/>
                <w:lang w:val="en-US"/>
              </w:rPr>
              <w:t>0.</w:t>
            </w:r>
            <w:r w:rsidRPr="00021C09">
              <w:rPr>
                <w:rFonts w:asciiTheme="minorHAnsi" w:hAnsiTheme="minorHAnsi" w:cstheme="minorHAnsi"/>
                <w:sz w:val="20"/>
                <w:szCs w:val="20"/>
                <w:lang w:val="en-US"/>
              </w:rPr>
              <w:t>0000]</w:t>
            </w:r>
          </w:p>
        </w:tc>
      </w:tr>
      <w:tr w:rsidR="009705DE" w:rsidRPr="00021C09" w14:paraId="42C26419" w14:textId="77777777" w:rsidTr="009705DE">
        <w:trPr>
          <w:cnfStyle w:val="100000000000" w:firstRow="1" w:lastRow="0" w:firstColumn="0" w:lastColumn="0" w:oddVBand="0" w:evenVBand="0" w:oddHBand="0" w:evenHBand="0" w:firstRowFirstColumn="0" w:firstRowLastColumn="0" w:lastRowFirstColumn="0" w:lastRowLastColumn="0"/>
        </w:trPr>
        <w:tc>
          <w:tcPr>
            <w:tcW w:w="1481" w:type="dxa"/>
            <w:gridSpan w:val="6"/>
            <w:tcBorders>
              <w:top w:val="single" w:sz="12" w:space="0" w:color="auto"/>
            </w:tcBorders>
            <w:hideMark/>
          </w:tcPr>
          <w:p w14:paraId="4EC3A5F4" w14:textId="77777777" w:rsidR="009705DE" w:rsidRPr="00B97460" w:rsidRDefault="009705DE" w:rsidP="00B97460">
            <w:pPr>
              <w:spacing w:after="0" w:line="240" w:lineRule="auto"/>
              <w:jc w:val="center"/>
              <w:rPr>
                <w:rFonts w:asciiTheme="minorHAnsi" w:hAnsiTheme="minorHAnsi"/>
                <w:sz w:val="20"/>
                <w:lang w:val="es-ES"/>
              </w:rPr>
            </w:pPr>
          </w:p>
        </w:tc>
      </w:tr>
      <w:tr w:rsidR="003B4240" w:rsidRPr="00021C09" w14:paraId="00DCF72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52F0C4A" w14:textId="3686E07C"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r w:rsidRPr="00B97460">
              <w:rPr>
                <w:sz w:val="20"/>
                <w:lang w:val="es-ES"/>
              </w:rPr>
              <w:t>:</w:t>
            </w:r>
          </w:p>
        </w:tc>
        <w:tc>
          <w:tcPr>
            <w:tcW w:w="6796" w:type="dxa"/>
            <w:gridSpan w:val="5"/>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EA1A2E9" w:rsidR="003416D5" w:rsidRPr="00B97460" w:rsidRDefault="003416D5" w:rsidP="003416D5">
            <w:pPr>
              <w:spacing w:after="0" w:line="240" w:lineRule="auto"/>
              <w:jc w:val="right"/>
              <w:rPr>
                <w:rFonts w:asciiTheme="minorHAnsi" w:hAnsiTheme="minorHAnsi"/>
                <w:sz w:val="20"/>
                <w:lang w:val="es-ES"/>
              </w:rPr>
            </w:pPr>
            <w:r w:rsidRPr="00021C09">
              <w:rPr>
                <w:rFonts w:asciiTheme="minorHAnsi" w:hAnsiTheme="minorHAnsi" w:cstheme="minorHAnsi"/>
                <w:sz w:val="20"/>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5952386D" w:rsidR="00021C09" w:rsidRDefault="00021C09" w:rsidP="00021C09">
      <w:pPr>
        <w:pStyle w:val="Descripcin"/>
        <w:keepNext/>
      </w:pPr>
      <w:bookmarkStart w:id="1233" w:name="_Toc8395786"/>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233"/>
    </w:p>
    <w:tbl>
      <w:tblPr>
        <w:tblStyle w:val="tesis"/>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561"/>
        <w:gridCol w:w="1561"/>
        <w:gridCol w:w="1561"/>
        <w:gridCol w:w="1561"/>
      </w:tblGrid>
      <w:tr w:rsidR="00615770" w:rsidRPr="009705DE" w14:paraId="34810109"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tcBorders>
            <w:hideMark/>
          </w:tcPr>
          <w:p w14:paraId="155F9369"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c>
          <w:tcPr>
            <w:tcW w:w="0" w:type="auto"/>
            <w:gridSpan w:val="4"/>
            <w:tcBorders>
              <w:top w:val="single" w:sz="12" w:space="0" w:color="auto"/>
            </w:tcBorders>
            <w:hideMark/>
          </w:tcPr>
          <w:p w14:paraId="0EA6EA8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Precio de venta - Gasohol 90 (soles/galón)</w:t>
            </w:r>
          </w:p>
        </w:tc>
      </w:tr>
      <w:tr w:rsidR="00615770" w:rsidRPr="009705DE" w14:paraId="4EA4871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541179A1"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c>
          <w:tcPr>
            <w:tcW w:w="0" w:type="auto"/>
            <w:tcBorders>
              <w:bottom w:val="single" w:sz="6" w:space="0" w:color="auto"/>
            </w:tcBorders>
            <w:hideMark/>
          </w:tcPr>
          <w:p w14:paraId="3D73FAA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Ago-17</w:t>
            </w:r>
          </w:p>
        </w:tc>
        <w:tc>
          <w:tcPr>
            <w:tcW w:w="0" w:type="auto"/>
            <w:tcBorders>
              <w:bottom w:val="single" w:sz="6" w:space="0" w:color="auto"/>
            </w:tcBorders>
            <w:hideMark/>
          </w:tcPr>
          <w:p w14:paraId="256347A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Dic-17</w:t>
            </w:r>
          </w:p>
        </w:tc>
        <w:tc>
          <w:tcPr>
            <w:tcW w:w="0" w:type="auto"/>
            <w:tcBorders>
              <w:bottom w:val="single" w:sz="6" w:space="0" w:color="auto"/>
            </w:tcBorders>
            <w:hideMark/>
          </w:tcPr>
          <w:p w14:paraId="6CC0EF5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Mar-18</w:t>
            </w:r>
          </w:p>
        </w:tc>
        <w:tc>
          <w:tcPr>
            <w:tcW w:w="0" w:type="auto"/>
            <w:tcBorders>
              <w:bottom w:val="single" w:sz="6" w:space="0" w:color="auto"/>
            </w:tcBorders>
            <w:hideMark/>
          </w:tcPr>
          <w:p w14:paraId="40A9D6D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Jul-18</w:t>
            </w:r>
          </w:p>
        </w:tc>
      </w:tr>
      <w:tr w:rsidR="00615770" w:rsidRPr="009705DE" w14:paraId="4A8B75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12D90AE4" w14:textId="2BB69DC9"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 xml:space="preserve">Abanderada </w:t>
            </w:r>
            <w:r w:rsidR="009705DE" w:rsidRPr="009705DE">
              <w:rPr>
                <w:rFonts w:asciiTheme="minorHAnsi" w:hAnsiTheme="minorHAnsi" w:cstheme="minorHAnsi"/>
                <w:sz w:val="20"/>
                <w:szCs w:val="20"/>
                <w:lang w:val="es-ES"/>
              </w:rPr>
              <w:t>Petroperú</w:t>
            </w:r>
          </w:p>
        </w:tc>
        <w:tc>
          <w:tcPr>
            <w:tcW w:w="0" w:type="auto"/>
            <w:tcBorders>
              <w:top w:val="single" w:sz="6" w:space="0" w:color="auto"/>
            </w:tcBorders>
            <w:hideMark/>
          </w:tcPr>
          <w:p w14:paraId="2B838B1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44 (0.094)</w:t>
            </w:r>
          </w:p>
        </w:tc>
        <w:tc>
          <w:tcPr>
            <w:tcW w:w="0" w:type="auto"/>
            <w:tcBorders>
              <w:top w:val="single" w:sz="6" w:space="0" w:color="auto"/>
            </w:tcBorders>
            <w:hideMark/>
          </w:tcPr>
          <w:p w14:paraId="707BEF6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79 (0.098)</w:t>
            </w:r>
          </w:p>
        </w:tc>
        <w:tc>
          <w:tcPr>
            <w:tcW w:w="0" w:type="auto"/>
            <w:tcBorders>
              <w:top w:val="single" w:sz="6" w:space="0" w:color="auto"/>
            </w:tcBorders>
            <w:hideMark/>
          </w:tcPr>
          <w:p w14:paraId="5D9B705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4 (0.090)</w:t>
            </w:r>
          </w:p>
        </w:tc>
        <w:tc>
          <w:tcPr>
            <w:tcW w:w="0" w:type="auto"/>
            <w:tcBorders>
              <w:top w:val="single" w:sz="6" w:space="0" w:color="auto"/>
            </w:tcBorders>
            <w:hideMark/>
          </w:tcPr>
          <w:p w14:paraId="2F32CA6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2 (0.095)</w:t>
            </w:r>
          </w:p>
        </w:tc>
      </w:tr>
      <w:tr w:rsidR="00615770" w:rsidRPr="009705DE" w14:paraId="509EB2A3"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Pecsa</w:t>
            </w:r>
          </w:p>
        </w:tc>
        <w:tc>
          <w:tcPr>
            <w:tcW w:w="0" w:type="auto"/>
            <w:hideMark/>
          </w:tcPr>
          <w:p w14:paraId="5368564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c>
          <w:tcPr>
            <w:tcW w:w="0" w:type="auto"/>
            <w:hideMark/>
          </w:tcPr>
          <w:p w14:paraId="64C3E21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0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12)</w:t>
            </w:r>
          </w:p>
        </w:tc>
        <w:tc>
          <w:tcPr>
            <w:tcW w:w="0" w:type="auto"/>
            <w:hideMark/>
          </w:tcPr>
          <w:p w14:paraId="49C5CB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3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4)</w:t>
            </w:r>
          </w:p>
        </w:tc>
        <w:tc>
          <w:tcPr>
            <w:tcW w:w="0" w:type="auto"/>
            <w:hideMark/>
          </w:tcPr>
          <w:p w14:paraId="44140F6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r>
      <w:tr w:rsidR="00615770" w:rsidRPr="009705DE" w14:paraId="58532724"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Primax</w:t>
            </w:r>
          </w:p>
        </w:tc>
        <w:tc>
          <w:tcPr>
            <w:tcW w:w="0" w:type="auto"/>
            <w:hideMark/>
          </w:tcPr>
          <w:p w14:paraId="4369C04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8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1)</w:t>
            </w:r>
          </w:p>
        </w:tc>
        <w:tc>
          <w:tcPr>
            <w:tcW w:w="0" w:type="auto"/>
            <w:hideMark/>
          </w:tcPr>
          <w:p w14:paraId="4B02DA1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8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4)</w:t>
            </w:r>
          </w:p>
        </w:tc>
        <w:tc>
          <w:tcPr>
            <w:tcW w:w="0" w:type="auto"/>
            <w:hideMark/>
          </w:tcPr>
          <w:p w14:paraId="4775337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45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8)</w:t>
            </w:r>
          </w:p>
        </w:tc>
        <w:tc>
          <w:tcPr>
            <w:tcW w:w="0" w:type="auto"/>
            <w:hideMark/>
          </w:tcPr>
          <w:p w14:paraId="764536C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75</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2)</w:t>
            </w:r>
          </w:p>
        </w:tc>
      </w:tr>
      <w:tr w:rsidR="00615770" w:rsidRPr="009705DE" w14:paraId="7B46C75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Repsol</w:t>
            </w:r>
          </w:p>
        </w:tc>
        <w:tc>
          <w:tcPr>
            <w:tcW w:w="0" w:type="auto"/>
            <w:hideMark/>
          </w:tcPr>
          <w:p w14:paraId="7BDFB0A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468</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9)</w:t>
            </w:r>
          </w:p>
        </w:tc>
        <w:tc>
          <w:tcPr>
            <w:tcW w:w="0" w:type="auto"/>
            <w:hideMark/>
          </w:tcPr>
          <w:p w14:paraId="4F87EF9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3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3)</w:t>
            </w:r>
          </w:p>
        </w:tc>
        <w:tc>
          <w:tcPr>
            <w:tcW w:w="0" w:type="auto"/>
            <w:hideMark/>
          </w:tcPr>
          <w:p w14:paraId="2CFEA13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0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5)</w:t>
            </w:r>
          </w:p>
        </w:tc>
        <w:tc>
          <w:tcPr>
            <w:tcW w:w="0" w:type="auto"/>
            <w:hideMark/>
          </w:tcPr>
          <w:p w14:paraId="3F7B610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8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0)</w:t>
            </w:r>
          </w:p>
        </w:tc>
      </w:tr>
      <w:tr w:rsidR="00615770" w:rsidRPr="009705DE" w14:paraId="2EF4FD6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Pecsa</w:t>
            </w:r>
          </w:p>
        </w:tc>
        <w:tc>
          <w:tcPr>
            <w:tcW w:w="0" w:type="auto"/>
            <w:hideMark/>
          </w:tcPr>
          <w:p w14:paraId="39F4B7B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6 (0.118)</w:t>
            </w:r>
          </w:p>
        </w:tc>
        <w:tc>
          <w:tcPr>
            <w:tcW w:w="0" w:type="auto"/>
            <w:hideMark/>
          </w:tcPr>
          <w:p w14:paraId="7C39B7E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0 (0.122)</w:t>
            </w:r>
          </w:p>
        </w:tc>
        <w:tc>
          <w:tcPr>
            <w:tcW w:w="0" w:type="auto"/>
            <w:hideMark/>
          </w:tcPr>
          <w:p w14:paraId="4D512ED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58 (0.113)</w:t>
            </w:r>
          </w:p>
        </w:tc>
        <w:tc>
          <w:tcPr>
            <w:tcW w:w="0" w:type="auto"/>
            <w:hideMark/>
          </w:tcPr>
          <w:p w14:paraId="3E7F268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71 (0.119)</w:t>
            </w:r>
          </w:p>
        </w:tc>
      </w:tr>
      <w:tr w:rsidR="00615770" w:rsidRPr="009705DE" w14:paraId="5E0B634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Primax</w:t>
            </w:r>
          </w:p>
        </w:tc>
        <w:tc>
          <w:tcPr>
            <w:tcW w:w="0" w:type="auto"/>
            <w:hideMark/>
          </w:tcPr>
          <w:p w14:paraId="0185933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5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5)</w:t>
            </w:r>
          </w:p>
        </w:tc>
        <w:tc>
          <w:tcPr>
            <w:tcW w:w="0" w:type="auto"/>
            <w:hideMark/>
          </w:tcPr>
          <w:p w14:paraId="7C6D9CF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9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c>
          <w:tcPr>
            <w:tcW w:w="0" w:type="auto"/>
            <w:hideMark/>
          </w:tcPr>
          <w:p w14:paraId="142A9BF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1)</w:t>
            </w:r>
          </w:p>
        </w:tc>
        <w:tc>
          <w:tcPr>
            <w:tcW w:w="0" w:type="auto"/>
            <w:hideMark/>
          </w:tcPr>
          <w:p w14:paraId="41AE7D5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9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6)</w:t>
            </w:r>
          </w:p>
        </w:tc>
      </w:tr>
      <w:tr w:rsidR="00615770" w:rsidRPr="009705DE" w14:paraId="4295AEE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Repsol</w:t>
            </w:r>
          </w:p>
        </w:tc>
        <w:tc>
          <w:tcPr>
            <w:tcW w:w="0" w:type="auto"/>
            <w:hideMark/>
          </w:tcPr>
          <w:p w14:paraId="2915E5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9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2)</w:t>
            </w:r>
          </w:p>
        </w:tc>
        <w:tc>
          <w:tcPr>
            <w:tcW w:w="0" w:type="auto"/>
            <w:hideMark/>
          </w:tcPr>
          <w:p w14:paraId="480057D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7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6)</w:t>
            </w:r>
          </w:p>
        </w:tc>
        <w:tc>
          <w:tcPr>
            <w:tcW w:w="0" w:type="auto"/>
            <w:hideMark/>
          </w:tcPr>
          <w:p w14:paraId="5035ED0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9)</w:t>
            </w:r>
          </w:p>
        </w:tc>
        <w:tc>
          <w:tcPr>
            <w:tcW w:w="0" w:type="auto"/>
            <w:hideMark/>
          </w:tcPr>
          <w:p w14:paraId="3FD3FCC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0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3)</w:t>
            </w:r>
          </w:p>
        </w:tc>
      </w:tr>
      <w:tr w:rsidR="00615770" w:rsidRPr="009705DE" w14:paraId="3724D8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SC</w:t>
            </w:r>
          </w:p>
        </w:tc>
        <w:tc>
          <w:tcPr>
            <w:tcW w:w="0" w:type="auto"/>
            <w:hideMark/>
          </w:tcPr>
          <w:p w14:paraId="14C256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51 (0.183)</w:t>
            </w:r>
          </w:p>
        </w:tc>
        <w:tc>
          <w:tcPr>
            <w:tcW w:w="0" w:type="auto"/>
            <w:hideMark/>
          </w:tcPr>
          <w:p w14:paraId="7E7475A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7 (0.191)</w:t>
            </w:r>
          </w:p>
        </w:tc>
        <w:tc>
          <w:tcPr>
            <w:tcW w:w="0" w:type="auto"/>
            <w:hideMark/>
          </w:tcPr>
          <w:p w14:paraId="54D2405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99 (0.106)</w:t>
            </w:r>
          </w:p>
        </w:tc>
        <w:tc>
          <w:tcPr>
            <w:tcW w:w="0" w:type="auto"/>
            <w:hideMark/>
          </w:tcPr>
          <w:p w14:paraId="20FA233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4 (0.111)</w:t>
            </w:r>
          </w:p>
        </w:tc>
      </w:tr>
      <w:tr w:rsidR="00615770" w:rsidRPr="009705DE" w14:paraId="44101E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PROM</w:t>
            </w:r>
          </w:p>
        </w:tc>
        <w:tc>
          <w:tcPr>
            <w:tcW w:w="0" w:type="auto"/>
            <w:hideMark/>
          </w:tcPr>
          <w:p w14:paraId="2E3C875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64 (0.188)</w:t>
            </w:r>
          </w:p>
        </w:tc>
        <w:tc>
          <w:tcPr>
            <w:tcW w:w="0" w:type="auto"/>
            <w:hideMark/>
          </w:tcPr>
          <w:p w14:paraId="6321EAC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75 (0.196)</w:t>
            </w:r>
          </w:p>
        </w:tc>
        <w:tc>
          <w:tcPr>
            <w:tcW w:w="0" w:type="auto"/>
            <w:hideMark/>
          </w:tcPr>
          <w:p w14:paraId="2739A98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4 (0.182)</w:t>
            </w:r>
          </w:p>
        </w:tc>
        <w:tc>
          <w:tcPr>
            <w:tcW w:w="0" w:type="auto"/>
            <w:hideMark/>
          </w:tcPr>
          <w:p w14:paraId="6A290E2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0 (0.191)</w:t>
            </w:r>
          </w:p>
        </w:tc>
      </w:tr>
      <w:tr w:rsidR="00615770" w:rsidRPr="009705DE" w14:paraId="5CE6938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MIN</w:t>
            </w:r>
          </w:p>
        </w:tc>
        <w:tc>
          <w:tcPr>
            <w:tcW w:w="0" w:type="auto"/>
            <w:hideMark/>
          </w:tcPr>
          <w:p w14:paraId="56D0A96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8)</w:t>
            </w:r>
          </w:p>
        </w:tc>
        <w:tc>
          <w:tcPr>
            <w:tcW w:w="0" w:type="auto"/>
            <w:hideMark/>
          </w:tcPr>
          <w:p w14:paraId="1E00F99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3 (0.081)</w:t>
            </w:r>
          </w:p>
        </w:tc>
        <w:tc>
          <w:tcPr>
            <w:tcW w:w="0" w:type="auto"/>
            <w:hideMark/>
          </w:tcPr>
          <w:p w14:paraId="2673EFC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9 (0.075)</w:t>
            </w:r>
          </w:p>
        </w:tc>
        <w:tc>
          <w:tcPr>
            <w:tcW w:w="0" w:type="auto"/>
            <w:hideMark/>
          </w:tcPr>
          <w:p w14:paraId="48C2313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3 (0.079)</w:t>
            </w:r>
          </w:p>
        </w:tc>
      </w:tr>
      <w:tr w:rsidR="00615770" w:rsidRPr="009705DE" w14:paraId="6A71A6E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NCERC</w:t>
            </w:r>
          </w:p>
        </w:tc>
        <w:tc>
          <w:tcPr>
            <w:tcW w:w="0" w:type="auto"/>
            <w:hideMark/>
          </w:tcPr>
          <w:p w14:paraId="304C746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c>
          <w:tcPr>
            <w:tcW w:w="0" w:type="auto"/>
            <w:hideMark/>
          </w:tcPr>
          <w:p w14:paraId="0019D7B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5)</w:t>
            </w:r>
          </w:p>
        </w:tc>
        <w:tc>
          <w:tcPr>
            <w:tcW w:w="0" w:type="auto"/>
            <w:hideMark/>
          </w:tcPr>
          <w:p w14:paraId="7A74D0C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8</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c>
          <w:tcPr>
            <w:tcW w:w="0" w:type="auto"/>
            <w:hideMark/>
          </w:tcPr>
          <w:p w14:paraId="6E7A71E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r>
      <w:tr w:rsidR="00615770" w:rsidRPr="009705DE" w14:paraId="6FB8382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MECANICO</w:t>
            </w:r>
          </w:p>
        </w:tc>
        <w:tc>
          <w:tcPr>
            <w:tcW w:w="0" w:type="auto"/>
            <w:hideMark/>
          </w:tcPr>
          <w:p w14:paraId="39F27BB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2)</w:t>
            </w:r>
          </w:p>
        </w:tc>
        <w:tc>
          <w:tcPr>
            <w:tcW w:w="0" w:type="auto"/>
            <w:hideMark/>
          </w:tcPr>
          <w:p w14:paraId="2680DE6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5)</w:t>
            </w:r>
          </w:p>
        </w:tc>
        <w:tc>
          <w:tcPr>
            <w:tcW w:w="0" w:type="auto"/>
            <w:hideMark/>
          </w:tcPr>
          <w:p w14:paraId="38E084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69)</w:t>
            </w:r>
          </w:p>
        </w:tc>
        <w:tc>
          <w:tcPr>
            <w:tcW w:w="0" w:type="auto"/>
            <w:hideMark/>
          </w:tcPr>
          <w:p w14:paraId="183621B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0 (0.073)</w:t>
            </w:r>
          </w:p>
        </w:tc>
      </w:tr>
      <w:tr w:rsidR="00615770" w:rsidRPr="009705DE" w14:paraId="00AB3B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LAVADO</w:t>
            </w:r>
          </w:p>
        </w:tc>
        <w:tc>
          <w:tcPr>
            <w:tcW w:w="0" w:type="auto"/>
            <w:hideMark/>
          </w:tcPr>
          <w:p w14:paraId="3C6750A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5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4)</w:t>
            </w:r>
          </w:p>
        </w:tc>
        <w:tc>
          <w:tcPr>
            <w:tcW w:w="0" w:type="auto"/>
            <w:hideMark/>
          </w:tcPr>
          <w:p w14:paraId="628CCDD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9 (0.088)</w:t>
            </w:r>
          </w:p>
        </w:tc>
        <w:tc>
          <w:tcPr>
            <w:tcW w:w="0" w:type="auto"/>
            <w:hideMark/>
          </w:tcPr>
          <w:p w14:paraId="4EC2528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08 (0.081)</w:t>
            </w:r>
          </w:p>
        </w:tc>
        <w:tc>
          <w:tcPr>
            <w:tcW w:w="0" w:type="auto"/>
            <w:hideMark/>
          </w:tcPr>
          <w:p w14:paraId="0FE5DF1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85)</w:t>
            </w:r>
          </w:p>
        </w:tc>
      </w:tr>
      <w:tr w:rsidR="00615770" w:rsidRPr="009705DE" w14:paraId="5E749B2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CAJERO</w:t>
            </w:r>
          </w:p>
        </w:tc>
        <w:tc>
          <w:tcPr>
            <w:tcW w:w="0" w:type="auto"/>
            <w:hideMark/>
          </w:tcPr>
          <w:p w14:paraId="4C3F4B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8 (0.060)</w:t>
            </w:r>
          </w:p>
        </w:tc>
        <w:tc>
          <w:tcPr>
            <w:tcW w:w="0" w:type="auto"/>
            <w:hideMark/>
          </w:tcPr>
          <w:p w14:paraId="3337994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6 (0.062)</w:t>
            </w:r>
          </w:p>
        </w:tc>
        <w:tc>
          <w:tcPr>
            <w:tcW w:w="0" w:type="auto"/>
            <w:hideMark/>
          </w:tcPr>
          <w:p w14:paraId="76FFA19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8 (0.057)</w:t>
            </w:r>
          </w:p>
        </w:tc>
        <w:tc>
          <w:tcPr>
            <w:tcW w:w="0" w:type="auto"/>
            <w:hideMark/>
          </w:tcPr>
          <w:p w14:paraId="47E605A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9 (0.060)</w:t>
            </w:r>
          </w:p>
        </w:tc>
      </w:tr>
      <w:tr w:rsidR="00615770" w:rsidRPr="009705DE" w14:paraId="4EC746B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GNV</w:t>
            </w:r>
          </w:p>
        </w:tc>
        <w:tc>
          <w:tcPr>
            <w:tcW w:w="0" w:type="auto"/>
            <w:hideMark/>
          </w:tcPr>
          <w:p w14:paraId="00539D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4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61)</w:t>
            </w:r>
          </w:p>
        </w:tc>
        <w:tc>
          <w:tcPr>
            <w:tcW w:w="0" w:type="auto"/>
            <w:hideMark/>
          </w:tcPr>
          <w:p w14:paraId="22BC1B5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5 (0.064)</w:t>
            </w:r>
          </w:p>
        </w:tc>
        <w:tc>
          <w:tcPr>
            <w:tcW w:w="0" w:type="auto"/>
            <w:hideMark/>
          </w:tcPr>
          <w:p w14:paraId="2572A85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7 (0.059)</w:t>
            </w:r>
          </w:p>
        </w:tc>
        <w:tc>
          <w:tcPr>
            <w:tcW w:w="0" w:type="auto"/>
            <w:hideMark/>
          </w:tcPr>
          <w:p w14:paraId="3AB1B70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05 (0.062)</w:t>
            </w:r>
          </w:p>
        </w:tc>
      </w:tr>
      <w:tr w:rsidR="00615770" w:rsidRPr="009705DE" w14:paraId="6379F3F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GLP</w:t>
            </w:r>
          </w:p>
        </w:tc>
        <w:tc>
          <w:tcPr>
            <w:tcW w:w="0" w:type="auto"/>
            <w:hideMark/>
          </w:tcPr>
          <w:p w14:paraId="1B781BB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6 (0.060)</w:t>
            </w:r>
          </w:p>
        </w:tc>
        <w:tc>
          <w:tcPr>
            <w:tcW w:w="0" w:type="auto"/>
            <w:hideMark/>
          </w:tcPr>
          <w:p w14:paraId="69CD2A5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6 (0.062)</w:t>
            </w:r>
          </w:p>
        </w:tc>
        <w:tc>
          <w:tcPr>
            <w:tcW w:w="0" w:type="auto"/>
            <w:hideMark/>
          </w:tcPr>
          <w:p w14:paraId="7EDDBE5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4 (0.058)</w:t>
            </w:r>
          </w:p>
        </w:tc>
        <w:tc>
          <w:tcPr>
            <w:tcW w:w="0" w:type="auto"/>
            <w:hideMark/>
          </w:tcPr>
          <w:p w14:paraId="1BDC0A0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2 (0.061)</w:t>
            </w:r>
          </w:p>
        </w:tc>
      </w:tr>
      <w:tr w:rsidR="00615770" w:rsidRPr="009705DE" w14:paraId="7CD0D7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INGRESO</w:t>
            </w:r>
          </w:p>
        </w:tc>
        <w:tc>
          <w:tcPr>
            <w:tcW w:w="0" w:type="auto"/>
            <w:hideMark/>
          </w:tcPr>
          <w:p w14:paraId="6808F6C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47 (0.192)</w:t>
            </w:r>
          </w:p>
        </w:tc>
        <w:tc>
          <w:tcPr>
            <w:tcW w:w="0" w:type="auto"/>
            <w:hideMark/>
          </w:tcPr>
          <w:p w14:paraId="3AF158B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200)</w:t>
            </w:r>
          </w:p>
        </w:tc>
        <w:tc>
          <w:tcPr>
            <w:tcW w:w="0" w:type="auto"/>
            <w:hideMark/>
          </w:tcPr>
          <w:p w14:paraId="57E42A9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5 (0.189)</w:t>
            </w:r>
          </w:p>
        </w:tc>
        <w:tc>
          <w:tcPr>
            <w:tcW w:w="0" w:type="auto"/>
            <w:hideMark/>
          </w:tcPr>
          <w:p w14:paraId="67427D6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5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99)</w:t>
            </w:r>
          </w:p>
        </w:tc>
      </w:tr>
      <w:tr w:rsidR="00615770" w:rsidRPr="009705DE" w14:paraId="7479883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ENPOB</w:t>
            </w:r>
          </w:p>
        </w:tc>
        <w:tc>
          <w:tcPr>
            <w:tcW w:w="0" w:type="auto"/>
            <w:hideMark/>
          </w:tcPr>
          <w:p w14:paraId="79B73FB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51)</w:t>
            </w:r>
          </w:p>
        </w:tc>
        <w:tc>
          <w:tcPr>
            <w:tcW w:w="0" w:type="auto"/>
            <w:hideMark/>
          </w:tcPr>
          <w:p w14:paraId="0615174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53)</w:t>
            </w:r>
          </w:p>
        </w:tc>
        <w:tc>
          <w:tcPr>
            <w:tcW w:w="0" w:type="auto"/>
            <w:hideMark/>
          </w:tcPr>
          <w:p w14:paraId="722B65C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49)</w:t>
            </w:r>
          </w:p>
        </w:tc>
        <w:tc>
          <w:tcPr>
            <w:tcW w:w="0" w:type="auto"/>
            <w:hideMark/>
          </w:tcPr>
          <w:p w14:paraId="05ED1CE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3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51)</w:t>
            </w:r>
          </w:p>
        </w:tc>
      </w:tr>
      <w:tr w:rsidR="00615770" w:rsidRPr="009705DE" w14:paraId="227A5C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LOGVIAJES</w:t>
            </w:r>
          </w:p>
        </w:tc>
        <w:tc>
          <w:tcPr>
            <w:tcW w:w="0" w:type="auto"/>
            <w:hideMark/>
          </w:tcPr>
          <w:p w14:paraId="4BF6281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2 (0.051)</w:t>
            </w:r>
          </w:p>
        </w:tc>
        <w:tc>
          <w:tcPr>
            <w:tcW w:w="0" w:type="auto"/>
            <w:hideMark/>
          </w:tcPr>
          <w:p w14:paraId="3D6C3EF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8 (0.053)</w:t>
            </w:r>
          </w:p>
        </w:tc>
        <w:tc>
          <w:tcPr>
            <w:tcW w:w="0" w:type="auto"/>
            <w:hideMark/>
          </w:tcPr>
          <w:p w14:paraId="7CB7557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1 (0.049)</w:t>
            </w:r>
          </w:p>
        </w:tc>
        <w:tc>
          <w:tcPr>
            <w:tcW w:w="0" w:type="auto"/>
            <w:hideMark/>
          </w:tcPr>
          <w:p w14:paraId="20561BE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8 (0.052)</w:t>
            </w:r>
          </w:p>
        </w:tc>
      </w:tr>
      <w:tr w:rsidR="00615770" w:rsidRPr="009705DE" w14:paraId="1D0C8A9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r>
      <w:tr w:rsidR="00615770" w:rsidRPr="009705DE" w14:paraId="509E8FE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Observaciones</w:t>
            </w:r>
          </w:p>
        </w:tc>
        <w:tc>
          <w:tcPr>
            <w:tcW w:w="0" w:type="auto"/>
            <w:hideMark/>
          </w:tcPr>
          <w:p w14:paraId="045A826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0</w:t>
            </w:r>
          </w:p>
        </w:tc>
        <w:tc>
          <w:tcPr>
            <w:tcW w:w="0" w:type="auto"/>
            <w:hideMark/>
          </w:tcPr>
          <w:p w14:paraId="1F48AFE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3</w:t>
            </w:r>
          </w:p>
        </w:tc>
        <w:tc>
          <w:tcPr>
            <w:tcW w:w="0" w:type="auto"/>
            <w:hideMark/>
          </w:tcPr>
          <w:p w14:paraId="4290597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4</w:t>
            </w:r>
          </w:p>
        </w:tc>
        <w:tc>
          <w:tcPr>
            <w:tcW w:w="0" w:type="auto"/>
            <w:hideMark/>
          </w:tcPr>
          <w:p w14:paraId="36C5782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6</w:t>
            </w:r>
          </w:p>
        </w:tc>
      </w:tr>
      <w:tr w:rsidR="00615770" w:rsidRPr="009705DE" w14:paraId="2EC9FCB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R</w:t>
            </w:r>
            <w:r w:rsidRPr="009705DE">
              <w:rPr>
                <w:rFonts w:asciiTheme="minorHAnsi" w:hAnsiTheme="minorHAnsi" w:cstheme="minorHAnsi"/>
                <w:sz w:val="20"/>
                <w:szCs w:val="20"/>
                <w:vertAlign w:val="superscript"/>
                <w:lang w:val="es-ES"/>
              </w:rPr>
              <w:t xml:space="preserve">2 </w:t>
            </w:r>
            <w:r w:rsidRPr="009705DE">
              <w:rPr>
                <w:rFonts w:asciiTheme="minorHAnsi" w:hAnsiTheme="minorHAnsi" w:cstheme="minorHAnsi"/>
                <w:sz w:val="20"/>
                <w:szCs w:val="20"/>
                <w:lang w:val="es-ES"/>
              </w:rPr>
              <w:t>ajustado</w:t>
            </w:r>
          </w:p>
        </w:tc>
        <w:tc>
          <w:tcPr>
            <w:tcW w:w="0" w:type="auto"/>
            <w:hideMark/>
          </w:tcPr>
          <w:p w14:paraId="7ACBAA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63</w:t>
            </w:r>
          </w:p>
        </w:tc>
        <w:tc>
          <w:tcPr>
            <w:tcW w:w="0" w:type="auto"/>
            <w:hideMark/>
          </w:tcPr>
          <w:p w14:paraId="7247060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66</w:t>
            </w:r>
          </w:p>
        </w:tc>
        <w:tc>
          <w:tcPr>
            <w:tcW w:w="0" w:type="auto"/>
            <w:hideMark/>
          </w:tcPr>
          <w:p w14:paraId="29BFA7B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45</w:t>
            </w:r>
          </w:p>
        </w:tc>
        <w:tc>
          <w:tcPr>
            <w:tcW w:w="0" w:type="auto"/>
            <w:hideMark/>
          </w:tcPr>
          <w:p w14:paraId="3891071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20</w:t>
            </w:r>
          </w:p>
        </w:tc>
      </w:tr>
      <w:tr w:rsidR="00615770" w:rsidRPr="009705DE" w14:paraId="3F6575D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SEM</w:t>
            </w:r>
          </w:p>
        </w:tc>
        <w:tc>
          <w:tcPr>
            <w:tcW w:w="0" w:type="auto"/>
            <w:vAlign w:val="center"/>
            <w:hideMark/>
          </w:tcPr>
          <w:p w14:paraId="32459E1A" w14:textId="0FC02D9F"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61.55 [0.0000]</w:t>
            </w:r>
          </w:p>
        </w:tc>
        <w:tc>
          <w:tcPr>
            <w:tcW w:w="0" w:type="auto"/>
            <w:vAlign w:val="center"/>
            <w:hideMark/>
          </w:tcPr>
          <w:p w14:paraId="33CF0A9C" w14:textId="3710E3DB"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02.89 [0.0000]</w:t>
            </w:r>
          </w:p>
        </w:tc>
        <w:tc>
          <w:tcPr>
            <w:tcW w:w="0" w:type="auto"/>
            <w:vAlign w:val="center"/>
            <w:hideMark/>
          </w:tcPr>
          <w:p w14:paraId="28D6E13C" w14:textId="5341D0F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40.19 [0.0000]</w:t>
            </w:r>
          </w:p>
        </w:tc>
        <w:tc>
          <w:tcPr>
            <w:tcW w:w="0" w:type="auto"/>
            <w:vAlign w:val="center"/>
            <w:hideMark/>
          </w:tcPr>
          <w:p w14:paraId="568B771D" w14:textId="18CEAD7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46.43 [0.0000]</w:t>
            </w:r>
          </w:p>
        </w:tc>
      </w:tr>
      <w:tr w:rsidR="00615770" w:rsidRPr="009705DE" w14:paraId="6CA18826"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SAR</w:t>
            </w:r>
          </w:p>
        </w:tc>
        <w:tc>
          <w:tcPr>
            <w:tcW w:w="0" w:type="auto"/>
            <w:vAlign w:val="center"/>
            <w:hideMark/>
          </w:tcPr>
          <w:p w14:paraId="25EC0AE5" w14:textId="318249B9"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78.10 [0.0000]</w:t>
            </w:r>
          </w:p>
        </w:tc>
        <w:tc>
          <w:tcPr>
            <w:tcW w:w="0" w:type="auto"/>
            <w:vAlign w:val="center"/>
            <w:hideMark/>
          </w:tcPr>
          <w:p w14:paraId="6B6AC563" w14:textId="0281108C"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18.62 [0.0000]</w:t>
            </w:r>
          </w:p>
        </w:tc>
        <w:tc>
          <w:tcPr>
            <w:tcW w:w="0" w:type="auto"/>
            <w:vAlign w:val="center"/>
            <w:hideMark/>
          </w:tcPr>
          <w:p w14:paraId="7A234AC4" w14:textId="2660BA2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59.48 [0.0000]</w:t>
            </w:r>
          </w:p>
        </w:tc>
        <w:tc>
          <w:tcPr>
            <w:tcW w:w="0" w:type="auto"/>
            <w:vAlign w:val="center"/>
            <w:hideMark/>
          </w:tcPr>
          <w:p w14:paraId="36F83F4F" w14:textId="76F53CC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64.26 [0.0000]</w:t>
            </w:r>
          </w:p>
        </w:tc>
      </w:tr>
      <w:tr w:rsidR="00615770" w:rsidRPr="009705DE" w14:paraId="271C27F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Robusto SEM</w:t>
            </w:r>
          </w:p>
        </w:tc>
        <w:tc>
          <w:tcPr>
            <w:tcW w:w="0" w:type="auto"/>
            <w:vAlign w:val="center"/>
            <w:hideMark/>
          </w:tcPr>
          <w:p w14:paraId="36C566FF" w14:textId="1F0F6BF1"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2.29 [0.1302]</w:t>
            </w:r>
          </w:p>
        </w:tc>
        <w:tc>
          <w:tcPr>
            <w:tcW w:w="0" w:type="auto"/>
            <w:vAlign w:val="center"/>
            <w:hideMark/>
          </w:tcPr>
          <w:p w14:paraId="4E0D0E37" w14:textId="0617E616"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0.27 [0.6058]</w:t>
            </w:r>
          </w:p>
        </w:tc>
        <w:tc>
          <w:tcPr>
            <w:tcW w:w="0" w:type="auto"/>
            <w:vAlign w:val="center"/>
            <w:hideMark/>
          </w:tcPr>
          <w:p w14:paraId="65E73C0E" w14:textId="35583EE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96 [0.1613]</w:t>
            </w:r>
          </w:p>
        </w:tc>
        <w:tc>
          <w:tcPr>
            <w:tcW w:w="0" w:type="auto"/>
            <w:vAlign w:val="center"/>
            <w:hideMark/>
          </w:tcPr>
          <w:p w14:paraId="72F7CA63" w14:textId="610FB5A2"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3.65 [0.0562]</w:t>
            </w:r>
          </w:p>
        </w:tc>
      </w:tr>
      <w:tr w:rsidR="00615770" w:rsidRPr="009705DE" w14:paraId="530B3678"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7E36B74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Robusto SAR</w:t>
            </w:r>
          </w:p>
        </w:tc>
        <w:tc>
          <w:tcPr>
            <w:tcW w:w="0" w:type="auto"/>
            <w:tcBorders>
              <w:bottom w:val="single" w:sz="12" w:space="0" w:color="auto"/>
            </w:tcBorders>
            <w:vAlign w:val="center"/>
            <w:hideMark/>
          </w:tcPr>
          <w:p w14:paraId="1422ED20" w14:textId="568D501D"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8.84 [0.0000]</w:t>
            </w:r>
          </w:p>
        </w:tc>
        <w:tc>
          <w:tcPr>
            <w:tcW w:w="0" w:type="auto"/>
            <w:tcBorders>
              <w:bottom w:val="single" w:sz="12" w:space="0" w:color="auto"/>
            </w:tcBorders>
            <w:vAlign w:val="center"/>
            <w:hideMark/>
          </w:tcPr>
          <w:p w14:paraId="1AEFAAAF" w14:textId="339CBDC3"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15.99 [0.0001]</w:t>
            </w:r>
          </w:p>
        </w:tc>
        <w:tc>
          <w:tcPr>
            <w:tcW w:w="0" w:type="auto"/>
            <w:tcBorders>
              <w:bottom w:val="single" w:sz="12" w:space="0" w:color="auto"/>
            </w:tcBorders>
            <w:vAlign w:val="center"/>
            <w:hideMark/>
          </w:tcPr>
          <w:p w14:paraId="7773CF0B" w14:textId="4C7C5E3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21.25 [0.0000]</w:t>
            </w:r>
          </w:p>
        </w:tc>
        <w:tc>
          <w:tcPr>
            <w:tcW w:w="0" w:type="auto"/>
            <w:tcBorders>
              <w:bottom w:val="single" w:sz="12" w:space="0" w:color="auto"/>
            </w:tcBorders>
            <w:vAlign w:val="center"/>
            <w:hideMark/>
          </w:tcPr>
          <w:p w14:paraId="30DAC02C" w14:textId="039ED30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21.48 [0.0000]</w:t>
            </w:r>
          </w:p>
        </w:tc>
      </w:tr>
      <w:tr w:rsidR="00615770" w:rsidRPr="009705DE" w14:paraId="3436C3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2EF626AF"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r>
      <w:tr w:rsidR="00615770" w:rsidRPr="009705DE" w14:paraId="63AC6260"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Nota:</w:t>
            </w:r>
          </w:p>
        </w:tc>
        <w:tc>
          <w:tcPr>
            <w:tcW w:w="0" w:type="auto"/>
            <w:gridSpan w:val="4"/>
            <w:hideMark/>
          </w:tcPr>
          <w:p w14:paraId="0480FE67" w14:textId="77777777" w:rsidR="00615770" w:rsidRPr="009705DE" w:rsidRDefault="00615770" w:rsidP="00615770">
            <w:pPr>
              <w:spacing w:after="0" w:line="240" w:lineRule="auto"/>
              <w:jc w:val="right"/>
              <w:rPr>
                <w:rFonts w:asciiTheme="minorHAnsi" w:hAnsiTheme="minorHAnsi" w:cstheme="minorHAnsi"/>
                <w:sz w:val="20"/>
                <w:szCs w:val="20"/>
                <w:lang w:val="es-ES"/>
              </w:rPr>
            </w:pP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1; </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05; </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01</w:t>
            </w:r>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48B1229"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1B16A67D" w14:textId="61CFC3FC" w:rsidR="00C5153F" w:rsidRPr="00B97460" w:rsidRDefault="001C4B13" w:rsidP="00B97460">
      <w:pPr>
        <w:pStyle w:val="Descripcin"/>
        <w:keepNext/>
      </w:pPr>
      <w:bookmarkStart w:id="1234" w:name="_Ref6341542"/>
      <w:bookmarkStart w:id="1235" w:name="_Toc6348800"/>
      <w:bookmarkStart w:id="1236" w:name="_Toc8395787"/>
      <w:r>
        <w:t xml:space="preserve">Tabla </w:t>
      </w:r>
      <w:r>
        <w:fldChar w:fldCharType="begin"/>
      </w:r>
      <w:r>
        <w:instrText xml:space="preserve"> SEQ Tabla \* ARABIC </w:instrText>
      </w:r>
      <w:r>
        <w:fldChar w:fldCharType="separate"/>
      </w:r>
      <w:r w:rsidR="005B24F0">
        <w:rPr>
          <w:noProof/>
        </w:rPr>
        <w:t>6</w:t>
      </w:r>
      <w:r>
        <w:fldChar w:fldCharType="end"/>
      </w:r>
      <w:bookmarkEnd w:id="1234"/>
      <w:r>
        <w:t>: Pruebas de LR para simplificar el modelo espacial de Durbin</w:t>
      </w:r>
      <w:bookmarkEnd w:id="1235"/>
      <w:bookmarkEnd w:id="1236"/>
    </w:p>
    <w:tbl>
      <w:tblPr>
        <w:tblStyle w:val="tesis"/>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4"/>
        <w:gridCol w:w="1304"/>
        <w:gridCol w:w="1304"/>
        <w:gridCol w:w="1304"/>
        <w:gridCol w:w="1304"/>
      </w:tblGrid>
      <w:tr w:rsidR="00653FDC" w:rsidRPr="00EA66A7" w14:paraId="69411712"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tcBorders>
            <w:hideMark/>
          </w:tcPr>
          <w:p w14:paraId="356233E4" w14:textId="77777777" w:rsidR="00653FDC" w:rsidRPr="00EA66A7" w:rsidRDefault="00653FDC" w:rsidP="00653FDC">
            <w:pPr>
              <w:spacing w:after="0" w:line="240" w:lineRule="auto"/>
              <w:rPr>
                <w:rFonts w:asciiTheme="minorHAnsi" w:hAnsiTheme="minorHAnsi" w:cstheme="minorHAnsi"/>
                <w:sz w:val="20"/>
                <w:szCs w:val="20"/>
              </w:rPr>
            </w:pPr>
          </w:p>
        </w:tc>
        <w:tc>
          <w:tcPr>
            <w:tcW w:w="0" w:type="auto"/>
            <w:gridSpan w:val="4"/>
            <w:tcBorders>
              <w:top w:val="single" w:sz="12" w:space="0" w:color="auto"/>
            </w:tcBorders>
            <w:hideMark/>
          </w:tcPr>
          <w:p w14:paraId="136D757E"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Estadístico [valor p]</w:t>
            </w:r>
          </w:p>
        </w:tc>
      </w:tr>
      <w:tr w:rsidR="00653FDC" w:rsidRPr="00EA66A7" w14:paraId="4D9D847A"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011F05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Hipótesis Nula</w:t>
            </w:r>
          </w:p>
        </w:tc>
        <w:tc>
          <w:tcPr>
            <w:tcW w:w="0" w:type="auto"/>
            <w:tcBorders>
              <w:bottom w:val="single" w:sz="4" w:space="0" w:color="auto"/>
            </w:tcBorders>
            <w:hideMark/>
          </w:tcPr>
          <w:p w14:paraId="1E22D1EC"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Ago-17</w:t>
            </w:r>
          </w:p>
        </w:tc>
        <w:tc>
          <w:tcPr>
            <w:tcW w:w="0" w:type="auto"/>
            <w:tcBorders>
              <w:bottom w:val="single" w:sz="4" w:space="0" w:color="auto"/>
            </w:tcBorders>
            <w:hideMark/>
          </w:tcPr>
          <w:p w14:paraId="38DC1D15"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Dic-17</w:t>
            </w:r>
          </w:p>
        </w:tc>
        <w:tc>
          <w:tcPr>
            <w:tcW w:w="0" w:type="auto"/>
            <w:tcBorders>
              <w:bottom w:val="single" w:sz="4" w:space="0" w:color="auto"/>
            </w:tcBorders>
            <w:hideMark/>
          </w:tcPr>
          <w:p w14:paraId="6F548581"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Jul-18</w:t>
            </w:r>
          </w:p>
        </w:tc>
        <w:tc>
          <w:tcPr>
            <w:tcW w:w="0" w:type="auto"/>
            <w:tcBorders>
              <w:bottom w:val="single" w:sz="4" w:space="0" w:color="auto"/>
            </w:tcBorders>
            <w:hideMark/>
          </w:tcPr>
          <w:p w14:paraId="1892AA57"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Mar-18</w:t>
            </w:r>
          </w:p>
        </w:tc>
      </w:tr>
      <w:tr w:rsidR="00653FDC" w:rsidRPr="00EA66A7" w14:paraId="4AC89D7D"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4" w:space="0" w:color="auto"/>
            </w:tcBorders>
            <w:hideMark/>
          </w:tcPr>
          <w:p w14:paraId="2EF010FE"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Diésel</w:t>
            </w:r>
          </w:p>
        </w:tc>
      </w:tr>
      <w:tr w:rsidR="00653FDC" w:rsidRPr="00EA66A7" w14:paraId="34C1E9F2"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D4EAD9D" w14:textId="7BC4E72F" w:rsidR="00653FDC" w:rsidRPr="00EA66A7" w:rsidRDefault="00D934E7"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1E67146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3 [0.0040]</w:t>
            </w:r>
          </w:p>
        </w:tc>
        <w:tc>
          <w:tcPr>
            <w:tcW w:w="0" w:type="auto"/>
            <w:hideMark/>
          </w:tcPr>
          <w:p w14:paraId="7386D8B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7.1 [0.1030]</w:t>
            </w:r>
          </w:p>
        </w:tc>
        <w:tc>
          <w:tcPr>
            <w:tcW w:w="0" w:type="auto"/>
            <w:hideMark/>
          </w:tcPr>
          <w:p w14:paraId="17348C6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5.5 [0.0120]</w:t>
            </w:r>
          </w:p>
        </w:tc>
        <w:tc>
          <w:tcPr>
            <w:tcW w:w="0" w:type="auto"/>
            <w:hideMark/>
          </w:tcPr>
          <w:p w14:paraId="55FBB7A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9.0 [0.0660]</w:t>
            </w:r>
          </w:p>
        </w:tc>
      </w:tr>
      <w:tr w:rsidR="00EA66A7" w:rsidRPr="00EA66A7" w14:paraId="08AF7D91"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E38C60E" w14:textId="22FDAE77" w:rsidR="00653FDC" w:rsidRPr="00EA66A7" w:rsidRDefault="00D934E7"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3312B219"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2.3 [0.2680]</w:t>
            </w:r>
          </w:p>
        </w:tc>
        <w:tc>
          <w:tcPr>
            <w:tcW w:w="0" w:type="auto"/>
            <w:hideMark/>
          </w:tcPr>
          <w:p w14:paraId="6F472698"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4.9 [0.7260]</w:t>
            </w:r>
          </w:p>
        </w:tc>
        <w:tc>
          <w:tcPr>
            <w:tcW w:w="0" w:type="auto"/>
            <w:hideMark/>
          </w:tcPr>
          <w:p w14:paraId="17A09A4B"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1.3 [0.3200]</w:t>
            </w:r>
          </w:p>
        </w:tc>
        <w:tc>
          <w:tcPr>
            <w:tcW w:w="0" w:type="auto"/>
            <w:hideMark/>
          </w:tcPr>
          <w:p w14:paraId="074BF9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2.9 [0.8450]</w:t>
            </w:r>
          </w:p>
        </w:tc>
      </w:tr>
      <w:tr w:rsidR="00653FDC" w:rsidRPr="00EA66A7" w14:paraId="38E36EDB"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F70E3E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Gasohol 90</w:t>
            </w:r>
          </w:p>
        </w:tc>
      </w:tr>
      <w:tr w:rsidR="00EA66A7" w:rsidRPr="00EA66A7" w14:paraId="5B7FB19B"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82096E9" w14:textId="44FAE701" w:rsidR="00653FDC" w:rsidRPr="00EA66A7" w:rsidRDefault="00D934E7"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654A29D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6.9 [0.0080]</w:t>
            </w:r>
          </w:p>
        </w:tc>
        <w:tc>
          <w:tcPr>
            <w:tcW w:w="0" w:type="auto"/>
            <w:hideMark/>
          </w:tcPr>
          <w:p w14:paraId="6933AB4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0.9 [0.0020]</w:t>
            </w:r>
          </w:p>
        </w:tc>
        <w:tc>
          <w:tcPr>
            <w:tcW w:w="0" w:type="auto"/>
            <w:hideMark/>
          </w:tcPr>
          <w:p w14:paraId="7E3E363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4.2 [0.0180]</w:t>
            </w:r>
          </w:p>
        </w:tc>
        <w:tc>
          <w:tcPr>
            <w:tcW w:w="0" w:type="auto"/>
            <w:hideMark/>
          </w:tcPr>
          <w:p w14:paraId="33B25550"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5.0 [0.0010]</w:t>
            </w:r>
          </w:p>
        </w:tc>
      </w:tr>
      <w:tr w:rsidR="00653FDC" w:rsidRPr="00EA66A7" w14:paraId="1EA36D0C"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4CCD7574" w14:textId="25549A8C" w:rsidR="00653FDC" w:rsidRPr="00EA66A7" w:rsidRDefault="00D934E7"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tcBorders>
              <w:bottom w:val="single" w:sz="12" w:space="0" w:color="auto"/>
            </w:tcBorders>
            <w:hideMark/>
          </w:tcPr>
          <w:p w14:paraId="011FBD6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5.5 [0.1460]</w:t>
            </w:r>
          </w:p>
        </w:tc>
        <w:tc>
          <w:tcPr>
            <w:tcW w:w="0" w:type="auto"/>
            <w:tcBorders>
              <w:bottom w:val="single" w:sz="12" w:space="0" w:color="auto"/>
            </w:tcBorders>
            <w:hideMark/>
          </w:tcPr>
          <w:p w14:paraId="39B2FA1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0.6 [0.0450]</w:t>
            </w:r>
          </w:p>
        </w:tc>
        <w:tc>
          <w:tcPr>
            <w:tcW w:w="0" w:type="auto"/>
            <w:tcBorders>
              <w:bottom w:val="single" w:sz="12" w:space="0" w:color="auto"/>
            </w:tcBorders>
            <w:hideMark/>
          </w:tcPr>
          <w:p w14:paraId="2230B84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2.5 [0.0270]</w:t>
            </w:r>
          </w:p>
        </w:tc>
        <w:tc>
          <w:tcPr>
            <w:tcW w:w="0" w:type="auto"/>
            <w:tcBorders>
              <w:bottom w:val="single" w:sz="12" w:space="0" w:color="auto"/>
            </w:tcBorders>
            <w:hideMark/>
          </w:tcPr>
          <w:p w14:paraId="421AF12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4 [0.0040]</w:t>
            </w:r>
          </w:p>
        </w:tc>
      </w:tr>
      <w:tr w:rsidR="00EA66A7" w:rsidRPr="00EA66A7" w14:paraId="5CA47E0E"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376945B8" w14:textId="6A647F61" w:rsidR="00EA66A7" w:rsidRPr="00EA66A7" w:rsidRDefault="00EA66A7" w:rsidP="00EA66A7">
            <w:pPr>
              <w:spacing w:after="0" w:line="240" w:lineRule="auto"/>
              <w:jc w:val="left"/>
              <w:rPr>
                <w:rFonts w:asciiTheme="minorHAnsi" w:hAnsiTheme="minorHAnsi" w:cstheme="minorHAnsi"/>
                <w:sz w:val="20"/>
                <w:szCs w:val="20"/>
              </w:rPr>
            </w:pPr>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p>
        </w:tc>
      </w:tr>
    </w:tbl>
    <w:p w14:paraId="2135BEAB" w14:textId="43A47FC4" w:rsidR="00653FDC" w:rsidRPr="001C4B13" w:rsidRDefault="00EA66A7"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934E7"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25B1546" w:rsidR="00F2093F" w:rsidRPr="00EE471F" w:rsidRDefault="00EE471F" w:rsidP="00B97460">
      <w:pPr>
        <w:rPr>
          <w:lang w:val="es-ES"/>
        </w:rPr>
      </w:pPr>
      <w:r>
        <w:rPr>
          <w:lang w:val="es-ES"/>
        </w:rPr>
        <w:lastRenderedPageBreak/>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Lesag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regresor. De esta manera, se puede obtener una comparación entre los efectos directos del modelo SAR y el obtenido por el modelo lineal sin dependencia espacial.</w:t>
      </w:r>
    </w:p>
    <w:p w14:paraId="156A3636" w14:textId="5EF3494A" w:rsidR="00C0182C" w:rsidRDefault="00C0182C" w:rsidP="00C0182C">
      <w:pPr>
        <w:pStyle w:val="Descripcin"/>
        <w:keepNext/>
      </w:pPr>
      <w:bookmarkStart w:id="1237" w:name="_Ref6344719"/>
      <w:bookmarkStart w:id="1238" w:name="_Toc6348801"/>
      <w:bookmarkStart w:id="1239" w:name="_Toc8395788"/>
      <w:r>
        <w:t xml:space="preserve">Tabla </w:t>
      </w:r>
      <w:r>
        <w:fldChar w:fldCharType="begin"/>
      </w:r>
      <w:r>
        <w:instrText xml:space="preserve"> SEQ Tabla \* ARABIC </w:instrText>
      </w:r>
      <w:r>
        <w:fldChar w:fldCharType="separate"/>
      </w:r>
      <w:r w:rsidR="005B24F0">
        <w:rPr>
          <w:noProof/>
        </w:rPr>
        <w:t>7</w:t>
      </w:r>
      <w:r>
        <w:fldChar w:fldCharType="end"/>
      </w:r>
      <w:bookmarkEnd w:id="1237"/>
      <w:r>
        <w:t xml:space="preserve">: Resultados del modelo autoregresivo espacial </w:t>
      </w:r>
      <w:bookmarkEnd w:id="1238"/>
      <w:r w:rsidR="00244ACD">
        <w:t xml:space="preserve">y sus impactos </w:t>
      </w:r>
      <w:r w:rsidR="00F23085">
        <w:t>para combustible diésel en Marzo – 2018.</w:t>
      </w:r>
      <w:bookmarkEnd w:id="1239"/>
    </w:p>
    <w:tbl>
      <w:tblPr>
        <w:tblStyle w:val="tesis"/>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838"/>
        <w:gridCol w:w="1372"/>
        <w:gridCol w:w="1833"/>
        <w:gridCol w:w="1273"/>
        <w:gridCol w:w="1273"/>
        <w:gridCol w:w="911"/>
      </w:tblGrid>
      <w:tr w:rsidR="00653FDC" w:rsidRPr="009705DE" w14:paraId="08FF453D" w14:textId="77777777" w:rsidTr="009705DE">
        <w:trPr>
          <w:trHeight w:val="364"/>
        </w:trPr>
        <w:tc>
          <w:tcPr>
            <w:tcW w:w="1838" w:type="dxa"/>
            <w:tcBorders>
              <w:top w:val="single" w:sz="12" w:space="0" w:color="auto"/>
            </w:tcBorders>
            <w:hideMark/>
          </w:tcPr>
          <w:p w14:paraId="796A81AD" w14:textId="77777777" w:rsidR="00F23085" w:rsidRPr="009705DE" w:rsidRDefault="00F23085" w:rsidP="00B97460">
            <w:pPr>
              <w:spacing w:after="0" w:line="240" w:lineRule="auto"/>
              <w:jc w:val="left"/>
              <w:rPr>
                <w:rFonts w:asciiTheme="majorHAnsi" w:hAnsiTheme="majorHAnsi"/>
                <w:lang w:val="es-ES"/>
              </w:rPr>
            </w:pPr>
          </w:p>
        </w:tc>
        <w:tc>
          <w:tcPr>
            <w:tcW w:w="1372" w:type="dxa"/>
            <w:tcBorders>
              <w:top w:val="single" w:sz="12" w:space="0" w:color="auto"/>
            </w:tcBorders>
            <w:hideMark/>
          </w:tcPr>
          <w:p w14:paraId="05FDB5E6" w14:textId="739A23D7" w:rsidR="00F23085" w:rsidRPr="009705DE" w:rsidRDefault="00F23085" w:rsidP="00B97460">
            <w:pPr>
              <w:spacing w:after="0" w:line="240" w:lineRule="auto"/>
              <w:jc w:val="left"/>
              <w:textAlignment w:val="bottom"/>
              <w:rPr>
                <w:rFonts w:asciiTheme="majorHAnsi" w:hAnsiTheme="majorHAnsi"/>
                <w:lang w:val="es-ES"/>
              </w:rPr>
            </w:pPr>
            <w:r w:rsidRPr="009705DE">
              <w:rPr>
                <w:rFonts w:asciiTheme="majorHAnsi" w:hAnsiTheme="majorHAnsi" w:cstheme="majorHAnsi"/>
                <w:b/>
                <w:bCs/>
                <w:kern w:val="24"/>
                <w:lang w:val="es-ES"/>
              </w:rPr>
              <w:t>OLS</w:t>
            </w:r>
          </w:p>
        </w:tc>
        <w:tc>
          <w:tcPr>
            <w:tcW w:w="5290" w:type="dxa"/>
            <w:gridSpan w:val="4"/>
            <w:tcBorders>
              <w:top w:val="single" w:sz="12" w:space="0" w:color="auto"/>
            </w:tcBorders>
            <w:hideMark/>
          </w:tcPr>
          <w:p w14:paraId="7137E955" w14:textId="7B5DED82" w:rsidR="00F23085" w:rsidRPr="009705DE" w:rsidRDefault="00F23085" w:rsidP="00B97460">
            <w:pPr>
              <w:spacing w:after="0" w:line="240" w:lineRule="auto"/>
              <w:jc w:val="center"/>
              <w:textAlignment w:val="bottom"/>
              <w:rPr>
                <w:rFonts w:asciiTheme="majorHAnsi" w:hAnsiTheme="majorHAnsi"/>
                <w:lang w:val="es-ES"/>
              </w:rPr>
            </w:pPr>
            <w:r w:rsidRPr="009705DE">
              <w:rPr>
                <w:rFonts w:asciiTheme="majorHAnsi" w:hAnsiTheme="majorHAnsi"/>
                <w:b/>
                <w:kern w:val="24"/>
                <w:lang w:val="es-ES"/>
              </w:rPr>
              <w:t xml:space="preserve">Modelo </w:t>
            </w:r>
            <w:r w:rsidRPr="009705DE">
              <w:rPr>
                <w:rFonts w:asciiTheme="majorHAnsi" w:hAnsiTheme="majorHAnsi" w:cstheme="majorHAnsi"/>
                <w:b/>
                <w:bCs/>
                <w:kern w:val="24"/>
                <w:lang w:val="es-ES"/>
              </w:rPr>
              <w:t>Espacial Autoregresivo (SAR)</w:t>
            </w:r>
          </w:p>
        </w:tc>
      </w:tr>
      <w:tr w:rsidR="00653FDC" w:rsidRPr="009705DE" w14:paraId="613E250A" w14:textId="77777777" w:rsidTr="009705DE">
        <w:trPr>
          <w:trHeight w:val="20"/>
        </w:trPr>
        <w:tc>
          <w:tcPr>
            <w:tcW w:w="1838" w:type="dxa"/>
            <w:tcBorders>
              <w:bottom w:val="single" w:sz="4" w:space="0" w:color="auto"/>
            </w:tcBorders>
            <w:hideMark/>
          </w:tcPr>
          <w:p w14:paraId="440FE33E" w14:textId="301A4925" w:rsidR="00F23085" w:rsidRPr="009705DE" w:rsidRDefault="00F23085" w:rsidP="00B97460">
            <w:pPr>
              <w:spacing w:after="0" w:line="240" w:lineRule="auto"/>
              <w:jc w:val="left"/>
              <w:textAlignment w:val="bottom"/>
              <w:rPr>
                <w:lang w:val="es-ES"/>
              </w:rPr>
            </w:pPr>
            <w:r w:rsidRPr="009705DE">
              <w:rPr>
                <w:kern w:val="24"/>
                <w:lang w:val="es-ES"/>
              </w:rPr>
              <w:t>Variable</w:t>
            </w:r>
          </w:p>
        </w:tc>
        <w:tc>
          <w:tcPr>
            <w:tcW w:w="1372" w:type="dxa"/>
            <w:tcBorders>
              <w:bottom w:val="single" w:sz="4" w:space="0" w:color="auto"/>
            </w:tcBorders>
            <w:hideMark/>
          </w:tcPr>
          <w:p w14:paraId="308D9033" w14:textId="5D6D7E8C" w:rsidR="00F23085" w:rsidRPr="009705DE" w:rsidRDefault="00F23085" w:rsidP="00B97460">
            <w:pPr>
              <w:spacing w:after="0" w:line="240" w:lineRule="auto"/>
              <w:jc w:val="left"/>
              <w:rPr>
                <w:lang w:val="es-ES"/>
              </w:rPr>
            </w:pPr>
            <w:r w:rsidRPr="009705DE">
              <w:rPr>
                <w:rFonts w:cstheme="minorHAnsi"/>
                <w:szCs w:val="18"/>
                <w:lang w:val="es-ES"/>
              </w:rPr>
              <w:t>Parámetros</w:t>
            </w:r>
          </w:p>
        </w:tc>
        <w:tc>
          <w:tcPr>
            <w:tcW w:w="1833" w:type="dxa"/>
            <w:tcBorders>
              <w:bottom w:val="single" w:sz="4" w:space="0" w:color="auto"/>
            </w:tcBorders>
            <w:hideMark/>
          </w:tcPr>
          <w:p w14:paraId="41E1C3BA" w14:textId="178FAD88" w:rsidR="00F23085" w:rsidRPr="009705DE" w:rsidRDefault="00F23085" w:rsidP="009705DE">
            <w:pPr>
              <w:spacing w:after="0" w:line="240" w:lineRule="auto"/>
              <w:jc w:val="right"/>
              <w:textAlignment w:val="bottom"/>
              <w:rPr>
                <w:lang w:val="es-ES"/>
              </w:rPr>
            </w:pPr>
            <w:r w:rsidRPr="009705DE">
              <w:rPr>
                <w:rFonts w:cstheme="minorHAnsi"/>
                <w:kern w:val="24"/>
                <w:szCs w:val="18"/>
                <w:lang w:val="es-ES"/>
              </w:rPr>
              <w:t>Parámetros</w:t>
            </w:r>
          </w:p>
        </w:tc>
        <w:tc>
          <w:tcPr>
            <w:tcW w:w="1273" w:type="dxa"/>
            <w:tcBorders>
              <w:bottom w:val="single" w:sz="4" w:space="0" w:color="auto"/>
            </w:tcBorders>
            <w:hideMark/>
          </w:tcPr>
          <w:p w14:paraId="0D1E9030" w14:textId="515A4687" w:rsidR="00F23085" w:rsidRPr="009705DE" w:rsidRDefault="00F23085" w:rsidP="00B97460">
            <w:pPr>
              <w:spacing w:after="0" w:line="240" w:lineRule="auto"/>
              <w:jc w:val="center"/>
              <w:textAlignment w:val="bottom"/>
              <w:rPr>
                <w:lang w:val="es-ES"/>
              </w:rPr>
            </w:pPr>
            <w:r w:rsidRPr="009705DE">
              <w:rPr>
                <w:kern w:val="24"/>
                <w:lang w:val="es-ES"/>
              </w:rPr>
              <w:t>Directo</w:t>
            </w:r>
          </w:p>
        </w:tc>
        <w:tc>
          <w:tcPr>
            <w:tcW w:w="1273" w:type="dxa"/>
            <w:tcBorders>
              <w:bottom w:val="single" w:sz="4" w:space="0" w:color="auto"/>
            </w:tcBorders>
            <w:hideMark/>
          </w:tcPr>
          <w:p w14:paraId="688E3E34" w14:textId="60F24B8E" w:rsidR="00F23085" w:rsidRPr="009705DE" w:rsidRDefault="00F23085" w:rsidP="00B97460">
            <w:pPr>
              <w:spacing w:after="0" w:line="240" w:lineRule="auto"/>
              <w:jc w:val="center"/>
              <w:textAlignment w:val="bottom"/>
              <w:rPr>
                <w:lang w:val="es-ES"/>
              </w:rPr>
            </w:pPr>
            <w:r w:rsidRPr="009705DE">
              <w:rPr>
                <w:kern w:val="24"/>
                <w:lang w:val="es-ES"/>
              </w:rPr>
              <w:t>Indirecto</w:t>
            </w:r>
          </w:p>
        </w:tc>
        <w:tc>
          <w:tcPr>
            <w:tcW w:w="911" w:type="dxa"/>
            <w:tcBorders>
              <w:bottom w:val="single" w:sz="4" w:space="0" w:color="auto"/>
            </w:tcBorders>
            <w:hideMark/>
          </w:tcPr>
          <w:p w14:paraId="33F536A5" w14:textId="77777777" w:rsidR="00F23085" w:rsidRPr="009705DE" w:rsidRDefault="00F23085" w:rsidP="00B97460">
            <w:pPr>
              <w:spacing w:after="0" w:line="240" w:lineRule="auto"/>
              <w:jc w:val="center"/>
              <w:textAlignment w:val="bottom"/>
              <w:rPr>
                <w:lang w:val="es-ES"/>
              </w:rPr>
            </w:pPr>
            <w:r w:rsidRPr="009705DE">
              <w:rPr>
                <w:kern w:val="24"/>
                <w:lang w:val="es-ES"/>
              </w:rPr>
              <w:t>Total</w:t>
            </w:r>
          </w:p>
        </w:tc>
      </w:tr>
      <w:tr w:rsidR="00653FDC" w:rsidRPr="009705DE" w14:paraId="1F96D4A9" w14:textId="77777777" w:rsidTr="009705DE">
        <w:trPr>
          <w:trHeight w:val="20"/>
        </w:trPr>
        <w:tc>
          <w:tcPr>
            <w:tcW w:w="1838" w:type="dxa"/>
            <w:tcBorders>
              <w:top w:val="single" w:sz="4" w:space="0" w:color="auto"/>
            </w:tcBorders>
            <w:hideMark/>
          </w:tcPr>
          <w:p w14:paraId="281FED51" w14:textId="4057985A" w:rsidR="00F23085" w:rsidRPr="009705DE" w:rsidRDefault="00F23085" w:rsidP="00B97460">
            <w:pPr>
              <w:spacing w:after="0" w:line="240" w:lineRule="auto"/>
              <w:jc w:val="left"/>
              <w:textAlignment w:val="top"/>
              <w:rPr>
                <w:lang w:val="es-ES"/>
              </w:rPr>
            </w:pPr>
            <w:r w:rsidRPr="009705DE">
              <w:rPr>
                <w:kern w:val="24"/>
                <w:lang w:val="es-ES"/>
              </w:rPr>
              <w:t xml:space="preserve">Abanderada </w:t>
            </w:r>
            <w:r w:rsidR="009705DE" w:rsidRPr="009705DE">
              <w:rPr>
                <w:rFonts w:cstheme="minorHAnsi"/>
                <w:kern w:val="24"/>
                <w:szCs w:val="18"/>
                <w:lang w:val="es-ES"/>
              </w:rPr>
              <w:t>Petroperú</w:t>
            </w:r>
          </w:p>
        </w:tc>
        <w:tc>
          <w:tcPr>
            <w:tcW w:w="1372" w:type="dxa"/>
            <w:tcBorders>
              <w:top w:val="single" w:sz="4" w:space="0" w:color="auto"/>
            </w:tcBorders>
            <w:hideMark/>
          </w:tcPr>
          <w:p w14:paraId="6BDFF97D" w14:textId="0B0A1A4E"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94</w:t>
            </w:r>
          </w:p>
        </w:tc>
        <w:tc>
          <w:tcPr>
            <w:tcW w:w="1833" w:type="dxa"/>
            <w:tcBorders>
              <w:top w:val="single" w:sz="4" w:space="0" w:color="auto"/>
            </w:tcBorders>
            <w:hideMark/>
          </w:tcPr>
          <w:p w14:paraId="0A73320A" w14:textId="1D9FC987"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56 (0.063)</w:t>
            </w:r>
          </w:p>
        </w:tc>
        <w:tc>
          <w:tcPr>
            <w:tcW w:w="1273" w:type="dxa"/>
            <w:tcBorders>
              <w:top w:val="single" w:sz="4" w:space="0" w:color="auto"/>
            </w:tcBorders>
            <w:hideMark/>
          </w:tcPr>
          <w:p w14:paraId="00536667" w14:textId="1602F37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w:t>
            </w:r>
          </w:p>
        </w:tc>
        <w:tc>
          <w:tcPr>
            <w:tcW w:w="1273" w:type="dxa"/>
            <w:tcBorders>
              <w:top w:val="single" w:sz="4" w:space="0" w:color="auto"/>
            </w:tcBorders>
            <w:hideMark/>
          </w:tcPr>
          <w:p w14:paraId="1A8C3CCF" w14:textId="0A42271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56</w:t>
            </w:r>
          </w:p>
        </w:tc>
        <w:tc>
          <w:tcPr>
            <w:tcW w:w="911" w:type="dxa"/>
            <w:tcBorders>
              <w:top w:val="single" w:sz="4" w:space="0" w:color="auto"/>
            </w:tcBorders>
            <w:hideMark/>
          </w:tcPr>
          <w:p w14:paraId="11059E4E" w14:textId="26E38769"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15</w:t>
            </w:r>
          </w:p>
        </w:tc>
      </w:tr>
      <w:tr w:rsidR="00653FDC" w:rsidRPr="009705DE" w14:paraId="1818D305" w14:textId="77777777" w:rsidTr="009705DE">
        <w:trPr>
          <w:trHeight w:val="20"/>
        </w:trPr>
        <w:tc>
          <w:tcPr>
            <w:tcW w:w="1838" w:type="dxa"/>
            <w:hideMark/>
          </w:tcPr>
          <w:p w14:paraId="78691783" w14:textId="77777777" w:rsidR="00F23085" w:rsidRPr="009705DE" w:rsidRDefault="00F23085" w:rsidP="00B97460">
            <w:pPr>
              <w:spacing w:after="0" w:line="240" w:lineRule="auto"/>
              <w:jc w:val="left"/>
              <w:textAlignment w:val="top"/>
              <w:rPr>
                <w:lang w:val="es-ES"/>
              </w:rPr>
            </w:pPr>
            <w:r w:rsidRPr="009705DE">
              <w:rPr>
                <w:kern w:val="24"/>
                <w:lang w:val="es-ES"/>
              </w:rPr>
              <w:t>Abanderada Pecsa</w:t>
            </w:r>
          </w:p>
        </w:tc>
        <w:tc>
          <w:tcPr>
            <w:tcW w:w="1372" w:type="dxa"/>
            <w:hideMark/>
          </w:tcPr>
          <w:p w14:paraId="72B7F0E0" w14:textId="69ECD03A"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162 </w:t>
            </w:r>
            <w:r w:rsidRPr="009705DE">
              <w:rPr>
                <w:rFonts w:cstheme="minorHAnsi"/>
                <w:kern w:val="24"/>
                <w:position w:val="7"/>
                <w:szCs w:val="18"/>
                <w:vertAlign w:val="superscript"/>
                <w:lang w:val="es-ES"/>
              </w:rPr>
              <w:t>*</w:t>
            </w:r>
          </w:p>
        </w:tc>
        <w:tc>
          <w:tcPr>
            <w:tcW w:w="1833" w:type="dxa"/>
            <w:hideMark/>
          </w:tcPr>
          <w:p w14:paraId="15A0BDFC" w14:textId="5936FDB0"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52</w:t>
            </w:r>
            <w:r w:rsidR="00021C09" w:rsidRPr="009705DE">
              <w:rPr>
                <w:rFonts w:eastAsiaTheme="minorEastAsia" w:cstheme="minorHAnsi"/>
                <w:kern w:val="24"/>
                <w:position w:val="7"/>
                <w:szCs w:val="18"/>
                <w:vertAlign w:val="superscript"/>
                <w:lang w:val="es-ES"/>
              </w:rPr>
              <w:t>**</w:t>
            </w:r>
            <w:r w:rsidRPr="009705DE">
              <w:rPr>
                <w:rFonts w:eastAsiaTheme="minorEastAsia" w:cstheme="minorHAnsi"/>
                <w:kern w:val="24"/>
                <w:szCs w:val="18"/>
                <w:lang w:val="es-ES"/>
              </w:rPr>
              <w:t> (0.072)</w:t>
            </w:r>
          </w:p>
        </w:tc>
        <w:tc>
          <w:tcPr>
            <w:tcW w:w="1273" w:type="dxa"/>
            <w:hideMark/>
          </w:tcPr>
          <w:p w14:paraId="52A522B8" w14:textId="3645966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61 </w:t>
            </w:r>
            <w:r w:rsidRPr="009705DE">
              <w:rPr>
                <w:rFonts w:cstheme="minorHAnsi"/>
                <w:kern w:val="24"/>
                <w:position w:val="7"/>
                <w:szCs w:val="18"/>
                <w:vertAlign w:val="superscript"/>
                <w:lang w:val="es-ES"/>
              </w:rPr>
              <w:t>**</w:t>
            </w:r>
          </w:p>
        </w:tc>
        <w:tc>
          <w:tcPr>
            <w:tcW w:w="1273" w:type="dxa"/>
            <w:hideMark/>
          </w:tcPr>
          <w:p w14:paraId="2431D333" w14:textId="7D013F8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w:t>
            </w:r>
            <w:r w:rsidRPr="009705DE">
              <w:rPr>
                <w:rFonts w:cstheme="minorHAnsi"/>
                <w:kern w:val="24"/>
                <w:position w:val="7"/>
                <w:szCs w:val="18"/>
                <w:vertAlign w:val="superscript"/>
                <w:lang w:val="es-ES"/>
              </w:rPr>
              <w:t>**</w:t>
            </w:r>
          </w:p>
        </w:tc>
        <w:tc>
          <w:tcPr>
            <w:tcW w:w="911" w:type="dxa"/>
            <w:hideMark/>
          </w:tcPr>
          <w:p w14:paraId="268003A7" w14:textId="3262ACD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11 </w:t>
            </w:r>
            <w:r w:rsidRPr="009705DE">
              <w:rPr>
                <w:rFonts w:cstheme="minorHAnsi"/>
                <w:kern w:val="24"/>
                <w:position w:val="7"/>
                <w:szCs w:val="18"/>
                <w:vertAlign w:val="superscript"/>
                <w:lang w:val="es-ES"/>
              </w:rPr>
              <w:t>**</w:t>
            </w:r>
          </w:p>
        </w:tc>
      </w:tr>
      <w:tr w:rsidR="00653FDC" w:rsidRPr="009705DE" w14:paraId="508BA385" w14:textId="77777777" w:rsidTr="009705DE">
        <w:trPr>
          <w:trHeight w:val="20"/>
        </w:trPr>
        <w:tc>
          <w:tcPr>
            <w:tcW w:w="1838" w:type="dxa"/>
            <w:hideMark/>
          </w:tcPr>
          <w:p w14:paraId="0B6426E2" w14:textId="77777777" w:rsidR="00F23085" w:rsidRPr="009705DE" w:rsidRDefault="00F23085" w:rsidP="00B97460">
            <w:pPr>
              <w:spacing w:after="0" w:line="240" w:lineRule="auto"/>
              <w:jc w:val="left"/>
              <w:textAlignment w:val="top"/>
              <w:rPr>
                <w:lang w:val="es-ES"/>
              </w:rPr>
            </w:pPr>
            <w:r w:rsidRPr="009705DE">
              <w:rPr>
                <w:kern w:val="24"/>
                <w:lang w:val="es-ES"/>
              </w:rPr>
              <w:t>Abanderada Primax</w:t>
            </w:r>
          </w:p>
        </w:tc>
        <w:tc>
          <w:tcPr>
            <w:tcW w:w="1372" w:type="dxa"/>
            <w:hideMark/>
          </w:tcPr>
          <w:p w14:paraId="1C346B32" w14:textId="3F70B8B0"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341 </w:t>
            </w:r>
            <w:r w:rsidRPr="009705DE">
              <w:rPr>
                <w:rFonts w:cstheme="minorHAnsi"/>
                <w:kern w:val="24"/>
                <w:position w:val="7"/>
                <w:szCs w:val="18"/>
                <w:vertAlign w:val="superscript"/>
                <w:lang w:val="es-ES"/>
              </w:rPr>
              <w:t>***</w:t>
            </w:r>
          </w:p>
        </w:tc>
        <w:tc>
          <w:tcPr>
            <w:tcW w:w="1833" w:type="dxa"/>
            <w:hideMark/>
          </w:tcPr>
          <w:p w14:paraId="22010E65" w14:textId="1B7DA25B"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295</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54)</w:t>
            </w:r>
          </w:p>
        </w:tc>
        <w:tc>
          <w:tcPr>
            <w:tcW w:w="1273" w:type="dxa"/>
            <w:hideMark/>
          </w:tcPr>
          <w:p w14:paraId="1D91F922" w14:textId="3DCA2AC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13 </w:t>
            </w:r>
            <w:r w:rsidRPr="009705DE">
              <w:rPr>
                <w:kern w:val="24"/>
                <w:position w:val="7"/>
                <w:vertAlign w:val="superscript"/>
                <w:lang w:val="es-ES"/>
              </w:rPr>
              <w:t>***</w:t>
            </w:r>
          </w:p>
        </w:tc>
        <w:tc>
          <w:tcPr>
            <w:tcW w:w="1273" w:type="dxa"/>
            <w:hideMark/>
          </w:tcPr>
          <w:p w14:paraId="040F48EC" w14:textId="0FD7736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92</w:t>
            </w:r>
            <w:r w:rsidRPr="009705DE">
              <w:rPr>
                <w:kern w:val="24"/>
                <w:position w:val="7"/>
                <w:vertAlign w:val="superscript"/>
                <w:lang w:val="es-ES"/>
              </w:rPr>
              <w:t>***</w:t>
            </w:r>
          </w:p>
        </w:tc>
        <w:tc>
          <w:tcPr>
            <w:tcW w:w="911" w:type="dxa"/>
            <w:hideMark/>
          </w:tcPr>
          <w:p w14:paraId="596D48B8" w14:textId="0C8B603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605 </w:t>
            </w:r>
            <w:r w:rsidRPr="009705DE">
              <w:rPr>
                <w:rFonts w:cstheme="minorHAnsi"/>
                <w:kern w:val="24"/>
                <w:position w:val="7"/>
                <w:szCs w:val="18"/>
                <w:vertAlign w:val="superscript"/>
                <w:lang w:val="es-ES"/>
              </w:rPr>
              <w:t>***</w:t>
            </w:r>
          </w:p>
        </w:tc>
      </w:tr>
      <w:tr w:rsidR="00653FDC" w:rsidRPr="009705DE" w14:paraId="74E52B26" w14:textId="77777777" w:rsidTr="009705DE">
        <w:trPr>
          <w:trHeight w:val="20"/>
        </w:trPr>
        <w:tc>
          <w:tcPr>
            <w:tcW w:w="1838" w:type="dxa"/>
            <w:hideMark/>
          </w:tcPr>
          <w:p w14:paraId="180CF5A4" w14:textId="77777777" w:rsidR="00F23085" w:rsidRPr="009705DE" w:rsidRDefault="00F23085" w:rsidP="00B97460">
            <w:pPr>
              <w:spacing w:after="0" w:line="240" w:lineRule="auto"/>
              <w:jc w:val="left"/>
              <w:textAlignment w:val="top"/>
              <w:rPr>
                <w:lang w:val="es-ES"/>
              </w:rPr>
            </w:pPr>
            <w:r w:rsidRPr="009705DE">
              <w:rPr>
                <w:kern w:val="24"/>
                <w:lang w:val="es-ES"/>
              </w:rPr>
              <w:t>Abanderada Repsol</w:t>
            </w:r>
          </w:p>
        </w:tc>
        <w:tc>
          <w:tcPr>
            <w:tcW w:w="1372" w:type="dxa"/>
            <w:hideMark/>
          </w:tcPr>
          <w:p w14:paraId="443863A1" w14:textId="0C6F6490"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303 </w:t>
            </w:r>
            <w:r w:rsidRPr="009705DE">
              <w:rPr>
                <w:rFonts w:cstheme="minorHAnsi"/>
                <w:kern w:val="24"/>
                <w:position w:val="7"/>
                <w:szCs w:val="18"/>
                <w:vertAlign w:val="superscript"/>
                <w:lang w:val="es-ES"/>
              </w:rPr>
              <w:t>***</w:t>
            </w:r>
          </w:p>
        </w:tc>
        <w:tc>
          <w:tcPr>
            <w:tcW w:w="1833" w:type="dxa"/>
            <w:hideMark/>
          </w:tcPr>
          <w:p w14:paraId="4252E32B" w14:textId="2755FE5F"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253</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60)</w:t>
            </w:r>
          </w:p>
        </w:tc>
        <w:tc>
          <w:tcPr>
            <w:tcW w:w="1273" w:type="dxa"/>
            <w:hideMark/>
          </w:tcPr>
          <w:p w14:paraId="00E1ADA2" w14:textId="558E306D"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68 </w:t>
            </w:r>
            <w:r w:rsidR="00021C09" w:rsidRPr="009705DE">
              <w:rPr>
                <w:rFonts w:cstheme="minorHAnsi"/>
                <w:kern w:val="24"/>
                <w:position w:val="7"/>
                <w:szCs w:val="18"/>
                <w:vertAlign w:val="superscript"/>
                <w:lang w:val="es-ES"/>
              </w:rPr>
              <w:t xml:space="preserve">*** </w:t>
            </w:r>
          </w:p>
        </w:tc>
        <w:tc>
          <w:tcPr>
            <w:tcW w:w="1273" w:type="dxa"/>
            <w:hideMark/>
          </w:tcPr>
          <w:p w14:paraId="6CCEDE7D" w14:textId="3F24649A"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5</w:t>
            </w:r>
            <w:r w:rsidR="00021C09" w:rsidRPr="009705DE">
              <w:rPr>
                <w:rFonts w:cstheme="minorHAnsi"/>
                <w:kern w:val="24"/>
                <w:position w:val="7"/>
                <w:szCs w:val="18"/>
                <w:vertAlign w:val="superscript"/>
                <w:lang w:val="es-ES"/>
              </w:rPr>
              <w:t xml:space="preserve">*** </w:t>
            </w:r>
          </w:p>
        </w:tc>
        <w:tc>
          <w:tcPr>
            <w:tcW w:w="911" w:type="dxa"/>
            <w:hideMark/>
          </w:tcPr>
          <w:p w14:paraId="573A5BEB" w14:textId="73F16C7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18 </w:t>
            </w:r>
            <w:r w:rsidR="00021C09" w:rsidRPr="009705DE">
              <w:rPr>
                <w:rFonts w:cstheme="minorHAnsi"/>
                <w:kern w:val="24"/>
                <w:position w:val="7"/>
                <w:szCs w:val="18"/>
                <w:vertAlign w:val="superscript"/>
                <w:lang w:val="es-ES"/>
              </w:rPr>
              <w:t xml:space="preserve">*** </w:t>
            </w:r>
          </w:p>
        </w:tc>
      </w:tr>
      <w:tr w:rsidR="00653FDC" w:rsidRPr="009705DE" w14:paraId="359D1A9C" w14:textId="77777777" w:rsidTr="009705DE">
        <w:trPr>
          <w:trHeight w:val="20"/>
        </w:trPr>
        <w:tc>
          <w:tcPr>
            <w:tcW w:w="1838" w:type="dxa"/>
            <w:hideMark/>
          </w:tcPr>
          <w:p w14:paraId="16B53669" w14:textId="77777777" w:rsidR="00F23085" w:rsidRPr="009705DE" w:rsidRDefault="00F23085" w:rsidP="00B97460">
            <w:pPr>
              <w:spacing w:after="0" w:line="240" w:lineRule="auto"/>
              <w:jc w:val="left"/>
              <w:textAlignment w:val="top"/>
              <w:rPr>
                <w:lang w:val="es-ES"/>
              </w:rPr>
            </w:pPr>
            <w:r w:rsidRPr="009705DE">
              <w:rPr>
                <w:kern w:val="24"/>
                <w:lang w:val="es-ES"/>
              </w:rPr>
              <w:t>Propia Pecsa</w:t>
            </w:r>
          </w:p>
        </w:tc>
        <w:tc>
          <w:tcPr>
            <w:tcW w:w="1372" w:type="dxa"/>
            <w:hideMark/>
          </w:tcPr>
          <w:p w14:paraId="40F5194F" w14:textId="0FDB2CE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06</w:t>
            </w:r>
          </w:p>
        </w:tc>
        <w:tc>
          <w:tcPr>
            <w:tcW w:w="1833" w:type="dxa"/>
            <w:hideMark/>
          </w:tcPr>
          <w:p w14:paraId="15D8CA43" w14:textId="665791AE"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18 (0.079)</w:t>
            </w:r>
          </w:p>
        </w:tc>
        <w:tc>
          <w:tcPr>
            <w:tcW w:w="1273" w:type="dxa"/>
            <w:hideMark/>
          </w:tcPr>
          <w:p w14:paraId="38D428A8" w14:textId="487CBDA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9</w:t>
            </w:r>
          </w:p>
        </w:tc>
        <w:tc>
          <w:tcPr>
            <w:tcW w:w="1273" w:type="dxa"/>
            <w:hideMark/>
          </w:tcPr>
          <w:p w14:paraId="3E289756" w14:textId="748418F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8</w:t>
            </w:r>
          </w:p>
        </w:tc>
        <w:tc>
          <w:tcPr>
            <w:tcW w:w="911" w:type="dxa"/>
            <w:hideMark/>
          </w:tcPr>
          <w:p w14:paraId="3642A412" w14:textId="0ABE942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37</w:t>
            </w:r>
          </w:p>
        </w:tc>
      </w:tr>
      <w:tr w:rsidR="00653FDC" w:rsidRPr="009705DE" w14:paraId="629DA127" w14:textId="77777777" w:rsidTr="009705DE">
        <w:trPr>
          <w:trHeight w:val="20"/>
        </w:trPr>
        <w:tc>
          <w:tcPr>
            <w:tcW w:w="1838" w:type="dxa"/>
            <w:hideMark/>
          </w:tcPr>
          <w:p w14:paraId="6712A4DE" w14:textId="77777777" w:rsidR="00F23085" w:rsidRPr="009705DE" w:rsidRDefault="00F23085" w:rsidP="00B97460">
            <w:pPr>
              <w:spacing w:after="0" w:line="240" w:lineRule="auto"/>
              <w:jc w:val="left"/>
              <w:textAlignment w:val="top"/>
              <w:rPr>
                <w:lang w:val="es-ES"/>
              </w:rPr>
            </w:pPr>
            <w:r w:rsidRPr="009705DE">
              <w:rPr>
                <w:kern w:val="24"/>
                <w:lang w:val="es-ES"/>
              </w:rPr>
              <w:t>Propia Primax</w:t>
            </w:r>
          </w:p>
        </w:tc>
        <w:tc>
          <w:tcPr>
            <w:tcW w:w="1372" w:type="dxa"/>
            <w:hideMark/>
          </w:tcPr>
          <w:p w14:paraId="514BBC74" w14:textId="516C4399"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618 </w:t>
            </w:r>
            <w:r w:rsidR="00021C09" w:rsidRPr="009705DE">
              <w:rPr>
                <w:rFonts w:cstheme="minorHAnsi"/>
                <w:kern w:val="24"/>
                <w:position w:val="7"/>
                <w:szCs w:val="18"/>
                <w:vertAlign w:val="superscript"/>
                <w:lang w:val="es-ES"/>
              </w:rPr>
              <w:t xml:space="preserve">*** </w:t>
            </w:r>
          </w:p>
        </w:tc>
        <w:tc>
          <w:tcPr>
            <w:tcW w:w="1833" w:type="dxa"/>
            <w:hideMark/>
          </w:tcPr>
          <w:p w14:paraId="618985E1" w14:textId="2148ADF3"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531</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71)</w:t>
            </w:r>
          </w:p>
        </w:tc>
        <w:tc>
          <w:tcPr>
            <w:tcW w:w="1273" w:type="dxa"/>
            <w:hideMark/>
          </w:tcPr>
          <w:p w14:paraId="73E1FD79" w14:textId="2490AAD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62 </w:t>
            </w:r>
            <w:r w:rsidR="00021C09" w:rsidRPr="009705DE">
              <w:rPr>
                <w:rFonts w:cstheme="minorHAnsi"/>
                <w:kern w:val="24"/>
                <w:position w:val="7"/>
                <w:szCs w:val="18"/>
                <w:vertAlign w:val="superscript"/>
                <w:lang w:val="es-ES"/>
              </w:rPr>
              <w:t xml:space="preserve">*** </w:t>
            </w:r>
          </w:p>
        </w:tc>
        <w:tc>
          <w:tcPr>
            <w:tcW w:w="1273" w:type="dxa"/>
            <w:hideMark/>
          </w:tcPr>
          <w:p w14:paraId="3FC60B03" w14:textId="0974BFCE"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526</w:t>
            </w:r>
            <w:r w:rsidR="00021C09" w:rsidRPr="009705DE">
              <w:rPr>
                <w:rFonts w:cstheme="minorHAnsi"/>
                <w:kern w:val="24"/>
                <w:position w:val="7"/>
                <w:szCs w:val="18"/>
                <w:vertAlign w:val="superscript"/>
                <w:lang w:val="es-ES"/>
              </w:rPr>
              <w:t xml:space="preserve">*** </w:t>
            </w:r>
          </w:p>
        </w:tc>
        <w:tc>
          <w:tcPr>
            <w:tcW w:w="911" w:type="dxa"/>
            <w:hideMark/>
          </w:tcPr>
          <w:p w14:paraId="2BA135E7" w14:textId="27A91CB3"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1.088 </w:t>
            </w:r>
            <w:r w:rsidR="00021C09" w:rsidRPr="009705DE">
              <w:rPr>
                <w:rFonts w:cstheme="minorHAnsi"/>
                <w:kern w:val="24"/>
                <w:position w:val="7"/>
                <w:szCs w:val="18"/>
                <w:vertAlign w:val="superscript"/>
                <w:lang w:val="es-ES"/>
              </w:rPr>
              <w:t xml:space="preserve">*** </w:t>
            </w:r>
          </w:p>
        </w:tc>
      </w:tr>
      <w:tr w:rsidR="00653FDC" w:rsidRPr="009705DE" w14:paraId="339A6C8B" w14:textId="77777777" w:rsidTr="009705DE">
        <w:trPr>
          <w:trHeight w:val="20"/>
        </w:trPr>
        <w:tc>
          <w:tcPr>
            <w:tcW w:w="1838" w:type="dxa"/>
            <w:hideMark/>
          </w:tcPr>
          <w:p w14:paraId="543C44E3" w14:textId="77777777" w:rsidR="00F23085" w:rsidRPr="009705DE" w:rsidRDefault="00F23085" w:rsidP="00B97460">
            <w:pPr>
              <w:spacing w:after="0" w:line="240" w:lineRule="auto"/>
              <w:jc w:val="left"/>
              <w:textAlignment w:val="top"/>
              <w:rPr>
                <w:lang w:val="es-ES"/>
              </w:rPr>
            </w:pPr>
            <w:r w:rsidRPr="009705DE">
              <w:rPr>
                <w:kern w:val="24"/>
                <w:lang w:val="es-ES"/>
              </w:rPr>
              <w:t>Propia Repsol</w:t>
            </w:r>
          </w:p>
        </w:tc>
        <w:tc>
          <w:tcPr>
            <w:tcW w:w="1372" w:type="dxa"/>
            <w:hideMark/>
          </w:tcPr>
          <w:p w14:paraId="272B8BA3" w14:textId="2F5EB81E"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405 </w:t>
            </w:r>
            <w:r w:rsidR="00021C09" w:rsidRPr="009705DE">
              <w:rPr>
                <w:rFonts w:cstheme="minorHAnsi"/>
                <w:kern w:val="24"/>
                <w:position w:val="7"/>
                <w:szCs w:val="18"/>
                <w:vertAlign w:val="superscript"/>
                <w:lang w:val="es-ES"/>
              </w:rPr>
              <w:t xml:space="preserve">*** </w:t>
            </w:r>
          </w:p>
        </w:tc>
        <w:tc>
          <w:tcPr>
            <w:tcW w:w="1833" w:type="dxa"/>
            <w:hideMark/>
          </w:tcPr>
          <w:p w14:paraId="4C98B784" w14:textId="68EAE948"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343</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62)</w:t>
            </w:r>
          </w:p>
        </w:tc>
        <w:tc>
          <w:tcPr>
            <w:tcW w:w="1273" w:type="dxa"/>
            <w:hideMark/>
          </w:tcPr>
          <w:p w14:paraId="19C531DA" w14:textId="1CB0167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64 </w:t>
            </w:r>
            <w:r w:rsidR="00021C09" w:rsidRPr="009705DE">
              <w:rPr>
                <w:rFonts w:cstheme="minorHAnsi"/>
                <w:kern w:val="24"/>
                <w:position w:val="7"/>
                <w:szCs w:val="18"/>
                <w:vertAlign w:val="superscript"/>
                <w:lang w:val="es-ES"/>
              </w:rPr>
              <w:t xml:space="preserve">*** </w:t>
            </w:r>
          </w:p>
        </w:tc>
        <w:tc>
          <w:tcPr>
            <w:tcW w:w="1273" w:type="dxa"/>
            <w:hideMark/>
          </w:tcPr>
          <w:p w14:paraId="3D162514" w14:textId="5415892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4</w:t>
            </w:r>
            <w:r w:rsidR="00021C09" w:rsidRPr="009705DE">
              <w:rPr>
                <w:rFonts w:cstheme="minorHAnsi"/>
                <w:kern w:val="24"/>
                <w:position w:val="7"/>
                <w:szCs w:val="18"/>
                <w:vertAlign w:val="superscript"/>
                <w:lang w:val="es-ES"/>
              </w:rPr>
              <w:t xml:space="preserve">*** </w:t>
            </w:r>
          </w:p>
        </w:tc>
        <w:tc>
          <w:tcPr>
            <w:tcW w:w="911" w:type="dxa"/>
            <w:hideMark/>
          </w:tcPr>
          <w:p w14:paraId="1599428A" w14:textId="2F3E780A"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704 </w:t>
            </w:r>
            <w:r w:rsidR="00021C09" w:rsidRPr="009705DE">
              <w:rPr>
                <w:rFonts w:cstheme="minorHAnsi"/>
                <w:kern w:val="24"/>
                <w:position w:val="7"/>
                <w:szCs w:val="18"/>
                <w:vertAlign w:val="superscript"/>
                <w:lang w:val="es-ES"/>
              </w:rPr>
              <w:t xml:space="preserve">*** </w:t>
            </w:r>
          </w:p>
        </w:tc>
      </w:tr>
      <w:tr w:rsidR="00653FDC" w:rsidRPr="009705DE" w14:paraId="45B57DD3" w14:textId="77777777" w:rsidTr="009705DE">
        <w:trPr>
          <w:trHeight w:val="20"/>
        </w:trPr>
        <w:tc>
          <w:tcPr>
            <w:tcW w:w="1838" w:type="dxa"/>
            <w:hideMark/>
          </w:tcPr>
          <w:p w14:paraId="4642E41E" w14:textId="77777777" w:rsidR="00F23085" w:rsidRPr="009705DE" w:rsidRDefault="00F23085" w:rsidP="00B97460">
            <w:pPr>
              <w:spacing w:after="0" w:line="240" w:lineRule="auto"/>
              <w:jc w:val="left"/>
              <w:textAlignment w:val="top"/>
              <w:rPr>
                <w:lang w:val="es-ES"/>
              </w:rPr>
            </w:pPr>
            <w:r w:rsidRPr="009705DE">
              <w:rPr>
                <w:kern w:val="24"/>
                <w:lang w:val="es-ES"/>
              </w:rPr>
              <w:t>SC</w:t>
            </w:r>
          </w:p>
        </w:tc>
        <w:tc>
          <w:tcPr>
            <w:tcW w:w="1372" w:type="dxa"/>
            <w:hideMark/>
          </w:tcPr>
          <w:p w14:paraId="0F3621A7" w14:textId="237A2046"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1</w:t>
            </w:r>
          </w:p>
        </w:tc>
        <w:tc>
          <w:tcPr>
            <w:tcW w:w="1833" w:type="dxa"/>
            <w:hideMark/>
          </w:tcPr>
          <w:p w14:paraId="2AB5B379" w14:textId="1F34D1A8"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17 (0.074)</w:t>
            </w:r>
          </w:p>
        </w:tc>
        <w:tc>
          <w:tcPr>
            <w:tcW w:w="1273" w:type="dxa"/>
            <w:hideMark/>
          </w:tcPr>
          <w:p w14:paraId="17B2FE74" w14:textId="485BE4A9"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 xml:space="preserve">124              </w:t>
            </w:r>
          </w:p>
        </w:tc>
        <w:tc>
          <w:tcPr>
            <w:tcW w:w="1273" w:type="dxa"/>
            <w:hideMark/>
          </w:tcPr>
          <w:p w14:paraId="48D86548" w14:textId="085FFDF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16</w:t>
            </w:r>
          </w:p>
        </w:tc>
        <w:tc>
          <w:tcPr>
            <w:tcW w:w="911" w:type="dxa"/>
            <w:hideMark/>
          </w:tcPr>
          <w:p w14:paraId="30B25D63" w14:textId="659DB22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4</w:t>
            </w:r>
          </w:p>
        </w:tc>
      </w:tr>
      <w:tr w:rsidR="00653FDC" w:rsidRPr="009705DE" w14:paraId="1C34EA28" w14:textId="77777777" w:rsidTr="009705DE">
        <w:trPr>
          <w:trHeight w:val="20"/>
        </w:trPr>
        <w:tc>
          <w:tcPr>
            <w:tcW w:w="1838" w:type="dxa"/>
            <w:hideMark/>
          </w:tcPr>
          <w:p w14:paraId="5EA8DFD7" w14:textId="77777777" w:rsidR="00F23085" w:rsidRPr="009705DE" w:rsidRDefault="00F23085" w:rsidP="00B97460">
            <w:pPr>
              <w:spacing w:after="0" w:line="240" w:lineRule="auto"/>
              <w:jc w:val="left"/>
              <w:textAlignment w:val="top"/>
              <w:rPr>
                <w:lang w:val="es-ES"/>
              </w:rPr>
            </w:pPr>
            <w:r w:rsidRPr="009705DE">
              <w:rPr>
                <w:kern w:val="24"/>
                <w:lang w:val="es-ES"/>
              </w:rPr>
              <w:t>DPROM</w:t>
            </w:r>
          </w:p>
        </w:tc>
        <w:tc>
          <w:tcPr>
            <w:tcW w:w="1372" w:type="dxa"/>
            <w:hideMark/>
          </w:tcPr>
          <w:p w14:paraId="0FA0334B" w14:textId="6DC89DCB"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189</w:t>
            </w:r>
          </w:p>
        </w:tc>
        <w:tc>
          <w:tcPr>
            <w:tcW w:w="1833" w:type="dxa"/>
            <w:hideMark/>
          </w:tcPr>
          <w:p w14:paraId="0FDC8536" w14:textId="590F7072"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90 (0.127)</w:t>
            </w:r>
          </w:p>
        </w:tc>
        <w:tc>
          <w:tcPr>
            <w:tcW w:w="1273" w:type="dxa"/>
            <w:hideMark/>
          </w:tcPr>
          <w:p w14:paraId="19EF2E9A" w14:textId="4ACEE04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01</w:t>
            </w:r>
          </w:p>
        </w:tc>
        <w:tc>
          <w:tcPr>
            <w:tcW w:w="1273" w:type="dxa"/>
            <w:hideMark/>
          </w:tcPr>
          <w:p w14:paraId="07DB9673" w14:textId="355AAC0E"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88</w:t>
            </w:r>
          </w:p>
        </w:tc>
        <w:tc>
          <w:tcPr>
            <w:tcW w:w="911" w:type="dxa"/>
            <w:hideMark/>
          </w:tcPr>
          <w:p w14:paraId="0E277EB7" w14:textId="72876A20"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89</w:t>
            </w:r>
          </w:p>
        </w:tc>
      </w:tr>
      <w:tr w:rsidR="00653FDC" w:rsidRPr="009705DE" w14:paraId="5E9C75A1" w14:textId="77777777" w:rsidTr="009705DE">
        <w:trPr>
          <w:trHeight w:val="20"/>
        </w:trPr>
        <w:tc>
          <w:tcPr>
            <w:tcW w:w="1838" w:type="dxa"/>
            <w:hideMark/>
          </w:tcPr>
          <w:p w14:paraId="3507B26F" w14:textId="77777777" w:rsidR="00F23085" w:rsidRPr="009705DE" w:rsidRDefault="00F23085" w:rsidP="00B97460">
            <w:pPr>
              <w:spacing w:after="0" w:line="240" w:lineRule="auto"/>
              <w:jc w:val="left"/>
              <w:textAlignment w:val="top"/>
              <w:rPr>
                <w:lang w:val="es-ES"/>
              </w:rPr>
            </w:pPr>
            <w:r w:rsidRPr="009705DE">
              <w:rPr>
                <w:kern w:val="24"/>
                <w:lang w:val="es-ES"/>
              </w:rPr>
              <w:t>DMIN</w:t>
            </w:r>
          </w:p>
        </w:tc>
        <w:tc>
          <w:tcPr>
            <w:tcW w:w="1372" w:type="dxa"/>
            <w:hideMark/>
          </w:tcPr>
          <w:p w14:paraId="0355251E" w14:textId="17C440F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85</w:t>
            </w:r>
          </w:p>
        </w:tc>
        <w:tc>
          <w:tcPr>
            <w:tcW w:w="1833" w:type="dxa"/>
            <w:hideMark/>
          </w:tcPr>
          <w:p w14:paraId="747DACBD" w14:textId="595198CF"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78 (0.052)</w:t>
            </w:r>
          </w:p>
        </w:tc>
        <w:tc>
          <w:tcPr>
            <w:tcW w:w="1273" w:type="dxa"/>
            <w:hideMark/>
          </w:tcPr>
          <w:p w14:paraId="1458BB63" w14:textId="42A8B495"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82</w:t>
            </w:r>
          </w:p>
        </w:tc>
        <w:tc>
          <w:tcPr>
            <w:tcW w:w="1273" w:type="dxa"/>
            <w:hideMark/>
          </w:tcPr>
          <w:p w14:paraId="2B197E96" w14:textId="5E3771D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7</w:t>
            </w:r>
          </w:p>
        </w:tc>
        <w:tc>
          <w:tcPr>
            <w:tcW w:w="911" w:type="dxa"/>
            <w:hideMark/>
          </w:tcPr>
          <w:p w14:paraId="0C1A0E1F" w14:textId="0CEF5E5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9</w:t>
            </w:r>
          </w:p>
        </w:tc>
      </w:tr>
      <w:tr w:rsidR="00653FDC" w:rsidRPr="009705DE" w14:paraId="0013BAD7" w14:textId="77777777" w:rsidTr="009705DE">
        <w:trPr>
          <w:trHeight w:val="20"/>
        </w:trPr>
        <w:tc>
          <w:tcPr>
            <w:tcW w:w="1838" w:type="dxa"/>
            <w:hideMark/>
          </w:tcPr>
          <w:p w14:paraId="33598E6F" w14:textId="5602EC26"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NCER</w:t>
            </w:r>
          </w:p>
        </w:tc>
        <w:tc>
          <w:tcPr>
            <w:tcW w:w="1372" w:type="dxa"/>
            <w:hideMark/>
          </w:tcPr>
          <w:p w14:paraId="0DBA1636" w14:textId="7B04FB8B"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14 </w:t>
            </w:r>
            <w:r w:rsidRPr="009705DE">
              <w:rPr>
                <w:rFonts w:cstheme="minorHAnsi"/>
                <w:kern w:val="24"/>
                <w:position w:val="7"/>
                <w:szCs w:val="18"/>
                <w:vertAlign w:val="superscript"/>
                <w:lang w:val="es-ES"/>
              </w:rPr>
              <w:t>***</w:t>
            </w:r>
          </w:p>
        </w:tc>
        <w:tc>
          <w:tcPr>
            <w:tcW w:w="1833" w:type="dxa"/>
            <w:hideMark/>
          </w:tcPr>
          <w:p w14:paraId="36F2DFF2" w14:textId="026A1B13"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07</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03)</w:t>
            </w:r>
          </w:p>
        </w:tc>
        <w:tc>
          <w:tcPr>
            <w:tcW w:w="1273" w:type="dxa"/>
            <w:hideMark/>
          </w:tcPr>
          <w:p w14:paraId="1E8627F3" w14:textId="3B9D61BF" w:rsidR="00F23085" w:rsidRPr="009705DE" w:rsidRDefault="00F23085" w:rsidP="00B97460">
            <w:pPr>
              <w:spacing w:after="0" w:line="240" w:lineRule="auto"/>
              <w:jc w:val="right"/>
              <w:textAlignment w:val="top"/>
              <w:rPr>
                <w:lang w:val="es-ES"/>
              </w:rPr>
            </w:pPr>
            <w:r w:rsidRPr="009705DE">
              <w:rPr>
                <w:kern w:val="24"/>
                <w:lang w:val="es-ES"/>
              </w:rPr>
              <w:t>-0.007</w:t>
            </w:r>
            <w:r w:rsidRPr="009705DE">
              <w:rPr>
                <w:rFonts w:cstheme="minorHAnsi"/>
                <w:kern w:val="24"/>
                <w:szCs w:val="18"/>
                <w:lang w:val="es-ES"/>
              </w:rPr>
              <w:t> </w:t>
            </w:r>
            <w:r w:rsidRPr="009705DE">
              <w:rPr>
                <w:rFonts w:cstheme="minorHAnsi"/>
                <w:kern w:val="24"/>
                <w:position w:val="7"/>
                <w:szCs w:val="18"/>
                <w:vertAlign w:val="superscript"/>
                <w:lang w:val="es-ES"/>
              </w:rPr>
              <w:t>**</w:t>
            </w:r>
          </w:p>
        </w:tc>
        <w:tc>
          <w:tcPr>
            <w:tcW w:w="1273" w:type="dxa"/>
            <w:hideMark/>
          </w:tcPr>
          <w:p w14:paraId="1BB7515F" w14:textId="009828B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07</w:t>
            </w:r>
            <w:r w:rsidRPr="009705DE">
              <w:rPr>
                <w:rFonts w:cstheme="minorHAnsi"/>
                <w:kern w:val="24"/>
                <w:position w:val="7"/>
                <w:szCs w:val="18"/>
                <w:vertAlign w:val="superscript"/>
                <w:lang w:val="es-ES"/>
              </w:rPr>
              <w:t>**</w:t>
            </w:r>
          </w:p>
        </w:tc>
        <w:tc>
          <w:tcPr>
            <w:tcW w:w="911" w:type="dxa"/>
            <w:hideMark/>
          </w:tcPr>
          <w:p w14:paraId="62B976E9" w14:textId="588B3A9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14 </w:t>
            </w:r>
            <w:r w:rsidRPr="009705DE">
              <w:rPr>
                <w:rFonts w:cstheme="minorHAnsi"/>
                <w:kern w:val="24"/>
                <w:position w:val="7"/>
                <w:szCs w:val="18"/>
                <w:vertAlign w:val="superscript"/>
                <w:lang w:val="es-ES"/>
              </w:rPr>
              <w:t>**</w:t>
            </w:r>
          </w:p>
        </w:tc>
      </w:tr>
      <w:tr w:rsidR="00653FDC" w:rsidRPr="009705DE" w14:paraId="4797E89E" w14:textId="77777777" w:rsidTr="009705DE">
        <w:trPr>
          <w:trHeight w:val="20"/>
        </w:trPr>
        <w:tc>
          <w:tcPr>
            <w:tcW w:w="1838" w:type="dxa"/>
            <w:hideMark/>
          </w:tcPr>
          <w:p w14:paraId="0FF376B1" w14:textId="77777777" w:rsidR="00F23085" w:rsidRPr="009705DE" w:rsidRDefault="00F23085" w:rsidP="00B97460">
            <w:pPr>
              <w:spacing w:after="0" w:line="240" w:lineRule="auto"/>
              <w:jc w:val="left"/>
              <w:textAlignment w:val="top"/>
              <w:rPr>
                <w:lang w:val="es-ES"/>
              </w:rPr>
            </w:pPr>
            <w:r w:rsidRPr="009705DE">
              <w:rPr>
                <w:kern w:val="24"/>
                <w:lang w:val="es-ES"/>
              </w:rPr>
              <w:t>MECANICO</w:t>
            </w:r>
          </w:p>
        </w:tc>
        <w:tc>
          <w:tcPr>
            <w:tcW w:w="1372" w:type="dxa"/>
            <w:hideMark/>
          </w:tcPr>
          <w:p w14:paraId="0A1D1AB4" w14:textId="7052A457"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74</w:t>
            </w:r>
          </w:p>
        </w:tc>
        <w:tc>
          <w:tcPr>
            <w:tcW w:w="1833" w:type="dxa"/>
            <w:hideMark/>
          </w:tcPr>
          <w:p w14:paraId="19962794" w14:textId="2D778B60"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74 (0.048)</w:t>
            </w:r>
          </w:p>
        </w:tc>
        <w:tc>
          <w:tcPr>
            <w:tcW w:w="1273" w:type="dxa"/>
            <w:hideMark/>
          </w:tcPr>
          <w:p w14:paraId="3079254A" w14:textId="5E2ABFC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9</w:t>
            </w:r>
          </w:p>
        </w:tc>
        <w:tc>
          <w:tcPr>
            <w:tcW w:w="1273" w:type="dxa"/>
            <w:hideMark/>
          </w:tcPr>
          <w:p w14:paraId="329844F8" w14:textId="290B662C"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4</w:t>
            </w:r>
          </w:p>
        </w:tc>
        <w:tc>
          <w:tcPr>
            <w:tcW w:w="911" w:type="dxa"/>
            <w:hideMark/>
          </w:tcPr>
          <w:p w14:paraId="169AB17E" w14:textId="355B60A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2</w:t>
            </w:r>
          </w:p>
        </w:tc>
      </w:tr>
      <w:tr w:rsidR="00653FDC" w:rsidRPr="009705DE" w14:paraId="646BE71E" w14:textId="77777777" w:rsidTr="009705DE">
        <w:trPr>
          <w:trHeight w:val="20"/>
        </w:trPr>
        <w:tc>
          <w:tcPr>
            <w:tcW w:w="1838" w:type="dxa"/>
            <w:hideMark/>
          </w:tcPr>
          <w:p w14:paraId="29C3D7EE" w14:textId="77777777" w:rsidR="00F23085" w:rsidRPr="009705DE" w:rsidRDefault="00F23085" w:rsidP="00B97460">
            <w:pPr>
              <w:spacing w:after="0" w:line="240" w:lineRule="auto"/>
              <w:jc w:val="left"/>
              <w:textAlignment w:val="top"/>
              <w:rPr>
                <w:lang w:val="es-ES"/>
              </w:rPr>
            </w:pPr>
            <w:r w:rsidRPr="009705DE">
              <w:rPr>
                <w:kern w:val="24"/>
                <w:lang w:val="es-ES"/>
              </w:rPr>
              <w:t>LAVADO</w:t>
            </w:r>
          </w:p>
        </w:tc>
        <w:tc>
          <w:tcPr>
            <w:tcW w:w="1372" w:type="dxa"/>
            <w:hideMark/>
          </w:tcPr>
          <w:p w14:paraId="593F99D4" w14:textId="0D97C921"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6</w:t>
            </w:r>
          </w:p>
        </w:tc>
        <w:tc>
          <w:tcPr>
            <w:tcW w:w="1833" w:type="dxa"/>
            <w:hideMark/>
          </w:tcPr>
          <w:p w14:paraId="77FD4815" w14:textId="130B9E07"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63 (0.056)</w:t>
            </w:r>
          </w:p>
        </w:tc>
        <w:tc>
          <w:tcPr>
            <w:tcW w:w="1273" w:type="dxa"/>
            <w:hideMark/>
          </w:tcPr>
          <w:p w14:paraId="4AC34750" w14:textId="3FBA3E5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6</w:t>
            </w:r>
          </w:p>
        </w:tc>
        <w:tc>
          <w:tcPr>
            <w:tcW w:w="1273" w:type="dxa"/>
            <w:hideMark/>
          </w:tcPr>
          <w:p w14:paraId="4093A14D" w14:textId="66F79575"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2</w:t>
            </w:r>
          </w:p>
        </w:tc>
        <w:tc>
          <w:tcPr>
            <w:tcW w:w="911" w:type="dxa"/>
            <w:hideMark/>
          </w:tcPr>
          <w:p w14:paraId="7A9FED9F" w14:textId="432D864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28</w:t>
            </w:r>
          </w:p>
        </w:tc>
      </w:tr>
      <w:tr w:rsidR="00653FDC" w:rsidRPr="009705DE" w14:paraId="6845BA99" w14:textId="77777777" w:rsidTr="009705DE">
        <w:trPr>
          <w:trHeight w:val="20"/>
        </w:trPr>
        <w:tc>
          <w:tcPr>
            <w:tcW w:w="1838" w:type="dxa"/>
            <w:hideMark/>
          </w:tcPr>
          <w:p w14:paraId="1A8E5B91" w14:textId="77777777" w:rsidR="00F23085" w:rsidRPr="009705DE" w:rsidRDefault="00F23085" w:rsidP="00F23085">
            <w:pPr>
              <w:spacing w:after="0" w:line="240" w:lineRule="auto"/>
              <w:jc w:val="left"/>
              <w:textAlignment w:val="top"/>
              <w:rPr>
                <w:rFonts w:cstheme="minorHAnsi"/>
                <w:szCs w:val="18"/>
                <w:lang w:val="es-ES"/>
              </w:rPr>
            </w:pPr>
            <w:r w:rsidRPr="009705DE">
              <w:rPr>
                <w:rFonts w:cstheme="minorHAnsi"/>
                <w:kern w:val="24"/>
                <w:szCs w:val="18"/>
                <w:lang w:val="es-ES"/>
              </w:rPr>
              <w:t>CAJERO</w:t>
            </w:r>
          </w:p>
        </w:tc>
        <w:tc>
          <w:tcPr>
            <w:tcW w:w="1372" w:type="dxa"/>
            <w:hideMark/>
          </w:tcPr>
          <w:p w14:paraId="625B9234" w14:textId="77777777" w:rsidR="00F23085" w:rsidRPr="009705DE" w:rsidRDefault="00F23085" w:rsidP="00F23085">
            <w:pPr>
              <w:spacing w:after="0" w:line="240" w:lineRule="auto"/>
              <w:jc w:val="left"/>
              <w:textAlignment w:val="top"/>
              <w:rPr>
                <w:rFonts w:cstheme="minorHAnsi"/>
                <w:szCs w:val="18"/>
                <w:lang w:val="es-ES"/>
              </w:rPr>
            </w:pPr>
            <w:r w:rsidRPr="009705DE">
              <w:rPr>
                <w:rFonts w:cstheme="minorHAnsi"/>
                <w:kern w:val="24"/>
                <w:szCs w:val="18"/>
                <w:lang w:val="es-ES"/>
              </w:rPr>
              <w:t>0.073</w:t>
            </w:r>
          </w:p>
        </w:tc>
        <w:tc>
          <w:tcPr>
            <w:tcW w:w="1833" w:type="dxa"/>
            <w:hideMark/>
          </w:tcPr>
          <w:p w14:paraId="6E04CE7F" w14:textId="2A622B14" w:rsidR="00F23085" w:rsidRPr="009705DE" w:rsidRDefault="00F23085" w:rsidP="009705DE">
            <w:pPr>
              <w:spacing w:after="0" w:line="240" w:lineRule="auto"/>
              <w:jc w:val="right"/>
              <w:textAlignment w:val="top"/>
              <w:rPr>
                <w:rFonts w:cstheme="minorHAnsi"/>
                <w:szCs w:val="18"/>
                <w:lang w:val="es-ES"/>
              </w:rPr>
            </w:pPr>
            <w:r w:rsidRPr="009705DE">
              <w:rPr>
                <w:rFonts w:eastAsiaTheme="minorEastAsia" w:cstheme="minorHAnsi"/>
                <w:kern w:val="24"/>
                <w:szCs w:val="18"/>
                <w:lang w:val="es-ES"/>
              </w:rPr>
              <w:t>0.074</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40)</w:t>
            </w:r>
          </w:p>
        </w:tc>
        <w:tc>
          <w:tcPr>
            <w:tcW w:w="1273" w:type="dxa"/>
            <w:hideMark/>
          </w:tcPr>
          <w:p w14:paraId="4972D6C5"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078 </w:t>
            </w:r>
            <w:r w:rsidRPr="009705DE">
              <w:rPr>
                <w:rFonts w:cstheme="minorHAnsi"/>
                <w:kern w:val="24"/>
                <w:position w:val="7"/>
                <w:szCs w:val="18"/>
                <w:vertAlign w:val="superscript"/>
                <w:lang w:val="es-ES"/>
              </w:rPr>
              <w:t>*</w:t>
            </w:r>
          </w:p>
        </w:tc>
        <w:tc>
          <w:tcPr>
            <w:tcW w:w="1273" w:type="dxa"/>
            <w:hideMark/>
          </w:tcPr>
          <w:p w14:paraId="55A62E7D"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073</w:t>
            </w:r>
            <w:r w:rsidRPr="009705DE">
              <w:rPr>
                <w:rFonts w:cstheme="minorHAnsi"/>
                <w:kern w:val="24"/>
                <w:position w:val="7"/>
                <w:szCs w:val="18"/>
                <w:vertAlign w:val="superscript"/>
                <w:lang w:val="es-ES"/>
              </w:rPr>
              <w:t>*</w:t>
            </w:r>
          </w:p>
        </w:tc>
        <w:tc>
          <w:tcPr>
            <w:tcW w:w="911" w:type="dxa"/>
            <w:hideMark/>
          </w:tcPr>
          <w:p w14:paraId="635252F7"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151 </w:t>
            </w:r>
            <w:r w:rsidRPr="009705DE">
              <w:rPr>
                <w:rFonts w:cstheme="minorHAnsi"/>
                <w:kern w:val="24"/>
                <w:position w:val="7"/>
                <w:szCs w:val="18"/>
                <w:vertAlign w:val="superscript"/>
                <w:lang w:val="es-ES"/>
              </w:rPr>
              <w:t>*</w:t>
            </w:r>
          </w:p>
        </w:tc>
      </w:tr>
      <w:tr w:rsidR="00653FDC" w:rsidRPr="009705DE" w14:paraId="11832D42" w14:textId="77777777" w:rsidTr="009705DE">
        <w:trPr>
          <w:trHeight w:val="20"/>
        </w:trPr>
        <w:tc>
          <w:tcPr>
            <w:tcW w:w="1838" w:type="dxa"/>
            <w:hideMark/>
          </w:tcPr>
          <w:p w14:paraId="56147CDC" w14:textId="4484B399"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GNV</w:t>
            </w:r>
          </w:p>
        </w:tc>
        <w:tc>
          <w:tcPr>
            <w:tcW w:w="1372" w:type="dxa"/>
            <w:hideMark/>
          </w:tcPr>
          <w:p w14:paraId="6B06F8BC" w14:textId="21D5C0EF"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74</w:t>
            </w:r>
          </w:p>
        </w:tc>
        <w:tc>
          <w:tcPr>
            <w:tcW w:w="1833" w:type="dxa"/>
            <w:hideMark/>
          </w:tcPr>
          <w:p w14:paraId="058124F5" w14:textId="52DDA1DD"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86</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41)</w:t>
            </w:r>
          </w:p>
        </w:tc>
        <w:tc>
          <w:tcPr>
            <w:tcW w:w="1273" w:type="dxa"/>
            <w:hideMark/>
          </w:tcPr>
          <w:p w14:paraId="46738AC5" w14:textId="1B9773A1"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91 </w:t>
            </w:r>
            <w:r w:rsidRPr="009705DE">
              <w:rPr>
                <w:kern w:val="24"/>
                <w:position w:val="7"/>
                <w:vertAlign w:val="superscript"/>
                <w:lang w:val="es-ES"/>
              </w:rPr>
              <w:t>**</w:t>
            </w:r>
          </w:p>
        </w:tc>
        <w:tc>
          <w:tcPr>
            <w:tcW w:w="1273" w:type="dxa"/>
            <w:hideMark/>
          </w:tcPr>
          <w:p w14:paraId="599F7125" w14:textId="3697DD30"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85</w:t>
            </w:r>
            <w:r w:rsidRPr="009705DE">
              <w:rPr>
                <w:rFonts w:cstheme="minorHAnsi"/>
                <w:kern w:val="24"/>
                <w:position w:val="7"/>
                <w:szCs w:val="18"/>
                <w:vertAlign w:val="superscript"/>
                <w:lang w:val="es-ES"/>
              </w:rPr>
              <w:t>*</w:t>
            </w:r>
          </w:p>
        </w:tc>
        <w:tc>
          <w:tcPr>
            <w:tcW w:w="911" w:type="dxa"/>
            <w:hideMark/>
          </w:tcPr>
          <w:p w14:paraId="54C48084" w14:textId="3659A99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177 </w:t>
            </w:r>
            <w:r w:rsidRPr="009705DE">
              <w:rPr>
                <w:rFonts w:cstheme="minorHAnsi"/>
                <w:kern w:val="24"/>
                <w:position w:val="7"/>
                <w:szCs w:val="18"/>
                <w:vertAlign w:val="superscript"/>
                <w:lang w:val="es-ES"/>
              </w:rPr>
              <w:t>**</w:t>
            </w:r>
          </w:p>
        </w:tc>
      </w:tr>
      <w:tr w:rsidR="00653FDC" w:rsidRPr="009705DE" w14:paraId="04D25A21" w14:textId="77777777" w:rsidTr="009705DE">
        <w:trPr>
          <w:trHeight w:val="20"/>
        </w:trPr>
        <w:tc>
          <w:tcPr>
            <w:tcW w:w="1838" w:type="dxa"/>
            <w:hideMark/>
          </w:tcPr>
          <w:p w14:paraId="706C06A1" w14:textId="77777777" w:rsidR="00F23085" w:rsidRPr="009705DE" w:rsidRDefault="00F23085" w:rsidP="00B97460">
            <w:pPr>
              <w:spacing w:after="0" w:line="240" w:lineRule="auto"/>
              <w:jc w:val="left"/>
              <w:textAlignment w:val="top"/>
              <w:rPr>
                <w:lang w:val="es-ES"/>
              </w:rPr>
            </w:pPr>
            <w:r w:rsidRPr="009705DE">
              <w:rPr>
                <w:kern w:val="24"/>
                <w:lang w:val="es-ES"/>
              </w:rPr>
              <w:t>GLP</w:t>
            </w:r>
          </w:p>
        </w:tc>
        <w:tc>
          <w:tcPr>
            <w:tcW w:w="1372" w:type="dxa"/>
            <w:hideMark/>
          </w:tcPr>
          <w:p w14:paraId="7B473D87" w14:textId="51661CF7" w:rsidR="00F23085" w:rsidRPr="009705DE" w:rsidRDefault="00F23085" w:rsidP="00B97460">
            <w:pPr>
              <w:spacing w:after="0" w:line="240" w:lineRule="auto"/>
              <w:jc w:val="left"/>
              <w:textAlignment w:val="top"/>
              <w:rPr>
                <w:lang w:val="es-ES"/>
              </w:rPr>
            </w:pPr>
            <w:ins w:id="1240" w:author="Diego Uriarte" w:date="2019-05-10T15:49:00Z">
              <w:r w:rsidRPr="009705DE">
                <w:rPr>
                  <w:rFonts w:cstheme="minorHAnsi"/>
                  <w:kern w:val="24"/>
                  <w:szCs w:val="18"/>
                  <w:lang w:val="es-ES"/>
                </w:rPr>
                <w:t>-</w:t>
              </w:r>
            </w:ins>
            <w:r w:rsidRPr="009705DE">
              <w:rPr>
                <w:kern w:val="24"/>
                <w:lang w:val="es-ES"/>
              </w:rPr>
              <w:t>0.</w:t>
            </w:r>
            <w:r w:rsidRPr="009705DE">
              <w:rPr>
                <w:rFonts w:cstheme="minorHAnsi"/>
                <w:kern w:val="24"/>
                <w:szCs w:val="18"/>
                <w:lang w:val="es-ES"/>
              </w:rPr>
              <w:t>028</w:t>
            </w:r>
          </w:p>
        </w:tc>
        <w:tc>
          <w:tcPr>
            <w:tcW w:w="1833" w:type="dxa"/>
            <w:hideMark/>
          </w:tcPr>
          <w:p w14:paraId="77106BBC" w14:textId="7B487150"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13 (0.040)</w:t>
            </w:r>
          </w:p>
        </w:tc>
        <w:tc>
          <w:tcPr>
            <w:tcW w:w="1273" w:type="dxa"/>
            <w:hideMark/>
          </w:tcPr>
          <w:p w14:paraId="4C0209B3" w14:textId="3C00DEF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4</w:t>
            </w:r>
          </w:p>
        </w:tc>
        <w:tc>
          <w:tcPr>
            <w:tcW w:w="1273" w:type="dxa"/>
            <w:hideMark/>
          </w:tcPr>
          <w:p w14:paraId="053B025B" w14:textId="349CE93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3</w:t>
            </w:r>
          </w:p>
        </w:tc>
        <w:tc>
          <w:tcPr>
            <w:tcW w:w="911" w:type="dxa"/>
            <w:hideMark/>
          </w:tcPr>
          <w:p w14:paraId="43D606DE" w14:textId="448EB59F"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26</w:t>
            </w:r>
          </w:p>
        </w:tc>
      </w:tr>
      <w:tr w:rsidR="00653FDC" w:rsidRPr="009705DE" w14:paraId="33B6608E" w14:textId="77777777" w:rsidTr="009705DE">
        <w:trPr>
          <w:trHeight w:val="20"/>
        </w:trPr>
        <w:tc>
          <w:tcPr>
            <w:tcW w:w="1838" w:type="dxa"/>
            <w:hideMark/>
          </w:tcPr>
          <w:p w14:paraId="14D8518C" w14:textId="77777777" w:rsidR="00F23085" w:rsidRPr="009705DE" w:rsidRDefault="00F23085" w:rsidP="00B97460">
            <w:pPr>
              <w:spacing w:after="0" w:line="240" w:lineRule="auto"/>
              <w:jc w:val="left"/>
              <w:textAlignment w:val="top"/>
              <w:rPr>
                <w:lang w:val="es-ES"/>
              </w:rPr>
            </w:pPr>
            <w:r w:rsidRPr="009705DE">
              <w:rPr>
                <w:kern w:val="24"/>
                <w:lang w:val="es-ES"/>
              </w:rPr>
              <w:t>INGRESO</w:t>
            </w:r>
          </w:p>
        </w:tc>
        <w:tc>
          <w:tcPr>
            <w:tcW w:w="1372" w:type="dxa"/>
            <w:hideMark/>
          </w:tcPr>
          <w:p w14:paraId="49BD2C1E" w14:textId="05B50009"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1.167 </w:t>
            </w:r>
            <w:r w:rsidRPr="009705DE">
              <w:rPr>
                <w:rFonts w:cstheme="minorHAnsi"/>
                <w:kern w:val="24"/>
                <w:position w:val="7"/>
                <w:szCs w:val="18"/>
                <w:vertAlign w:val="superscript"/>
                <w:lang w:val="es-ES"/>
              </w:rPr>
              <w:t>***</w:t>
            </w:r>
          </w:p>
        </w:tc>
        <w:tc>
          <w:tcPr>
            <w:tcW w:w="1833" w:type="dxa"/>
            <w:hideMark/>
          </w:tcPr>
          <w:p w14:paraId="795266F1" w14:textId="2203433B"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549</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143)</w:t>
            </w:r>
          </w:p>
        </w:tc>
        <w:tc>
          <w:tcPr>
            <w:tcW w:w="1273" w:type="dxa"/>
            <w:hideMark/>
          </w:tcPr>
          <w:p w14:paraId="694428E7" w14:textId="7237018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82 </w:t>
            </w:r>
            <w:r w:rsidRPr="009705DE">
              <w:rPr>
                <w:kern w:val="24"/>
                <w:position w:val="7"/>
                <w:vertAlign w:val="superscript"/>
                <w:lang w:val="es-ES"/>
              </w:rPr>
              <w:t>***</w:t>
            </w:r>
          </w:p>
        </w:tc>
        <w:tc>
          <w:tcPr>
            <w:tcW w:w="1273" w:type="dxa"/>
            <w:hideMark/>
          </w:tcPr>
          <w:p w14:paraId="76E221C5" w14:textId="434282BE"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44</w:t>
            </w:r>
            <w:r w:rsidRPr="009705DE">
              <w:rPr>
                <w:kern w:val="24"/>
                <w:position w:val="7"/>
                <w:vertAlign w:val="superscript"/>
                <w:lang w:val="es-ES"/>
              </w:rPr>
              <w:t>***</w:t>
            </w:r>
          </w:p>
        </w:tc>
        <w:tc>
          <w:tcPr>
            <w:tcW w:w="911" w:type="dxa"/>
            <w:hideMark/>
          </w:tcPr>
          <w:p w14:paraId="5C368C6F" w14:textId="6ACA82A2"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1.126 </w:t>
            </w:r>
            <w:r w:rsidRPr="009705DE">
              <w:rPr>
                <w:rFonts w:cstheme="minorHAnsi"/>
                <w:kern w:val="24"/>
                <w:position w:val="7"/>
                <w:szCs w:val="18"/>
                <w:vertAlign w:val="superscript"/>
                <w:lang w:val="es-ES"/>
              </w:rPr>
              <w:t>***</w:t>
            </w:r>
          </w:p>
        </w:tc>
      </w:tr>
      <w:tr w:rsidR="00653FDC" w:rsidRPr="009705DE" w14:paraId="0996DD9D" w14:textId="77777777" w:rsidTr="009705DE">
        <w:trPr>
          <w:trHeight w:val="20"/>
        </w:trPr>
        <w:tc>
          <w:tcPr>
            <w:tcW w:w="1838" w:type="dxa"/>
            <w:hideMark/>
          </w:tcPr>
          <w:p w14:paraId="76A30671" w14:textId="77777777" w:rsidR="00F23085" w:rsidRPr="009705DE" w:rsidRDefault="00F23085" w:rsidP="00B97460">
            <w:pPr>
              <w:spacing w:after="0" w:line="240" w:lineRule="auto"/>
              <w:jc w:val="left"/>
              <w:textAlignment w:val="top"/>
              <w:rPr>
                <w:lang w:val="es-ES"/>
              </w:rPr>
            </w:pPr>
            <w:r w:rsidRPr="009705DE">
              <w:rPr>
                <w:kern w:val="24"/>
                <w:lang w:val="es-ES"/>
              </w:rPr>
              <w:t>DENPOB</w:t>
            </w:r>
          </w:p>
        </w:tc>
        <w:tc>
          <w:tcPr>
            <w:tcW w:w="1372" w:type="dxa"/>
            <w:hideMark/>
          </w:tcPr>
          <w:p w14:paraId="673B1B9A" w14:textId="7602803A"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5 </w:t>
            </w:r>
            <w:r w:rsidRPr="009705DE">
              <w:rPr>
                <w:rFonts w:cstheme="minorHAnsi"/>
                <w:kern w:val="24"/>
                <w:position w:val="7"/>
                <w:szCs w:val="18"/>
                <w:vertAlign w:val="superscript"/>
                <w:lang w:val="es-ES"/>
              </w:rPr>
              <w:t>*</w:t>
            </w:r>
          </w:p>
        </w:tc>
        <w:tc>
          <w:tcPr>
            <w:tcW w:w="1833" w:type="dxa"/>
            <w:hideMark/>
          </w:tcPr>
          <w:p w14:paraId="619EDB34" w14:textId="58FE34B8"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28 (0.034)</w:t>
            </w:r>
          </w:p>
        </w:tc>
        <w:tc>
          <w:tcPr>
            <w:tcW w:w="1273" w:type="dxa"/>
            <w:hideMark/>
          </w:tcPr>
          <w:p w14:paraId="264C4830" w14:textId="2B39563B"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3</w:t>
            </w:r>
          </w:p>
        </w:tc>
        <w:tc>
          <w:tcPr>
            <w:tcW w:w="1273" w:type="dxa"/>
            <w:hideMark/>
          </w:tcPr>
          <w:p w14:paraId="577A1B4C" w14:textId="51ADD1AD"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28</w:t>
            </w:r>
          </w:p>
        </w:tc>
        <w:tc>
          <w:tcPr>
            <w:tcW w:w="911" w:type="dxa"/>
            <w:hideMark/>
          </w:tcPr>
          <w:p w14:paraId="027625DA" w14:textId="3973D7E0"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58</w:t>
            </w:r>
          </w:p>
        </w:tc>
      </w:tr>
      <w:tr w:rsidR="00653FDC" w:rsidRPr="009705DE" w14:paraId="09B093E3" w14:textId="77777777" w:rsidTr="009705DE">
        <w:trPr>
          <w:trHeight w:val="20"/>
        </w:trPr>
        <w:tc>
          <w:tcPr>
            <w:tcW w:w="1838" w:type="dxa"/>
            <w:hideMark/>
          </w:tcPr>
          <w:p w14:paraId="7BC0731A" w14:textId="2C2D8218"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LOGVIAJES</w:t>
            </w:r>
          </w:p>
        </w:tc>
        <w:tc>
          <w:tcPr>
            <w:tcW w:w="1372" w:type="dxa"/>
            <w:hideMark/>
          </w:tcPr>
          <w:p w14:paraId="210C9D94" w14:textId="2050BD4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79 </w:t>
            </w:r>
            <w:r w:rsidRPr="009705DE">
              <w:rPr>
                <w:rFonts w:cstheme="minorHAnsi"/>
                <w:kern w:val="24"/>
                <w:position w:val="7"/>
                <w:szCs w:val="18"/>
                <w:vertAlign w:val="superscript"/>
                <w:lang w:val="es-ES"/>
              </w:rPr>
              <w:t>**</w:t>
            </w:r>
          </w:p>
        </w:tc>
        <w:tc>
          <w:tcPr>
            <w:tcW w:w="1833" w:type="dxa"/>
            <w:hideMark/>
          </w:tcPr>
          <w:p w14:paraId="7C060C1B" w14:textId="77777777"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0.044 (0.035)</w:t>
            </w:r>
          </w:p>
        </w:tc>
        <w:tc>
          <w:tcPr>
            <w:tcW w:w="1273" w:type="dxa"/>
            <w:hideMark/>
          </w:tcPr>
          <w:p w14:paraId="0F0B63BE"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47</w:t>
            </w:r>
          </w:p>
        </w:tc>
        <w:tc>
          <w:tcPr>
            <w:tcW w:w="1273" w:type="dxa"/>
            <w:hideMark/>
          </w:tcPr>
          <w:p w14:paraId="42FE3449"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44</w:t>
            </w:r>
          </w:p>
        </w:tc>
        <w:tc>
          <w:tcPr>
            <w:tcW w:w="911" w:type="dxa"/>
            <w:hideMark/>
          </w:tcPr>
          <w:p w14:paraId="2D289A34"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9</w:t>
            </w:r>
          </w:p>
        </w:tc>
      </w:tr>
      <w:tr w:rsidR="00653FDC" w:rsidRPr="009705DE" w14:paraId="3E62FE8F" w14:textId="77777777" w:rsidTr="009705DE">
        <w:trPr>
          <w:trHeight w:val="20"/>
        </w:trPr>
        <w:tc>
          <w:tcPr>
            <w:tcW w:w="1838" w:type="dxa"/>
            <w:hideMark/>
          </w:tcPr>
          <w:p w14:paraId="56261A85" w14:textId="47556D0F" w:rsidR="00F23085" w:rsidRPr="009705DE" w:rsidRDefault="00C36A22" w:rsidP="00B97460">
            <w:pPr>
              <w:spacing w:after="0" w:line="240" w:lineRule="auto"/>
              <w:jc w:val="left"/>
              <w:textAlignment w:val="top"/>
              <w:rPr>
                <w:lang w:val="es-ES"/>
              </w:rPr>
            </w:pPr>
            <m:oMathPara>
              <m:oMath>
                <m:r>
                  <w:rPr>
                    <w:rFonts w:ascii="Cambria Math" w:hAnsi="Cambria Math" w:cstheme="minorHAnsi"/>
                    <w:szCs w:val="18"/>
                    <w:lang w:val="es-ES"/>
                  </w:rPr>
                  <m:t>ρ</m:t>
                </m:r>
              </m:oMath>
            </m:oMathPara>
          </w:p>
        </w:tc>
        <w:tc>
          <w:tcPr>
            <w:tcW w:w="1372" w:type="dxa"/>
            <w:hideMark/>
          </w:tcPr>
          <w:p w14:paraId="0ED43CDB" w14:textId="01BB8121"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w:t>
            </w:r>
          </w:p>
        </w:tc>
        <w:tc>
          <w:tcPr>
            <w:tcW w:w="1833" w:type="dxa"/>
            <w:hideMark/>
          </w:tcPr>
          <w:p w14:paraId="7F2F5D8B" w14:textId="440B6126" w:rsidR="00F23085" w:rsidRPr="009705DE" w:rsidRDefault="00F23085" w:rsidP="009705DE">
            <w:pPr>
              <w:spacing w:after="0" w:line="240" w:lineRule="auto"/>
              <w:jc w:val="right"/>
              <w:textAlignment w:val="top"/>
              <w:rPr>
                <w:lang w:val="es-ES"/>
              </w:rPr>
            </w:pPr>
            <w:r w:rsidRPr="009705DE">
              <w:rPr>
                <w:rFonts w:cstheme="minorHAnsi"/>
                <w:kern w:val="24"/>
                <w:szCs w:val="18"/>
                <w:lang w:val="es-ES"/>
              </w:rPr>
              <w:t>0.512</w:t>
            </w:r>
            <w:r w:rsidR="00021C09" w:rsidRPr="009705DE">
              <w:rPr>
                <w:rFonts w:cstheme="minorHAnsi"/>
                <w:kern w:val="24"/>
                <w:position w:val="7"/>
                <w:szCs w:val="18"/>
                <w:vertAlign w:val="superscript"/>
                <w:lang w:val="es-ES"/>
              </w:rPr>
              <w:t xml:space="preserve">*** </w:t>
            </w:r>
            <w:r w:rsidRPr="009705DE">
              <w:rPr>
                <w:rFonts w:cstheme="minorHAnsi"/>
                <w:kern w:val="24"/>
                <w:szCs w:val="18"/>
                <w:lang w:val="es-ES"/>
              </w:rPr>
              <w:t> (0.051)</w:t>
            </w:r>
          </w:p>
        </w:tc>
        <w:tc>
          <w:tcPr>
            <w:tcW w:w="1273" w:type="dxa"/>
            <w:hideMark/>
          </w:tcPr>
          <w:p w14:paraId="5724A258"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c>
          <w:tcPr>
            <w:tcW w:w="1273" w:type="dxa"/>
            <w:hideMark/>
          </w:tcPr>
          <w:p w14:paraId="3374E5C2"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c>
          <w:tcPr>
            <w:tcW w:w="911" w:type="dxa"/>
            <w:hideMark/>
          </w:tcPr>
          <w:p w14:paraId="269F0A83"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4B47A155" w:rsidR="008C0ABB" w:rsidRDefault="008C0ABB" w:rsidP="008C0ABB">
      <w:pPr>
        <w:pStyle w:val="Descripcin"/>
        <w:keepNext/>
      </w:pPr>
      <w:bookmarkStart w:id="1241" w:name="_Toc8395789"/>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1241"/>
    </w:p>
    <w:tbl>
      <w:tblPr>
        <w:tblStyle w:val="tesis"/>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38"/>
        <w:gridCol w:w="1372"/>
        <w:gridCol w:w="1833"/>
        <w:gridCol w:w="1273"/>
        <w:gridCol w:w="1273"/>
        <w:gridCol w:w="911"/>
      </w:tblGrid>
      <w:tr w:rsidR="00653FDC" w:rsidRPr="00B7563D" w14:paraId="5B90938F" w14:textId="77777777" w:rsidTr="00B7563D">
        <w:trPr>
          <w:trHeight w:val="364"/>
        </w:trPr>
        <w:tc>
          <w:tcPr>
            <w:tcW w:w="1838" w:type="dxa"/>
            <w:tcBorders>
              <w:top w:val="single" w:sz="12" w:space="0" w:color="auto"/>
            </w:tcBorders>
            <w:hideMark/>
          </w:tcPr>
          <w:p w14:paraId="32628851" w14:textId="77777777" w:rsidR="008C0ABB" w:rsidRPr="00B7563D" w:rsidRDefault="008C0ABB" w:rsidP="009539C7">
            <w:pPr>
              <w:spacing w:after="0" w:line="240" w:lineRule="auto"/>
              <w:jc w:val="left"/>
              <w:rPr>
                <w:rFonts w:asciiTheme="majorHAnsi" w:hAnsiTheme="majorHAnsi" w:cstheme="majorHAnsi"/>
              </w:rPr>
            </w:pPr>
          </w:p>
        </w:tc>
        <w:tc>
          <w:tcPr>
            <w:tcW w:w="1372" w:type="dxa"/>
            <w:tcBorders>
              <w:top w:val="single" w:sz="12" w:space="0" w:color="auto"/>
            </w:tcBorders>
            <w:hideMark/>
          </w:tcPr>
          <w:p w14:paraId="091463B2" w14:textId="77777777" w:rsidR="008C0ABB" w:rsidRPr="00B7563D" w:rsidRDefault="008C0ABB" w:rsidP="009539C7">
            <w:pPr>
              <w:spacing w:after="0" w:line="240" w:lineRule="auto"/>
              <w:jc w:val="left"/>
              <w:textAlignment w:val="bottom"/>
              <w:rPr>
                <w:rFonts w:asciiTheme="majorHAnsi" w:hAnsiTheme="majorHAnsi" w:cstheme="majorHAnsi"/>
              </w:rPr>
            </w:pPr>
            <w:r w:rsidRPr="00B7563D">
              <w:rPr>
                <w:rFonts w:asciiTheme="majorHAnsi" w:hAnsiTheme="majorHAnsi" w:cstheme="majorHAnsi"/>
                <w:b/>
                <w:bCs/>
                <w:kern w:val="24"/>
              </w:rPr>
              <w:t>OLS</w:t>
            </w:r>
          </w:p>
        </w:tc>
        <w:tc>
          <w:tcPr>
            <w:tcW w:w="5290" w:type="dxa"/>
            <w:gridSpan w:val="4"/>
            <w:tcBorders>
              <w:top w:val="single" w:sz="12" w:space="0" w:color="auto"/>
            </w:tcBorders>
            <w:hideMark/>
          </w:tcPr>
          <w:p w14:paraId="6E415617" w14:textId="77777777" w:rsidR="008C0ABB" w:rsidRPr="00B7563D" w:rsidRDefault="008C0ABB" w:rsidP="009539C7">
            <w:pPr>
              <w:spacing w:after="0" w:line="240" w:lineRule="auto"/>
              <w:jc w:val="center"/>
              <w:textAlignment w:val="bottom"/>
              <w:rPr>
                <w:rFonts w:asciiTheme="majorHAnsi" w:hAnsiTheme="majorHAnsi" w:cstheme="majorHAnsi"/>
              </w:rPr>
            </w:pPr>
            <w:r w:rsidRPr="00B7563D">
              <w:rPr>
                <w:rFonts w:asciiTheme="majorHAnsi" w:hAnsiTheme="majorHAnsi" w:cstheme="majorHAnsi"/>
                <w:b/>
                <w:bCs/>
                <w:kern w:val="24"/>
              </w:rPr>
              <w:t>Modelo Espacial Autoregresivo (SAR)</w:t>
            </w:r>
          </w:p>
        </w:tc>
      </w:tr>
      <w:tr w:rsidR="00653FDC" w:rsidRPr="00B7563D" w14:paraId="391860E5" w14:textId="77777777" w:rsidTr="00B7563D">
        <w:trPr>
          <w:trHeight w:val="20"/>
        </w:trPr>
        <w:tc>
          <w:tcPr>
            <w:tcW w:w="1838" w:type="dxa"/>
            <w:tcBorders>
              <w:bottom w:val="single" w:sz="4" w:space="0" w:color="auto"/>
            </w:tcBorders>
            <w:hideMark/>
          </w:tcPr>
          <w:p w14:paraId="5479C1AB" w14:textId="77777777" w:rsidR="008C0ABB" w:rsidRPr="00B7563D" w:rsidRDefault="008C0ABB" w:rsidP="009539C7">
            <w:pPr>
              <w:spacing w:after="0" w:line="240" w:lineRule="auto"/>
              <w:jc w:val="left"/>
              <w:textAlignment w:val="bottom"/>
              <w:rPr>
                <w:rFonts w:cstheme="minorHAnsi"/>
                <w:szCs w:val="18"/>
              </w:rPr>
            </w:pPr>
            <w:r w:rsidRPr="00B7563D">
              <w:rPr>
                <w:rFonts w:cstheme="minorHAnsi"/>
                <w:kern w:val="24"/>
                <w:szCs w:val="18"/>
              </w:rPr>
              <w:t>Variable</w:t>
            </w:r>
          </w:p>
        </w:tc>
        <w:tc>
          <w:tcPr>
            <w:tcW w:w="1372" w:type="dxa"/>
            <w:tcBorders>
              <w:bottom w:val="single" w:sz="4" w:space="0" w:color="auto"/>
            </w:tcBorders>
            <w:hideMark/>
          </w:tcPr>
          <w:p w14:paraId="5E07AC77" w14:textId="77777777" w:rsidR="008C0ABB" w:rsidRPr="00B7563D" w:rsidRDefault="008C0ABB" w:rsidP="009539C7">
            <w:pPr>
              <w:spacing w:after="0" w:line="240" w:lineRule="auto"/>
              <w:jc w:val="left"/>
              <w:rPr>
                <w:rFonts w:cstheme="minorHAnsi"/>
                <w:szCs w:val="18"/>
              </w:rPr>
            </w:pPr>
            <w:r w:rsidRPr="00B7563D">
              <w:rPr>
                <w:rFonts w:cstheme="minorHAnsi"/>
                <w:szCs w:val="18"/>
              </w:rPr>
              <w:t>Parámetros</w:t>
            </w:r>
          </w:p>
        </w:tc>
        <w:tc>
          <w:tcPr>
            <w:tcW w:w="1833" w:type="dxa"/>
            <w:tcBorders>
              <w:bottom w:val="single" w:sz="4" w:space="0" w:color="auto"/>
            </w:tcBorders>
            <w:hideMark/>
          </w:tcPr>
          <w:p w14:paraId="677027EC" w14:textId="77777777" w:rsidR="008C0ABB" w:rsidRPr="00B7563D" w:rsidRDefault="008C0ABB" w:rsidP="009539C7">
            <w:pPr>
              <w:spacing w:after="0" w:line="240" w:lineRule="auto"/>
              <w:jc w:val="left"/>
              <w:textAlignment w:val="bottom"/>
              <w:rPr>
                <w:rFonts w:cstheme="minorHAnsi"/>
                <w:szCs w:val="18"/>
              </w:rPr>
            </w:pPr>
            <w:r w:rsidRPr="00B7563D">
              <w:rPr>
                <w:rFonts w:cstheme="minorHAnsi"/>
                <w:kern w:val="24"/>
                <w:szCs w:val="18"/>
              </w:rPr>
              <w:t>Parámetros</w:t>
            </w:r>
          </w:p>
        </w:tc>
        <w:tc>
          <w:tcPr>
            <w:tcW w:w="1273" w:type="dxa"/>
            <w:tcBorders>
              <w:bottom w:val="single" w:sz="4" w:space="0" w:color="auto"/>
            </w:tcBorders>
            <w:hideMark/>
          </w:tcPr>
          <w:p w14:paraId="54B868A4"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Directo</w:t>
            </w:r>
          </w:p>
        </w:tc>
        <w:tc>
          <w:tcPr>
            <w:tcW w:w="1273" w:type="dxa"/>
            <w:tcBorders>
              <w:bottom w:val="single" w:sz="4" w:space="0" w:color="auto"/>
            </w:tcBorders>
            <w:hideMark/>
          </w:tcPr>
          <w:p w14:paraId="41934899"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Indirecto</w:t>
            </w:r>
          </w:p>
        </w:tc>
        <w:tc>
          <w:tcPr>
            <w:tcW w:w="911" w:type="dxa"/>
            <w:tcBorders>
              <w:bottom w:val="single" w:sz="4" w:space="0" w:color="auto"/>
            </w:tcBorders>
            <w:hideMark/>
          </w:tcPr>
          <w:p w14:paraId="4A54FA6F"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Total</w:t>
            </w:r>
          </w:p>
        </w:tc>
      </w:tr>
      <w:tr w:rsidR="00653FDC" w:rsidRPr="00B7563D" w14:paraId="2F499346" w14:textId="77777777" w:rsidTr="00B7563D">
        <w:trPr>
          <w:trHeight w:val="20"/>
        </w:trPr>
        <w:tc>
          <w:tcPr>
            <w:tcW w:w="1838" w:type="dxa"/>
            <w:tcBorders>
              <w:top w:val="single" w:sz="4" w:space="0" w:color="auto"/>
            </w:tcBorders>
            <w:hideMark/>
          </w:tcPr>
          <w:p w14:paraId="774A1298" w14:textId="716C5E91"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 xml:space="preserve">Abanderada </w:t>
            </w:r>
            <w:r w:rsidR="00B7563D" w:rsidRPr="00B7563D">
              <w:rPr>
                <w:rFonts w:cstheme="minorHAnsi"/>
                <w:kern w:val="24"/>
                <w:szCs w:val="18"/>
              </w:rPr>
              <w:t>Petroperú</w:t>
            </w:r>
          </w:p>
        </w:tc>
        <w:tc>
          <w:tcPr>
            <w:tcW w:w="1372" w:type="dxa"/>
            <w:tcBorders>
              <w:top w:val="single" w:sz="4" w:space="0" w:color="auto"/>
            </w:tcBorders>
            <w:hideMark/>
          </w:tcPr>
          <w:p w14:paraId="6FB85683" w14:textId="11C30F9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4</w:t>
            </w:r>
          </w:p>
        </w:tc>
        <w:tc>
          <w:tcPr>
            <w:tcW w:w="1833" w:type="dxa"/>
            <w:tcBorders>
              <w:top w:val="single" w:sz="4" w:space="0" w:color="auto"/>
            </w:tcBorders>
            <w:hideMark/>
          </w:tcPr>
          <w:p w14:paraId="0DDBE531" w14:textId="43CFE057"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03 (0.079)</w:t>
            </w:r>
          </w:p>
        </w:tc>
        <w:tc>
          <w:tcPr>
            <w:tcW w:w="1273" w:type="dxa"/>
            <w:tcBorders>
              <w:top w:val="single" w:sz="4" w:space="0" w:color="auto"/>
            </w:tcBorders>
            <w:hideMark/>
          </w:tcPr>
          <w:p w14:paraId="47F4372E" w14:textId="235B033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5</w:t>
            </w:r>
          </w:p>
        </w:tc>
        <w:tc>
          <w:tcPr>
            <w:tcW w:w="1273" w:type="dxa"/>
            <w:tcBorders>
              <w:top w:val="single" w:sz="4" w:space="0" w:color="auto"/>
            </w:tcBorders>
            <w:hideMark/>
          </w:tcPr>
          <w:p w14:paraId="7EF5CA41" w14:textId="6BBFD53D"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w:t>
            </w:r>
          </w:p>
        </w:tc>
        <w:tc>
          <w:tcPr>
            <w:tcW w:w="911" w:type="dxa"/>
            <w:tcBorders>
              <w:top w:val="single" w:sz="4" w:space="0" w:color="auto"/>
            </w:tcBorders>
            <w:hideMark/>
          </w:tcPr>
          <w:p w14:paraId="365D2B0E" w14:textId="602954D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5</w:t>
            </w:r>
          </w:p>
        </w:tc>
      </w:tr>
      <w:tr w:rsidR="00653FDC" w:rsidRPr="00B7563D" w14:paraId="219B7177" w14:textId="77777777" w:rsidTr="00B7563D">
        <w:trPr>
          <w:trHeight w:val="20"/>
        </w:trPr>
        <w:tc>
          <w:tcPr>
            <w:tcW w:w="1838" w:type="dxa"/>
            <w:hideMark/>
          </w:tcPr>
          <w:p w14:paraId="34A3C07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Pecsa</w:t>
            </w:r>
          </w:p>
        </w:tc>
        <w:tc>
          <w:tcPr>
            <w:tcW w:w="1372" w:type="dxa"/>
            <w:hideMark/>
          </w:tcPr>
          <w:p w14:paraId="091A8AFE" w14:textId="65089E7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236 </w:t>
            </w:r>
            <w:r w:rsidRPr="00B7563D">
              <w:rPr>
                <w:rFonts w:cstheme="minorHAnsi"/>
                <w:sz w:val="20"/>
                <w:szCs w:val="20"/>
                <w:vertAlign w:val="superscript"/>
              </w:rPr>
              <w:t>**</w:t>
            </w:r>
          </w:p>
        </w:tc>
        <w:tc>
          <w:tcPr>
            <w:tcW w:w="1833" w:type="dxa"/>
            <w:hideMark/>
          </w:tcPr>
          <w:p w14:paraId="5A52E0E1" w14:textId="47A7A4A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9</w:t>
            </w:r>
            <w:r w:rsidRPr="00B7563D">
              <w:rPr>
                <w:rFonts w:cstheme="minorHAnsi"/>
                <w:sz w:val="20"/>
                <w:szCs w:val="20"/>
                <w:vertAlign w:val="superscript"/>
              </w:rPr>
              <w:t>*</w:t>
            </w:r>
            <w:r w:rsidRPr="00B7563D">
              <w:rPr>
                <w:rFonts w:cstheme="minorHAnsi"/>
                <w:sz w:val="20"/>
                <w:szCs w:val="20"/>
              </w:rPr>
              <w:t> (0.091)</w:t>
            </w:r>
          </w:p>
        </w:tc>
        <w:tc>
          <w:tcPr>
            <w:tcW w:w="1273" w:type="dxa"/>
            <w:hideMark/>
          </w:tcPr>
          <w:p w14:paraId="3889F0D4" w14:textId="385E3C5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6</w:t>
            </w:r>
          </w:p>
        </w:tc>
        <w:tc>
          <w:tcPr>
            <w:tcW w:w="1273" w:type="dxa"/>
            <w:hideMark/>
          </w:tcPr>
          <w:p w14:paraId="1EE8CDBC" w14:textId="7CBE575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32</w:t>
            </w:r>
          </w:p>
        </w:tc>
        <w:tc>
          <w:tcPr>
            <w:tcW w:w="911" w:type="dxa"/>
            <w:hideMark/>
          </w:tcPr>
          <w:p w14:paraId="64295B2B" w14:textId="4B8900B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6</w:t>
            </w:r>
          </w:p>
        </w:tc>
      </w:tr>
      <w:tr w:rsidR="00653FDC" w:rsidRPr="00B7563D" w14:paraId="34B1B2AF" w14:textId="77777777" w:rsidTr="00B7563D">
        <w:trPr>
          <w:trHeight w:val="20"/>
        </w:trPr>
        <w:tc>
          <w:tcPr>
            <w:tcW w:w="1838" w:type="dxa"/>
            <w:hideMark/>
          </w:tcPr>
          <w:p w14:paraId="635CAAD6"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Primax</w:t>
            </w:r>
          </w:p>
        </w:tc>
        <w:tc>
          <w:tcPr>
            <w:tcW w:w="1372" w:type="dxa"/>
            <w:hideMark/>
          </w:tcPr>
          <w:p w14:paraId="7512ADF4" w14:textId="532FC114"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5 </w:t>
            </w:r>
            <w:r w:rsidRPr="00B7563D">
              <w:rPr>
                <w:rFonts w:cstheme="minorHAnsi"/>
                <w:sz w:val="20"/>
                <w:szCs w:val="20"/>
                <w:vertAlign w:val="superscript"/>
              </w:rPr>
              <w:t>***</w:t>
            </w:r>
          </w:p>
        </w:tc>
        <w:tc>
          <w:tcPr>
            <w:tcW w:w="1833" w:type="dxa"/>
            <w:hideMark/>
          </w:tcPr>
          <w:p w14:paraId="68A85E27" w14:textId="0292834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02</w:t>
            </w:r>
            <w:r w:rsidRPr="00B7563D">
              <w:rPr>
                <w:rFonts w:cstheme="minorHAnsi"/>
                <w:sz w:val="20"/>
                <w:szCs w:val="20"/>
                <w:vertAlign w:val="superscript"/>
              </w:rPr>
              <w:t>***</w:t>
            </w:r>
            <w:r w:rsidRPr="00B7563D">
              <w:rPr>
                <w:rFonts w:cstheme="minorHAnsi"/>
                <w:sz w:val="20"/>
                <w:szCs w:val="20"/>
              </w:rPr>
              <w:t> (0.068)</w:t>
            </w:r>
          </w:p>
        </w:tc>
        <w:tc>
          <w:tcPr>
            <w:tcW w:w="1273" w:type="dxa"/>
            <w:hideMark/>
          </w:tcPr>
          <w:p w14:paraId="1E30E965" w14:textId="52EA497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11 </w:t>
            </w:r>
            <w:r w:rsidRPr="00B7563D">
              <w:rPr>
                <w:rFonts w:cstheme="minorHAnsi"/>
                <w:sz w:val="20"/>
                <w:szCs w:val="20"/>
                <w:vertAlign w:val="superscript"/>
              </w:rPr>
              <w:t>***</w:t>
            </w:r>
          </w:p>
        </w:tc>
        <w:tc>
          <w:tcPr>
            <w:tcW w:w="1273" w:type="dxa"/>
            <w:hideMark/>
          </w:tcPr>
          <w:p w14:paraId="55767865" w14:textId="63FD0A87"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64</w:t>
            </w:r>
          </w:p>
        </w:tc>
        <w:tc>
          <w:tcPr>
            <w:tcW w:w="911" w:type="dxa"/>
            <w:hideMark/>
          </w:tcPr>
          <w:p w14:paraId="3CF59714" w14:textId="767E204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75 </w:t>
            </w:r>
            <w:r w:rsidRPr="00B7563D">
              <w:rPr>
                <w:rFonts w:cstheme="minorHAnsi"/>
                <w:sz w:val="20"/>
                <w:szCs w:val="20"/>
                <w:vertAlign w:val="superscript"/>
              </w:rPr>
              <w:t>*</w:t>
            </w:r>
          </w:p>
        </w:tc>
      </w:tr>
      <w:tr w:rsidR="00653FDC" w:rsidRPr="00B7563D" w14:paraId="516E7315" w14:textId="77777777" w:rsidTr="00B7563D">
        <w:trPr>
          <w:trHeight w:val="20"/>
        </w:trPr>
        <w:tc>
          <w:tcPr>
            <w:tcW w:w="1838" w:type="dxa"/>
            <w:hideMark/>
          </w:tcPr>
          <w:p w14:paraId="2020A3F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Repsol</w:t>
            </w:r>
          </w:p>
        </w:tc>
        <w:tc>
          <w:tcPr>
            <w:tcW w:w="1372" w:type="dxa"/>
            <w:hideMark/>
          </w:tcPr>
          <w:p w14:paraId="1F3E0927" w14:textId="4E5EB46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09 </w:t>
            </w:r>
            <w:r w:rsidRPr="00B7563D">
              <w:rPr>
                <w:rFonts w:cstheme="minorHAnsi"/>
                <w:sz w:val="20"/>
                <w:szCs w:val="20"/>
                <w:vertAlign w:val="superscript"/>
              </w:rPr>
              <w:t>***</w:t>
            </w:r>
          </w:p>
        </w:tc>
        <w:tc>
          <w:tcPr>
            <w:tcW w:w="1833" w:type="dxa"/>
            <w:hideMark/>
          </w:tcPr>
          <w:p w14:paraId="29F1E447" w14:textId="3F91BC0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02</w:t>
            </w:r>
            <w:r w:rsidRPr="00B7563D">
              <w:rPr>
                <w:rFonts w:cstheme="minorHAnsi"/>
                <w:sz w:val="20"/>
                <w:szCs w:val="20"/>
                <w:vertAlign w:val="superscript"/>
              </w:rPr>
              <w:t>***</w:t>
            </w:r>
            <w:r w:rsidRPr="00B7563D">
              <w:rPr>
                <w:rFonts w:cstheme="minorHAnsi"/>
                <w:sz w:val="20"/>
                <w:szCs w:val="20"/>
              </w:rPr>
              <w:t> (0.075)</w:t>
            </w:r>
          </w:p>
        </w:tc>
        <w:tc>
          <w:tcPr>
            <w:tcW w:w="1273" w:type="dxa"/>
            <w:hideMark/>
          </w:tcPr>
          <w:p w14:paraId="3FCF39BB" w14:textId="29980EA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309 </w:t>
            </w:r>
            <w:r w:rsidRPr="00B7563D">
              <w:rPr>
                <w:rFonts w:cstheme="minorHAnsi"/>
                <w:sz w:val="20"/>
                <w:szCs w:val="20"/>
                <w:vertAlign w:val="superscript"/>
              </w:rPr>
              <w:t>***</w:t>
            </w:r>
          </w:p>
        </w:tc>
        <w:tc>
          <w:tcPr>
            <w:tcW w:w="1273" w:type="dxa"/>
            <w:hideMark/>
          </w:tcPr>
          <w:p w14:paraId="0BE68EC8" w14:textId="39C4307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2</w:t>
            </w:r>
          </w:p>
        </w:tc>
        <w:tc>
          <w:tcPr>
            <w:tcW w:w="911" w:type="dxa"/>
            <w:hideMark/>
          </w:tcPr>
          <w:p w14:paraId="27004BF3" w14:textId="7CA1AF2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31</w:t>
            </w:r>
          </w:p>
        </w:tc>
      </w:tr>
      <w:tr w:rsidR="00653FDC" w:rsidRPr="00B7563D" w14:paraId="2EA30D37" w14:textId="77777777" w:rsidTr="00B7563D">
        <w:trPr>
          <w:trHeight w:val="20"/>
        </w:trPr>
        <w:tc>
          <w:tcPr>
            <w:tcW w:w="1838" w:type="dxa"/>
            <w:hideMark/>
          </w:tcPr>
          <w:p w14:paraId="1541C340"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Pecsa</w:t>
            </w:r>
          </w:p>
        </w:tc>
        <w:tc>
          <w:tcPr>
            <w:tcW w:w="1372" w:type="dxa"/>
            <w:hideMark/>
          </w:tcPr>
          <w:p w14:paraId="16EC20D4" w14:textId="3732040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8</w:t>
            </w:r>
          </w:p>
        </w:tc>
        <w:tc>
          <w:tcPr>
            <w:tcW w:w="1833" w:type="dxa"/>
            <w:hideMark/>
          </w:tcPr>
          <w:p w14:paraId="7BB42FCA" w14:textId="19D639C9"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61 (0.103)</w:t>
            </w:r>
          </w:p>
        </w:tc>
        <w:tc>
          <w:tcPr>
            <w:tcW w:w="1273" w:type="dxa"/>
            <w:hideMark/>
          </w:tcPr>
          <w:p w14:paraId="4A9A633A" w14:textId="4CC3091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2</w:t>
            </w:r>
          </w:p>
        </w:tc>
        <w:tc>
          <w:tcPr>
            <w:tcW w:w="1273" w:type="dxa"/>
            <w:hideMark/>
          </w:tcPr>
          <w:p w14:paraId="1FDD71E1" w14:textId="4120C264"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26</w:t>
            </w:r>
          </w:p>
        </w:tc>
        <w:tc>
          <w:tcPr>
            <w:tcW w:w="911" w:type="dxa"/>
            <w:hideMark/>
          </w:tcPr>
          <w:p w14:paraId="0D6674FF" w14:textId="23F7E98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94</w:t>
            </w:r>
          </w:p>
        </w:tc>
      </w:tr>
      <w:tr w:rsidR="00653FDC" w:rsidRPr="00B7563D" w14:paraId="1BB5979A" w14:textId="77777777" w:rsidTr="00B7563D">
        <w:trPr>
          <w:trHeight w:val="20"/>
        </w:trPr>
        <w:tc>
          <w:tcPr>
            <w:tcW w:w="1838" w:type="dxa"/>
            <w:hideMark/>
          </w:tcPr>
          <w:p w14:paraId="403EC1C2"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Primax</w:t>
            </w:r>
          </w:p>
        </w:tc>
        <w:tc>
          <w:tcPr>
            <w:tcW w:w="1372" w:type="dxa"/>
            <w:hideMark/>
          </w:tcPr>
          <w:p w14:paraId="429C13F5" w14:textId="56959918"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11 </w:t>
            </w:r>
            <w:r w:rsidRPr="00B7563D">
              <w:rPr>
                <w:rFonts w:cstheme="minorHAnsi"/>
                <w:sz w:val="20"/>
                <w:szCs w:val="20"/>
                <w:vertAlign w:val="superscript"/>
              </w:rPr>
              <w:t>***</w:t>
            </w:r>
          </w:p>
        </w:tc>
        <w:tc>
          <w:tcPr>
            <w:tcW w:w="1833" w:type="dxa"/>
            <w:hideMark/>
          </w:tcPr>
          <w:p w14:paraId="78B667BB" w14:textId="4B3CD64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294</w:t>
            </w:r>
            <w:r w:rsidRPr="00B7563D">
              <w:rPr>
                <w:rFonts w:cstheme="minorHAnsi"/>
                <w:sz w:val="20"/>
                <w:szCs w:val="20"/>
                <w:vertAlign w:val="superscript"/>
              </w:rPr>
              <w:t>***</w:t>
            </w:r>
            <w:r w:rsidRPr="00B7563D">
              <w:rPr>
                <w:rFonts w:cstheme="minorHAnsi"/>
                <w:sz w:val="20"/>
                <w:szCs w:val="20"/>
              </w:rPr>
              <w:t> (0.088)</w:t>
            </w:r>
          </w:p>
        </w:tc>
        <w:tc>
          <w:tcPr>
            <w:tcW w:w="1273" w:type="dxa"/>
            <w:hideMark/>
          </w:tcPr>
          <w:p w14:paraId="08B666F3" w14:textId="7AED76A0"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9 </w:t>
            </w:r>
            <w:r w:rsidRPr="00B7563D">
              <w:rPr>
                <w:rFonts w:cstheme="minorHAnsi"/>
                <w:sz w:val="20"/>
                <w:szCs w:val="20"/>
                <w:vertAlign w:val="superscript"/>
              </w:rPr>
              <w:t>***</w:t>
            </w:r>
          </w:p>
        </w:tc>
        <w:tc>
          <w:tcPr>
            <w:tcW w:w="1273" w:type="dxa"/>
            <w:hideMark/>
          </w:tcPr>
          <w:p w14:paraId="58982F0C" w14:textId="4353183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6</w:t>
            </w:r>
          </w:p>
        </w:tc>
        <w:tc>
          <w:tcPr>
            <w:tcW w:w="911" w:type="dxa"/>
            <w:hideMark/>
          </w:tcPr>
          <w:p w14:paraId="6151D718" w14:textId="17C9763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04</w:t>
            </w:r>
          </w:p>
        </w:tc>
      </w:tr>
      <w:tr w:rsidR="00653FDC" w:rsidRPr="00B7563D" w14:paraId="1F386ED6" w14:textId="77777777" w:rsidTr="00B7563D">
        <w:trPr>
          <w:trHeight w:val="20"/>
        </w:trPr>
        <w:tc>
          <w:tcPr>
            <w:tcW w:w="1838" w:type="dxa"/>
            <w:hideMark/>
          </w:tcPr>
          <w:p w14:paraId="2085A74B"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Repsol</w:t>
            </w:r>
          </w:p>
        </w:tc>
        <w:tc>
          <w:tcPr>
            <w:tcW w:w="1372" w:type="dxa"/>
            <w:hideMark/>
          </w:tcPr>
          <w:p w14:paraId="426FB280" w14:textId="5436949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69 </w:t>
            </w:r>
            <w:r w:rsidRPr="00B7563D">
              <w:rPr>
                <w:rFonts w:cstheme="minorHAnsi"/>
                <w:sz w:val="20"/>
                <w:szCs w:val="20"/>
                <w:vertAlign w:val="superscript"/>
              </w:rPr>
              <w:t>*</w:t>
            </w:r>
          </w:p>
        </w:tc>
        <w:tc>
          <w:tcPr>
            <w:tcW w:w="1833" w:type="dxa"/>
            <w:hideMark/>
          </w:tcPr>
          <w:p w14:paraId="521FB290" w14:textId="4225C86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2</w:t>
            </w:r>
            <w:r w:rsidRPr="00B7563D">
              <w:rPr>
                <w:rFonts w:cstheme="minorHAnsi"/>
                <w:sz w:val="20"/>
                <w:szCs w:val="20"/>
                <w:vertAlign w:val="superscript"/>
              </w:rPr>
              <w:t>*</w:t>
            </w:r>
            <w:r w:rsidRPr="00B7563D">
              <w:rPr>
                <w:rFonts w:cstheme="minorHAnsi"/>
                <w:sz w:val="20"/>
                <w:szCs w:val="20"/>
              </w:rPr>
              <w:t> (0.079)</w:t>
            </w:r>
          </w:p>
        </w:tc>
        <w:tc>
          <w:tcPr>
            <w:tcW w:w="1273" w:type="dxa"/>
            <w:hideMark/>
          </w:tcPr>
          <w:p w14:paraId="251224E4" w14:textId="179B442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4 </w:t>
            </w:r>
            <w:r w:rsidRPr="00B7563D">
              <w:rPr>
                <w:rFonts w:cstheme="minorHAnsi"/>
                <w:sz w:val="20"/>
                <w:szCs w:val="20"/>
                <w:vertAlign w:val="superscript"/>
              </w:rPr>
              <w:t>*</w:t>
            </w:r>
          </w:p>
        </w:tc>
        <w:tc>
          <w:tcPr>
            <w:tcW w:w="1273" w:type="dxa"/>
            <w:hideMark/>
          </w:tcPr>
          <w:p w14:paraId="441E0BDB" w14:textId="2784403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2</w:t>
            </w:r>
          </w:p>
        </w:tc>
        <w:tc>
          <w:tcPr>
            <w:tcW w:w="911" w:type="dxa"/>
            <w:hideMark/>
          </w:tcPr>
          <w:p w14:paraId="4FB99FE8" w14:textId="633AB1A4"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2</w:t>
            </w:r>
          </w:p>
        </w:tc>
      </w:tr>
      <w:tr w:rsidR="00653FDC" w:rsidRPr="00B7563D" w14:paraId="7E3D52E0" w14:textId="77777777" w:rsidTr="00B7563D">
        <w:trPr>
          <w:trHeight w:val="20"/>
        </w:trPr>
        <w:tc>
          <w:tcPr>
            <w:tcW w:w="1838" w:type="dxa"/>
            <w:hideMark/>
          </w:tcPr>
          <w:p w14:paraId="5300BC44"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SC</w:t>
            </w:r>
          </w:p>
        </w:tc>
        <w:tc>
          <w:tcPr>
            <w:tcW w:w="1372" w:type="dxa"/>
            <w:hideMark/>
          </w:tcPr>
          <w:p w14:paraId="5E436334" w14:textId="56EC9B45"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99</w:t>
            </w:r>
          </w:p>
        </w:tc>
        <w:tc>
          <w:tcPr>
            <w:tcW w:w="1833" w:type="dxa"/>
            <w:hideMark/>
          </w:tcPr>
          <w:p w14:paraId="5A41AE50" w14:textId="7749D4F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7 (0.134)</w:t>
            </w:r>
          </w:p>
        </w:tc>
        <w:tc>
          <w:tcPr>
            <w:tcW w:w="1273" w:type="dxa"/>
            <w:hideMark/>
          </w:tcPr>
          <w:p w14:paraId="24C90689" w14:textId="1AD3B16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96</w:t>
            </w:r>
          </w:p>
        </w:tc>
        <w:tc>
          <w:tcPr>
            <w:tcW w:w="1273" w:type="dxa"/>
            <w:hideMark/>
          </w:tcPr>
          <w:p w14:paraId="4F0C7695" w14:textId="1D99A9D0"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52 </w:t>
            </w:r>
            <w:r w:rsidRPr="00B7563D">
              <w:rPr>
                <w:rFonts w:cstheme="minorHAnsi"/>
                <w:sz w:val="20"/>
                <w:szCs w:val="20"/>
                <w:vertAlign w:val="superscript"/>
              </w:rPr>
              <w:t>*</w:t>
            </w:r>
          </w:p>
        </w:tc>
        <w:tc>
          <w:tcPr>
            <w:tcW w:w="911" w:type="dxa"/>
            <w:hideMark/>
          </w:tcPr>
          <w:p w14:paraId="2C2E108A" w14:textId="1E6A340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56</w:t>
            </w:r>
          </w:p>
        </w:tc>
      </w:tr>
      <w:tr w:rsidR="00653FDC" w:rsidRPr="00B7563D" w14:paraId="27D97348" w14:textId="77777777" w:rsidTr="00B7563D">
        <w:trPr>
          <w:trHeight w:val="20"/>
        </w:trPr>
        <w:tc>
          <w:tcPr>
            <w:tcW w:w="1838" w:type="dxa"/>
            <w:hideMark/>
          </w:tcPr>
          <w:p w14:paraId="11A145ED"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PROM</w:t>
            </w:r>
          </w:p>
        </w:tc>
        <w:tc>
          <w:tcPr>
            <w:tcW w:w="1372" w:type="dxa"/>
            <w:hideMark/>
          </w:tcPr>
          <w:p w14:paraId="730453F6" w14:textId="3B402B9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4</w:t>
            </w:r>
          </w:p>
        </w:tc>
        <w:tc>
          <w:tcPr>
            <w:tcW w:w="1833" w:type="dxa"/>
            <w:hideMark/>
          </w:tcPr>
          <w:p w14:paraId="0815ED6C" w14:textId="1164B0A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6 (0.176)</w:t>
            </w:r>
          </w:p>
        </w:tc>
        <w:tc>
          <w:tcPr>
            <w:tcW w:w="1273" w:type="dxa"/>
            <w:hideMark/>
          </w:tcPr>
          <w:p w14:paraId="4C41EED2" w14:textId="7266840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5</w:t>
            </w:r>
          </w:p>
        </w:tc>
        <w:tc>
          <w:tcPr>
            <w:tcW w:w="1273" w:type="dxa"/>
            <w:hideMark/>
          </w:tcPr>
          <w:p w14:paraId="1873DD09" w14:textId="08D42DE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92</w:t>
            </w:r>
          </w:p>
        </w:tc>
        <w:tc>
          <w:tcPr>
            <w:tcW w:w="911" w:type="dxa"/>
            <w:hideMark/>
          </w:tcPr>
          <w:p w14:paraId="2FF36794" w14:textId="12ECCAA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885</w:t>
            </w:r>
          </w:p>
        </w:tc>
      </w:tr>
      <w:tr w:rsidR="00653FDC" w:rsidRPr="00B7563D" w14:paraId="7D317D6D" w14:textId="77777777" w:rsidTr="00B7563D">
        <w:trPr>
          <w:trHeight w:val="20"/>
        </w:trPr>
        <w:tc>
          <w:tcPr>
            <w:tcW w:w="1838" w:type="dxa"/>
            <w:hideMark/>
          </w:tcPr>
          <w:p w14:paraId="5C2854D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MIN</w:t>
            </w:r>
          </w:p>
        </w:tc>
        <w:tc>
          <w:tcPr>
            <w:tcW w:w="1372" w:type="dxa"/>
            <w:hideMark/>
          </w:tcPr>
          <w:p w14:paraId="124AB098" w14:textId="0527A88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9</w:t>
            </w:r>
          </w:p>
        </w:tc>
        <w:tc>
          <w:tcPr>
            <w:tcW w:w="1833" w:type="dxa"/>
            <w:hideMark/>
          </w:tcPr>
          <w:p w14:paraId="56656274" w14:textId="274B2E3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03 (0.068)</w:t>
            </w:r>
          </w:p>
        </w:tc>
        <w:tc>
          <w:tcPr>
            <w:tcW w:w="1273" w:type="dxa"/>
            <w:hideMark/>
          </w:tcPr>
          <w:p w14:paraId="0A7ECE91" w14:textId="682D56F2"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7</w:t>
            </w:r>
          </w:p>
        </w:tc>
        <w:tc>
          <w:tcPr>
            <w:tcW w:w="1273" w:type="dxa"/>
            <w:hideMark/>
          </w:tcPr>
          <w:p w14:paraId="3DC73CA9" w14:textId="3981B1F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75</w:t>
            </w:r>
          </w:p>
        </w:tc>
        <w:tc>
          <w:tcPr>
            <w:tcW w:w="911" w:type="dxa"/>
            <w:hideMark/>
          </w:tcPr>
          <w:p w14:paraId="1F6EEAC6" w14:textId="36B45AA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2</w:t>
            </w:r>
          </w:p>
        </w:tc>
      </w:tr>
      <w:tr w:rsidR="00653FDC" w:rsidRPr="00B7563D" w14:paraId="6793BB8B" w14:textId="77777777" w:rsidTr="00B7563D">
        <w:trPr>
          <w:trHeight w:val="20"/>
        </w:trPr>
        <w:tc>
          <w:tcPr>
            <w:tcW w:w="1838" w:type="dxa"/>
            <w:hideMark/>
          </w:tcPr>
          <w:p w14:paraId="6EA5B41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NCER</w:t>
            </w:r>
          </w:p>
        </w:tc>
        <w:tc>
          <w:tcPr>
            <w:tcW w:w="1372" w:type="dxa"/>
            <w:hideMark/>
          </w:tcPr>
          <w:p w14:paraId="65FA82A3" w14:textId="05A6AC09"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8 </w:t>
            </w:r>
            <w:r w:rsidRPr="00B7563D">
              <w:rPr>
                <w:rFonts w:cstheme="minorHAnsi"/>
                <w:sz w:val="20"/>
                <w:szCs w:val="20"/>
                <w:vertAlign w:val="superscript"/>
              </w:rPr>
              <w:t>***</w:t>
            </w:r>
          </w:p>
        </w:tc>
        <w:tc>
          <w:tcPr>
            <w:tcW w:w="1833" w:type="dxa"/>
            <w:hideMark/>
          </w:tcPr>
          <w:p w14:paraId="56728E8A" w14:textId="1A959B4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7 (0.011)</w:t>
            </w:r>
          </w:p>
        </w:tc>
        <w:tc>
          <w:tcPr>
            <w:tcW w:w="1273" w:type="dxa"/>
            <w:hideMark/>
          </w:tcPr>
          <w:p w14:paraId="03D3307C" w14:textId="3EB2263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14</w:t>
            </w:r>
          </w:p>
        </w:tc>
        <w:tc>
          <w:tcPr>
            <w:tcW w:w="1273" w:type="dxa"/>
            <w:hideMark/>
          </w:tcPr>
          <w:p w14:paraId="57F7AB2F" w14:textId="3D52DD3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44 </w:t>
            </w:r>
            <w:r w:rsidRPr="00B7563D">
              <w:rPr>
                <w:rFonts w:cstheme="minorHAnsi"/>
                <w:sz w:val="20"/>
                <w:szCs w:val="20"/>
                <w:vertAlign w:val="superscript"/>
              </w:rPr>
              <w:t>***</w:t>
            </w:r>
          </w:p>
        </w:tc>
        <w:tc>
          <w:tcPr>
            <w:tcW w:w="911" w:type="dxa"/>
            <w:hideMark/>
          </w:tcPr>
          <w:p w14:paraId="536F155F" w14:textId="38810D25"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 </w:t>
            </w:r>
            <w:r w:rsidRPr="00B7563D">
              <w:rPr>
                <w:rFonts w:cstheme="minorHAnsi"/>
                <w:sz w:val="20"/>
                <w:szCs w:val="20"/>
                <w:vertAlign w:val="superscript"/>
              </w:rPr>
              <w:t>***</w:t>
            </w:r>
          </w:p>
        </w:tc>
      </w:tr>
      <w:tr w:rsidR="00653FDC" w:rsidRPr="00B7563D" w14:paraId="7110D17B" w14:textId="77777777" w:rsidTr="00B7563D">
        <w:trPr>
          <w:trHeight w:val="20"/>
        </w:trPr>
        <w:tc>
          <w:tcPr>
            <w:tcW w:w="1838" w:type="dxa"/>
            <w:hideMark/>
          </w:tcPr>
          <w:p w14:paraId="298EC220"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MECANICO</w:t>
            </w:r>
          </w:p>
        </w:tc>
        <w:tc>
          <w:tcPr>
            <w:tcW w:w="1372" w:type="dxa"/>
            <w:hideMark/>
          </w:tcPr>
          <w:p w14:paraId="64BA1E6A" w14:textId="5C6D8F40"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61</w:t>
            </w:r>
          </w:p>
        </w:tc>
        <w:tc>
          <w:tcPr>
            <w:tcW w:w="1833" w:type="dxa"/>
            <w:hideMark/>
          </w:tcPr>
          <w:p w14:paraId="532DABB6" w14:textId="6C75F97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8 (0.063)</w:t>
            </w:r>
          </w:p>
        </w:tc>
        <w:tc>
          <w:tcPr>
            <w:tcW w:w="1273" w:type="dxa"/>
            <w:hideMark/>
          </w:tcPr>
          <w:p w14:paraId="1A2151D7" w14:textId="75A295C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51</w:t>
            </w:r>
          </w:p>
        </w:tc>
        <w:tc>
          <w:tcPr>
            <w:tcW w:w="1273" w:type="dxa"/>
            <w:hideMark/>
          </w:tcPr>
          <w:p w14:paraId="0B4D6E17" w14:textId="03237CA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19 </w:t>
            </w:r>
            <w:r w:rsidRPr="00B7563D">
              <w:rPr>
                <w:rFonts w:cstheme="minorHAnsi"/>
                <w:sz w:val="20"/>
                <w:szCs w:val="20"/>
                <w:vertAlign w:val="superscript"/>
              </w:rPr>
              <w:t>*</w:t>
            </w:r>
          </w:p>
        </w:tc>
        <w:tc>
          <w:tcPr>
            <w:tcW w:w="911" w:type="dxa"/>
            <w:hideMark/>
          </w:tcPr>
          <w:p w14:paraId="348518AF" w14:textId="024B6E35"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7 </w:t>
            </w:r>
            <w:r w:rsidRPr="00B7563D">
              <w:rPr>
                <w:rFonts w:cstheme="minorHAnsi"/>
                <w:sz w:val="20"/>
                <w:szCs w:val="20"/>
                <w:vertAlign w:val="superscript"/>
              </w:rPr>
              <w:t>**</w:t>
            </w:r>
          </w:p>
        </w:tc>
      </w:tr>
      <w:tr w:rsidR="00653FDC" w:rsidRPr="00B7563D" w14:paraId="06728CDC" w14:textId="77777777" w:rsidTr="00B7563D">
        <w:trPr>
          <w:trHeight w:val="20"/>
        </w:trPr>
        <w:tc>
          <w:tcPr>
            <w:tcW w:w="1838" w:type="dxa"/>
            <w:hideMark/>
          </w:tcPr>
          <w:p w14:paraId="2D4148B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LAVADO</w:t>
            </w:r>
          </w:p>
        </w:tc>
        <w:tc>
          <w:tcPr>
            <w:tcW w:w="1372" w:type="dxa"/>
            <w:hideMark/>
          </w:tcPr>
          <w:p w14:paraId="3C8F0652" w14:textId="23637EC6"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08</w:t>
            </w:r>
          </w:p>
        </w:tc>
        <w:tc>
          <w:tcPr>
            <w:tcW w:w="1833" w:type="dxa"/>
            <w:hideMark/>
          </w:tcPr>
          <w:p w14:paraId="55F244F7" w14:textId="036E309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55 (0.070)</w:t>
            </w:r>
          </w:p>
        </w:tc>
        <w:tc>
          <w:tcPr>
            <w:tcW w:w="1273" w:type="dxa"/>
            <w:hideMark/>
          </w:tcPr>
          <w:p w14:paraId="4A4C9504" w14:textId="705D52F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01</w:t>
            </w:r>
          </w:p>
        </w:tc>
        <w:tc>
          <w:tcPr>
            <w:tcW w:w="1273" w:type="dxa"/>
            <w:hideMark/>
          </w:tcPr>
          <w:p w14:paraId="76FD99C2" w14:textId="24F9906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812 </w:t>
            </w:r>
            <w:r w:rsidRPr="00B7563D">
              <w:rPr>
                <w:rFonts w:cstheme="minorHAnsi"/>
                <w:sz w:val="20"/>
                <w:szCs w:val="20"/>
                <w:vertAlign w:val="superscript"/>
              </w:rPr>
              <w:t>***</w:t>
            </w:r>
          </w:p>
        </w:tc>
        <w:tc>
          <w:tcPr>
            <w:tcW w:w="911" w:type="dxa"/>
            <w:hideMark/>
          </w:tcPr>
          <w:p w14:paraId="7A00A979" w14:textId="47DD7CB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912 </w:t>
            </w:r>
            <w:r w:rsidRPr="00B7563D">
              <w:rPr>
                <w:rFonts w:cstheme="minorHAnsi"/>
                <w:sz w:val="20"/>
                <w:szCs w:val="20"/>
                <w:vertAlign w:val="superscript"/>
              </w:rPr>
              <w:t>***</w:t>
            </w:r>
          </w:p>
        </w:tc>
      </w:tr>
      <w:tr w:rsidR="00653FDC" w:rsidRPr="00B7563D" w14:paraId="2F88AFD2" w14:textId="77777777" w:rsidTr="00B7563D">
        <w:trPr>
          <w:trHeight w:val="20"/>
        </w:trPr>
        <w:tc>
          <w:tcPr>
            <w:tcW w:w="1838" w:type="dxa"/>
            <w:hideMark/>
          </w:tcPr>
          <w:p w14:paraId="739277CF"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CAJERO</w:t>
            </w:r>
          </w:p>
        </w:tc>
        <w:tc>
          <w:tcPr>
            <w:tcW w:w="1372" w:type="dxa"/>
            <w:hideMark/>
          </w:tcPr>
          <w:p w14:paraId="550B40A0" w14:textId="39B51175"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48</w:t>
            </w:r>
          </w:p>
        </w:tc>
        <w:tc>
          <w:tcPr>
            <w:tcW w:w="1833" w:type="dxa"/>
            <w:hideMark/>
          </w:tcPr>
          <w:p w14:paraId="2BBB20DA" w14:textId="237B13B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42 (0.050)</w:t>
            </w:r>
          </w:p>
        </w:tc>
        <w:tc>
          <w:tcPr>
            <w:tcW w:w="1273" w:type="dxa"/>
            <w:hideMark/>
          </w:tcPr>
          <w:p w14:paraId="44E82629" w14:textId="76E4D99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5</w:t>
            </w:r>
          </w:p>
        </w:tc>
        <w:tc>
          <w:tcPr>
            <w:tcW w:w="1273" w:type="dxa"/>
            <w:hideMark/>
          </w:tcPr>
          <w:p w14:paraId="190CBA01" w14:textId="0C1C6E1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2</w:t>
            </w:r>
          </w:p>
        </w:tc>
        <w:tc>
          <w:tcPr>
            <w:tcW w:w="911" w:type="dxa"/>
            <w:hideMark/>
          </w:tcPr>
          <w:p w14:paraId="18487A4E" w14:textId="76197EE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92</w:t>
            </w:r>
          </w:p>
        </w:tc>
      </w:tr>
      <w:tr w:rsidR="00653FDC" w:rsidRPr="00B7563D" w14:paraId="3361FD5D" w14:textId="77777777" w:rsidTr="00B7563D">
        <w:trPr>
          <w:trHeight w:val="20"/>
        </w:trPr>
        <w:tc>
          <w:tcPr>
            <w:tcW w:w="1838" w:type="dxa"/>
            <w:hideMark/>
          </w:tcPr>
          <w:p w14:paraId="29CDC89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GNV</w:t>
            </w:r>
          </w:p>
        </w:tc>
        <w:tc>
          <w:tcPr>
            <w:tcW w:w="1372" w:type="dxa"/>
            <w:hideMark/>
          </w:tcPr>
          <w:p w14:paraId="5694C5EF" w14:textId="793AAE4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7</w:t>
            </w:r>
          </w:p>
        </w:tc>
        <w:tc>
          <w:tcPr>
            <w:tcW w:w="1833" w:type="dxa"/>
            <w:hideMark/>
          </w:tcPr>
          <w:p w14:paraId="247A3871" w14:textId="2FE4191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2 (0.053)</w:t>
            </w:r>
          </w:p>
        </w:tc>
        <w:tc>
          <w:tcPr>
            <w:tcW w:w="1273" w:type="dxa"/>
            <w:hideMark/>
          </w:tcPr>
          <w:p w14:paraId="7FD41FFD" w14:textId="65AB7CB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67</w:t>
            </w:r>
          </w:p>
        </w:tc>
        <w:tc>
          <w:tcPr>
            <w:tcW w:w="1273" w:type="dxa"/>
            <w:hideMark/>
          </w:tcPr>
          <w:p w14:paraId="07DC1E0E" w14:textId="485992F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71</w:t>
            </w:r>
          </w:p>
        </w:tc>
        <w:tc>
          <w:tcPr>
            <w:tcW w:w="911" w:type="dxa"/>
            <w:hideMark/>
          </w:tcPr>
          <w:p w14:paraId="2279BD5A" w14:textId="6897CC2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04</w:t>
            </w:r>
          </w:p>
        </w:tc>
      </w:tr>
      <w:tr w:rsidR="00653FDC" w:rsidRPr="00B7563D" w14:paraId="038ED3E1" w14:textId="77777777" w:rsidTr="00B7563D">
        <w:trPr>
          <w:trHeight w:val="20"/>
        </w:trPr>
        <w:tc>
          <w:tcPr>
            <w:tcW w:w="1838" w:type="dxa"/>
            <w:hideMark/>
          </w:tcPr>
          <w:p w14:paraId="5141A03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GLP</w:t>
            </w:r>
          </w:p>
        </w:tc>
        <w:tc>
          <w:tcPr>
            <w:tcW w:w="1372" w:type="dxa"/>
            <w:hideMark/>
          </w:tcPr>
          <w:p w14:paraId="5DAB559C" w14:textId="069CAB6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34</w:t>
            </w:r>
          </w:p>
        </w:tc>
        <w:tc>
          <w:tcPr>
            <w:tcW w:w="1833" w:type="dxa"/>
            <w:hideMark/>
          </w:tcPr>
          <w:p w14:paraId="11002B66" w14:textId="23E56E5B"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2 (0.050)</w:t>
            </w:r>
          </w:p>
        </w:tc>
        <w:tc>
          <w:tcPr>
            <w:tcW w:w="1273" w:type="dxa"/>
            <w:hideMark/>
          </w:tcPr>
          <w:p w14:paraId="4E8DA6D8" w14:textId="055BF58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6</w:t>
            </w:r>
          </w:p>
        </w:tc>
        <w:tc>
          <w:tcPr>
            <w:tcW w:w="1273" w:type="dxa"/>
            <w:hideMark/>
          </w:tcPr>
          <w:p w14:paraId="2B468E8D" w14:textId="0D1807C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27 </w:t>
            </w:r>
            <w:r w:rsidRPr="00B7563D">
              <w:rPr>
                <w:rFonts w:cstheme="minorHAnsi"/>
                <w:sz w:val="20"/>
                <w:szCs w:val="20"/>
                <w:vertAlign w:val="superscript"/>
              </w:rPr>
              <w:t>**</w:t>
            </w:r>
          </w:p>
        </w:tc>
        <w:tc>
          <w:tcPr>
            <w:tcW w:w="911" w:type="dxa"/>
            <w:hideMark/>
          </w:tcPr>
          <w:p w14:paraId="4CD78825" w14:textId="13A57AC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63 </w:t>
            </w:r>
            <w:r w:rsidRPr="00B7563D">
              <w:rPr>
                <w:rFonts w:cstheme="minorHAnsi"/>
                <w:sz w:val="20"/>
                <w:szCs w:val="20"/>
                <w:vertAlign w:val="superscript"/>
              </w:rPr>
              <w:t>**</w:t>
            </w:r>
          </w:p>
        </w:tc>
      </w:tr>
      <w:tr w:rsidR="00653FDC" w:rsidRPr="00B7563D" w14:paraId="2F63AD8C" w14:textId="77777777" w:rsidTr="00B7563D">
        <w:trPr>
          <w:trHeight w:val="20"/>
        </w:trPr>
        <w:tc>
          <w:tcPr>
            <w:tcW w:w="1838" w:type="dxa"/>
            <w:hideMark/>
          </w:tcPr>
          <w:p w14:paraId="19630973"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INGRESO</w:t>
            </w:r>
          </w:p>
        </w:tc>
        <w:tc>
          <w:tcPr>
            <w:tcW w:w="1372" w:type="dxa"/>
            <w:hideMark/>
          </w:tcPr>
          <w:p w14:paraId="076E48CA" w14:textId="15EDD58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5</w:t>
            </w:r>
          </w:p>
        </w:tc>
        <w:tc>
          <w:tcPr>
            <w:tcW w:w="1833" w:type="dxa"/>
            <w:hideMark/>
          </w:tcPr>
          <w:p w14:paraId="2CEB0FDA" w14:textId="364875CB"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39 (0.336)</w:t>
            </w:r>
          </w:p>
        </w:tc>
        <w:tc>
          <w:tcPr>
            <w:tcW w:w="1273" w:type="dxa"/>
            <w:hideMark/>
          </w:tcPr>
          <w:p w14:paraId="50CBE6F3" w14:textId="4D13A90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3</w:t>
            </w:r>
          </w:p>
        </w:tc>
        <w:tc>
          <w:tcPr>
            <w:tcW w:w="1273" w:type="dxa"/>
            <w:hideMark/>
          </w:tcPr>
          <w:p w14:paraId="3967E06E" w14:textId="2BF74537"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13</w:t>
            </w:r>
          </w:p>
        </w:tc>
        <w:tc>
          <w:tcPr>
            <w:tcW w:w="911" w:type="dxa"/>
            <w:hideMark/>
          </w:tcPr>
          <w:p w14:paraId="6119A1DE" w14:textId="1CACE7A2"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1</w:t>
            </w:r>
          </w:p>
        </w:tc>
      </w:tr>
      <w:tr w:rsidR="00653FDC" w:rsidRPr="00B7563D" w14:paraId="67594C47" w14:textId="77777777" w:rsidTr="00B7563D">
        <w:trPr>
          <w:trHeight w:val="20"/>
        </w:trPr>
        <w:tc>
          <w:tcPr>
            <w:tcW w:w="1838" w:type="dxa"/>
            <w:hideMark/>
          </w:tcPr>
          <w:p w14:paraId="1E059CEB"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ENPOB</w:t>
            </w:r>
          </w:p>
        </w:tc>
        <w:tc>
          <w:tcPr>
            <w:tcW w:w="1372" w:type="dxa"/>
            <w:hideMark/>
          </w:tcPr>
          <w:p w14:paraId="58619AAB" w14:textId="612C795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3 </w:t>
            </w:r>
            <w:r w:rsidRPr="00B7563D">
              <w:rPr>
                <w:rFonts w:cstheme="minorHAnsi"/>
                <w:sz w:val="20"/>
                <w:szCs w:val="20"/>
                <w:vertAlign w:val="superscript"/>
              </w:rPr>
              <w:t>*</w:t>
            </w:r>
          </w:p>
        </w:tc>
        <w:tc>
          <w:tcPr>
            <w:tcW w:w="1833" w:type="dxa"/>
            <w:hideMark/>
          </w:tcPr>
          <w:p w14:paraId="33776DE9" w14:textId="5C1D0AE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35</w:t>
            </w:r>
            <w:r w:rsidRPr="00B7563D">
              <w:rPr>
                <w:rFonts w:cstheme="minorHAnsi"/>
                <w:sz w:val="20"/>
                <w:szCs w:val="20"/>
                <w:vertAlign w:val="superscript"/>
              </w:rPr>
              <w:t>*</w:t>
            </w:r>
            <w:r w:rsidRPr="00B7563D">
              <w:rPr>
                <w:rFonts w:cstheme="minorHAnsi"/>
                <w:sz w:val="20"/>
                <w:szCs w:val="20"/>
              </w:rPr>
              <w:t> (0.075)</w:t>
            </w:r>
          </w:p>
        </w:tc>
        <w:tc>
          <w:tcPr>
            <w:tcW w:w="1273" w:type="dxa"/>
            <w:hideMark/>
          </w:tcPr>
          <w:p w14:paraId="07C04AAE" w14:textId="6371BAD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8 </w:t>
            </w:r>
            <w:r w:rsidRPr="00B7563D">
              <w:rPr>
                <w:rFonts w:cstheme="minorHAnsi"/>
                <w:sz w:val="20"/>
                <w:szCs w:val="20"/>
                <w:vertAlign w:val="superscript"/>
              </w:rPr>
              <w:t>*</w:t>
            </w:r>
          </w:p>
        </w:tc>
        <w:tc>
          <w:tcPr>
            <w:tcW w:w="1273" w:type="dxa"/>
            <w:hideMark/>
          </w:tcPr>
          <w:p w14:paraId="76FDB02D" w14:textId="28AF79E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7</w:t>
            </w:r>
          </w:p>
        </w:tc>
        <w:tc>
          <w:tcPr>
            <w:tcW w:w="911" w:type="dxa"/>
            <w:hideMark/>
          </w:tcPr>
          <w:p w14:paraId="7D5CACAC" w14:textId="65767CE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1</w:t>
            </w:r>
          </w:p>
        </w:tc>
      </w:tr>
      <w:tr w:rsidR="00653FDC" w:rsidRPr="00B7563D" w14:paraId="6AC50C06" w14:textId="77777777" w:rsidTr="00B7563D">
        <w:trPr>
          <w:trHeight w:val="20"/>
        </w:trPr>
        <w:tc>
          <w:tcPr>
            <w:tcW w:w="1838" w:type="dxa"/>
            <w:hideMark/>
          </w:tcPr>
          <w:p w14:paraId="67D01B2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LOGVIAJES</w:t>
            </w:r>
          </w:p>
        </w:tc>
        <w:tc>
          <w:tcPr>
            <w:tcW w:w="1372" w:type="dxa"/>
            <w:hideMark/>
          </w:tcPr>
          <w:p w14:paraId="35ADAAF0" w14:textId="34D833C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1</w:t>
            </w:r>
          </w:p>
        </w:tc>
        <w:tc>
          <w:tcPr>
            <w:tcW w:w="1833" w:type="dxa"/>
            <w:hideMark/>
          </w:tcPr>
          <w:p w14:paraId="62838CE1" w14:textId="01FA244C"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9</w:t>
            </w:r>
            <w:r w:rsidRPr="00B7563D">
              <w:rPr>
                <w:rFonts w:cstheme="minorHAnsi"/>
                <w:sz w:val="20"/>
                <w:szCs w:val="20"/>
                <w:vertAlign w:val="superscript"/>
              </w:rPr>
              <w:t>*</w:t>
            </w:r>
            <w:r w:rsidRPr="00B7563D">
              <w:rPr>
                <w:rFonts w:cstheme="minorHAnsi"/>
                <w:sz w:val="20"/>
                <w:szCs w:val="20"/>
              </w:rPr>
              <w:t> (0.072)</w:t>
            </w:r>
          </w:p>
        </w:tc>
        <w:tc>
          <w:tcPr>
            <w:tcW w:w="1273" w:type="dxa"/>
            <w:hideMark/>
          </w:tcPr>
          <w:p w14:paraId="6BC08FD1" w14:textId="1BDBA0A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14 </w:t>
            </w:r>
            <w:r w:rsidRPr="00B7563D">
              <w:rPr>
                <w:rFonts w:cstheme="minorHAnsi"/>
                <w:sz w:val="20"/>
                <w:szCs w:val="20"/>
                <w:vertAlign w:val="superscript"/>
              </w:rPr>
              <w:t>*</w:t>
            </w:r>
          </w:p>
        </w:tc>
        <w:tc>
          <w:tcPr>
            <w:tcW w:w="1273" w:type="dxa"/>
            <w:hideMark/>
          </w:tcPr>
          <w:p w14:paraId="555A3D56" w14:textId="3D61148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6 </w:t>
            </w:r>
            <w:r w:rsidRPr="00B7563D">
              <w:rPr>
                <w:rFonts w:cstheme="minorHAnsi"/>
                <w:sz w:val="20"/>
                <w:szCs w:val="20"/>
                <w:vertAlign w:val="superscript"/>
              </w:rPr>
              <w:t>**</w:t>
            </w:r>
          </w:p>
        </w:tc>
        <w:tc>
          <w:tcPr>
            <w:tcW w:w="911" w:type="dxa"/>
            <w:hideMark/>
          </w:tcPr>
          <w:p w14:paraId="01EFE230" w14:textId="5A19210D"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6</w:t>
            </w:r>
          </w:p>
        </w:tc>
      </w:tr>
      <w:tr w:rsidR="00653FDC" w:rsidRPr="00B7563D" w14:paraId="781CBE6B" w14:textId="77777777" w:rsidTr="00B7563D">
        <w:trPr>
          <w:trHeight w:val="20"/>
        </w:trPr>
        <w:tc>
          <w:tcPr>
            <w:tcW w:w="1838" w:type="dxa"/>
            <w:hideMark/>
          </w:tcPr>
          <w:p w14:paraId="246B320D" w14:textId="77777777" w:rsidR="008C0ABB" w:rsidRPr="00B7563D" w:rsidRDefault="008C0ABB" w:rsidP="008C0ABB">
            <w:pPr>
              <w:spacing w:after="0" w:line="240" w:lineRule="auto"/>
              <w:jc w:val="left"/>
              <w:textAlignment w:val="top"/>
              <w:rPr>
                <w:rFonts w:cstheme="minorHAnsi"/>
                <w:szCs w:val="18"/>
              </w:rPr>
            </w:pPr>
            <m:oMathPara>
              <m:oMathParaPr>
                <m:jc m:val="left"/>
              </m:oMathParaPr>
              <m:oMath>
                <m:r>
                  <w:rPr>
                    <w:rFonts w:ascii="Cambria Math" w:hAnsi="Cambria Math" w:cstheme="minorHAnsi"/>
                    <w:szCs w:val="18"/>
                  </w:rPr>
                  <m:t>ρ</m:t>
                </m:r>
              </m:oMath>
            </m:oMathPara>
          </w:p>
        </w:tc>
        <w:tc>
          <w:tcPr>
            <w:tcW w:w="1372" w:type="dxa"/>
            <w:hideMark/>
          </w:tcPr>
          <w:p w14:paraId="3F6BEE78" w14:textId="0BD40BA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w:t>
            </w:r>
          </w:p>
        </w:tc>
        <w:tc>
          <w:tcPr>
            <w:tcW w:w="1833" w:type="dxa"/>
            <w:hideMark/>
          </w:tcPr>
          <w:p w14:paraId="2AA851F4" w14:textId="377AECA6"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52</w:t>
            </w:r>
            <w:r w:rsidRPr="00B7563D">
              <w:rPr>
                <w:rFonts w:cstheme="minorHAnsi"/>
                <w:sz w:val="20"/>
                <w:szCs w:val="20"/>
                <w:vertAlign w:val="superscript"/>
              </w:rPr>
              <w:t>***</w:t>
            </w:r>
            <w:r w:rsidRPr="00B7563D">
              <w:rPr>
                <w:rFonts w:cstheme="minorHAnsi"/>
                <w:sz w:val="20"/>
                <w:szCs w:val="20"/>
              </w:rPr>
              <w:t> (0.061)</w:t>
            </w:r>
          </w:p>
        </w:tc>
        <w:tc>
          <w:tcPr>
            <w:tcW w:w="1273" w:type="dxa"/>
            <w:hideMark/>
          </w:tcPr>
          <w:p w14:paraId="165CC7BF" w14:textId="546E00C9"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c>
          <w:tcPr>
            <w:tcW w:w="1273" w:type="dxa"/>
            <w:hideMark/>
          </w:tcPr>
          <w:p w14:paraId="0067B685" w14:textId="5E113DE6"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c>
          <w:tcPr>
            <w:tcW w:w="911" w:type="dxa"/>
            <w:hideMark/>
          </w:tcPr>
          <w:p w14:paraId="25D1AE69" w14:textId="1BD86FDD"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r>
    </w:tbl>
    <w:p w14:paraId="7CBBE2C9" w14:textId="77777777" w:rsidR="008C0ABB" w:rsidRDefault="008C0ABB" w:rsidP="008C0ABB">
      <w:pPr>
        <w:pStyle w:val="Fuente"/>
        <w:rPr>
          <w:lang w:val="es-ES"/>
        </w:rPr>
      </w:pPr>
      <w:r>
        <w:rPr>
          <w:lang w:val="es-ES"/>
        </w:rPr>
        <w:t>Fuente: Elaboración propia, 2019</w:t>
      </w:r>
    </w:p>
    <w:p w14:paraId="1C50BDD4" w14:textId="154F80C7" w:rsidR="000924E9" w:rsidRDefault="00C14D1B" w:rsidP="007558B0">
      <w:pPr>
        <w:rPr>
          <w:lang w:val="es-ES"/>
        </w:rPr>
      </w:pPr>
      <w:commentRangeStart w:id="1242"/>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1242"/>
      <w:r w:rsidR="001508F9">
        <w:rPr>
          <w:rStyle w:val="Refdecomentario"/>
        </w:rPr>
        <w:commentReference w:id="1242"/>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7558B0">
      <w:pPr>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Pr>
          <w:i/>
          <w:lang w:val="es-ES"/>
        </w:rPr>
        <w:t>branding</w:t>
      </w:r>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Hogg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08729EBC" w:rsidR="00C14D1B" w:rsidRDefault="00A62943" w:rsidP="007558B0">
      <w:pPr>
        <w:rPr>
          <w:lang w:val="es-ES"/>
        </w:rPr>
      </w:pPr>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r>
        <w:rPr>
          <w:i/>
          <w:lang w:val="es-ES"/>
        </w:rPr>
        <w:t>spill-overs</w:t>
      </w:r>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5DF11A1F" w:rsidR="00825C55" w:rsidRPr="00A62943" w:rsidRDefault="00825C55" w:rsidP="00825C55">
      <w:pPr>
        <w:spacing w:before="120"/>
        <w:rPr>
          <w:lang w:val="es-ES"/>
        </w:rPr>
      </w:pPr>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p>
    <w:p w14:paraId="6677CE50" w14:textId="33055492" w:rsidR="00E25C03" w:rsidRDefault="000924E9" w:rsidP="007558B0">
      <w:pPr>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1243" w:name="_Toc6348730"/>
      <w:r>
        <w:rPr>
          <w:lang w:val="es-ES"/>
        </w:rPr>
        <w:t>Estimación por efectos fijos</w:t>
      </w:r>
      <w:bookmarkEnd w:id="1243"/>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1244" w:author="Diego Uriarte" w:date="2019-05-10T15:49:00Z">
        <w:r>
          <w:rPr>
            <w:lang w:val="es-ES"/>
          </w:rPr>
          <w:delText>7</w:delText>
        </w:r>
      </w:del>
      <w:ins w:id="1245" w:author="Diego Uriarte" w:date="2019-05-10T15:49:00Z">
        <w:r w:rsidR="003B2467">
          <w:rPr>
            <w:lang w:val="es-ES"/>
          </w:rPr>
          <w:t>9</w:t>
        </w:r>
      </w:ins>
      <w:r>
        <w:rPr>
          <w:lang w:val="es-ES"/>
        </w:rPr>
        <w:t xml:space="preserve"> centavos de sol </w:t>
      </w:r>
      <w:del w:id="1246" w:author="Diego Uriarte" w:date="2019-05-10T15:49:00Z">
        <w:r>
          <w:rPr>
            <w:lang w:val="es-ES"/>
          </w:rPr>
          <w:delText>menos</w:delText>
        </w:r>
      </w:del>
      <w:ins w:id="1247" w:author="Diego Uriarte" w:date="2019-05-10T15:49:00Z">
        <w:r w:rsidR="003B2467">
          <w:rPr>
            <w:lang w:val="es-ES"/>
          </w:rPr>
          <w:t>más</w:t>
        </w:r>
      </w:ins>
      <w:r>
        <w:rPr>
          <w:lang w:val="es-ES"/>
        </w:rPr>
        <w:t xml:space="preserve"> en promedio luego de la compra</w:t>
      </w:r>
      <w:del w:id="1248" w:author="Diego Uriarte" w:date="2019-05-10T15:49:00Z">
        <w:r>
          <w:rPr>
            <w:lang w:val="es-ES"/>
          </w:rPr>
          <w:delText>.</w:delText>
        </w:r>
      </w:del>
      <w:ins w:id="1249"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1250" w:author="Diego Uriarte" w:date="2019-05-10T15:49:00Z">
        <w:r w:rsidR="00A314E8">
          <w:rPr>
            <w:lang w:val="es-ES"/>
          </w:rPr>
          <w:delText>%,</w:delText>
        </w:r>
      </w:del>
      <w:ins w:id="1251"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1252" w:author="Diego Uriarte" w:date="2019-05-10T15:49:00Z">
        <w:r w:rsidR="00A314E8">
          <w:rPr>
            <w:lang w:val="es-ES"/>
          </w:rPr>
          <w:delText>en promedio</w:delText>
        </w:r>
      </w:del>
      <w:ins w:id="1253"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1254" w:name="_Ref6347319"/>
      <w:bookmarkStart w:id="1255" w:name="_Toc6348802"/>
      <w:bookmarkStart w:id="1256"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1254"/>
      <w:r>
        <w:t>: Estimación por efectos fijos a nivel de estación y de tiempo</w:t>
      </w:r>
      <w:bookmarkEnd w:id="1255"/>
      <w:bookmarkEnd w:id="1256"/>
      <w:ins w:id="1257" w:author="Diego Uriarte" w:date="2019-05-10T15:49:00Z">
        <w:r w:rsidR="00D32E14">
          <w:t xml:space="preserve"> </w:t>
        </w:r>
      </w:ins>
    </w:p>
    <w:tbl>
      <w:tblPr>
        <w:tblStyle w:val="tesis"/>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701"/>
        <w:gridCol w:w="1594"/>
        <w:gridCol w:w="1595"/>
        <w:gridCol w:w="1595"/>
        <w:gridCol w:w="1595"/>
      </w:tblGrid>
      <w:tr w:rsidR="000F2A85" w:rsidRPr="00E61429" w14:paraId="214D2818" w14:textId="77777777" w:rsidTr="000F2A85">
        <w:trPr>
          <w:trHeight w:val="57"/>
        </w:trPr>
        <w:tc>
          <w:tcPr>
            <w:tcW w:w="1701" w:type="dxa"/>
            <w:vMerge w:val="restart"/>
            <w:tcBorders>
              <w:top w:val="single" w:sz="12" w:space="0" w:color="auto"/>
            </w:tcBorders>
            <w:hideMark/>
          </w:tcPr>
          <w:p w14:paraId="267D7C87" w14:textId="77777777" w:rsidR="000F2A85" w:rsidRPr="00B97460" w:rsidRDefault="000F2A85" w:rsidP="005B24F0">
            <w:pPr>
              <w:spacing w:after="0" w:line="240" w:lineRule="auto"/>
              <w:jc w:val="left"/>
              <w:rPr>
                <w:sz w:val="20"/>
                <w:lang w:val="es-ES"/>
              </w:rPr>
            </w:pPr>
          </w:p>
        </w:tc>
        <w:tc>
          <w:tcPr>
            <w:tcW w:w="3189" w:type="dxa"/>
            <w:gridSpan w:val="2"/>
            <w:tcBorders>
              <w:top w:val="single" w:sz="12" w:space="0" w:color="auto"/>
            </w:tcBorders>
            <w:hideMark/>
          </w:tcPr>
          <w:p w14:paraId="371F0DDA" w14:textId="77777777" w:rsidR="000F2A85" w:rsidRPr="00B97460" w:rsidRDefault="000F2A85" w:rsidP="00B97460">
            <w:pPr>
              <w:spacing w:after="0" w:line="240" w:lineRule="auto"/>
              <w:jc w:val="center"/>
              <w:rPr>
                <w:sz w:val="20"/>
                <w:lang w:val="es-ES"/>
              </w:rPr>
            </w:pPr>
            <w:r w:rsidRPr="00E61429">
              <w:rPr>
                <w:rFonts w:cstheme="minorHAnsi"/>
                <w:color w:val="000000" w:themeColor="text1"/>
                <w:kern w:val="24"/>
                <w:sz w:val="20"/>
                <w:szCs w:val="20"/>
                <w:lang w:val="es-ES"/>
              </w:rPr>
              <w:t>Diésel (soles/galón)</w:t>
            </w:r>
          </w:p>
        </w:tc>
        <w:tc>
          <w:tcPr>
            <w:tcW w:w="3190" w:type="dxa"/>
            <w:gridSpan w:val="2"/>
            <w:tcBorders>
              <w:top w:val="single" w:sz="12" w:space="0" w:color="auto"/>
            </w:tcBorders>
            <w:hideMark/>
          </w:tcPr>
          <w:p w14:paraId="3D63309F" w14:textId="77777777" w:rsidR="000F2A85" w:rsidRPr="00B97460" w:rsidRDefault="000F2A85" w:rsidP="00B97460">
            <w:pPr>
              <w:spacing w:after="0" w:line="240" w:lineRule="auto"/>
              <w:jc w:val="center"/>
              <w:rPr>
                <w:sz w:val="20"/>
                <w:lang w:val="es-ES"/>
              </w:rPr>
            </w:pPr>
            <w:r w:rsidRPr="00E61429">
              <w:rPr>
                <w:rFonts w:cstheme="minorHAnsi"/>
                <w:color w:val="000000" w:themeColor="text1"/>
                <w:kern w:val="24"/>
                <w:sz w:val="20"/>
                <w:szCs w:val="20"/>
                <w:lang w:val="es-ES"/>
              </w:rPr>
              <w:t>Gasohol 90 (soles/galón)</w:t>
            </w:r>
          </w:p>
        </w:tc>
      </w:tr>
      <w:tr w:rsidR="00197DD0" w:rsidRPr="00E61429" w14:paraId="58B04C09" w14:textId="77777777" w:rsidTr="000F2A85">
        <w:trPr>
          <w:trHeight w:val="57"/>
        </w:trPr>
        <w:tc>
          <w:tcPr>
            <w:tcW w:w="1701" w:type="dxa"/>
            <w:vMerge/>
            <w:tcBorders>
              <w:bottom w:val="single" w:sz="4" w:space="0" w:color="auto"/>
            </w:tcBorders>
            <w:hideMark/>
          </w:tcPr>
          <w:p w14:paraId="669680DE" w14:textId="77777777" w:rsidR="00197DD0" w:rsidRPr="00E61429" w:rsidRDefault="00197DD0" w:rsidP="00197DD0">
            <w:pPr>
              <w:spacing w:after="0" w:line="240" w:lineRule="auto"/>
              <w:jc w:val="left"/>
              <w:rPr>
                <w:rFonts w:cstheme="minorHAnsi"/>
                <w:sz w:val="20"/>
                <w:szCs w:val="20"/>
                <w:lang w:val="es-ES"/>
              </w:rPr>
            </w:pPr>
          </w:p>
        </w:tc>
        <w:tc>
          <w:tcPr>
            <w:tcW w:w="1594" w:type="dxa"/>
            <w:tcBorders>
              <w:bottom w:val="single" w:sz="4" w:space="0" w:color="auto"/>
            </w:tcBorders>
            <w:hideMark/>
          </w:tcPr>
          <w:p w14:paraId="36DAC05B"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tcBorders>
              <w:bottom w:val="single" w:sz="4" w:space="0" w:color="auto"/>
            </w:tcBorders>
            <w:hideMark/>
          </w:tcPr>
          <w:p w14:paraId="011238A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c>
          <w:tcPr>
            <w:tcW w:w="1595" w:type="dxa"/>
            <w:tcBorders>
              <w:bottom w:val="single" w:sz="4" w:space="0" w:color="auto"/>
            </w:tcBorders>
            <w:hideMark/>
          </w:tcPr>
          <w:p w14:paraId="33133C99"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tcBorders>
              <w:bottom w:val="single" w:sz="4" w:space="0" w:color="auto"/>
            </w:tcBorders>
            <w:hideMark/>
          </w:tcPr>
          <w:p w14:paraId="040897B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r>
      <w:tr w:rsidR="00197DD0" w:rsidRPr="00E61429" w14:paraId="5CD98650" w14:textId="77777777" w:rsidTr="000F2A85">
        <w:trPr>
          <w:trHeight w:val="57"/>
        </w:trPr>
        <w:tc>
          <w:tcPr>
            <w:tcW w:w="1701" w:type="dxa"/>
            <w:tcBorders>
              <w:top w:val="single" w:sz="4" w:space="0" w:color="auto"/>
            </w:tcBorders>
            <w:hideMark/>
          </w:tcPr>
          <w:p w14:paraId="7E61D895" w14:textId="2778FBFF"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PRIMAX</w:t>
            </w:r>
          </w:p>
        </w:tc>
        <w:tc>
          <w:tcPr>
            <w:tcW w:w="1594" w:type="dxa"/>
            <w:tcBorders>
              <w:top w:val="single" w:sz="4" w:space="0" w:color="auto"/>
            </w:tcBorders>
            <w:hideMark/>
          </w:tcPr>
          <w:p w14:paraId="0ABED673" w14:textId="64F8B245"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23)</w:t>
            </w:r>
          </w:p>
        </w:tc>
        <w:tc>
          <w:tcPr>
            <w:tcW w:w="1595" w:type="dxa"/>
            <w:tcBorders>
              <w:top w:val="single" w:sz="4" w:space="0" w:color="auto"/>
            </w:tcBorders>
            <w:hideMark/>
          </w:tcPr>
          <w:p w14:paraId="5635B93E" w14:textId="19AB0B6E"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w:t>
            </w:r>
            <w:r w:rsidRPr="00B97460">
              <w:rPr>
                <w:color w:val="000000" w:themeColor="text1"/>
                <w:kern w:val="24"/>
                <w:sz w:val="20"/>
                <w:lang w:val="es-ES"/>
              </w:rPr>
              <w:t>0.</w:t>
            </w:r>
            <w:r w:rsidRPr="00E61429">
              <w:rPr>
                <w:rFonts w:cstheme="minorHAnsi"/>
                <w:color w:val="000000" w:themeColor="text1"/>
                <w:kern w:val="24"/>
                <w:sz w:val="20"/>
                <w:szCs w:val="20"/>
                <w:lang w:val="es-ES"/>
              </w:rPr>
              <w:t>025 (0.022</w:t>
            </w:r>
            <w:r w:rsidRPr="00B97460">
              <w:rPr>
                <w:color w:val="000000" w:themeColor="text1"/>
                <w:kern w:val="24"/>
                <w:sz w:val="20"/>
                <w:lang w:val="es-ES"/>
              </w:rPr>
              <w:t>)</w:t>
            </w:r>
          </w:p>
        </w:tc>
        <w:tc>
          <w:tcPr>
            <w:tcW w:w="1595" w:type="dxa"/>
            <w:tcBorders>
              <w:top w:val="single" w:sz="4" w:space="0" w:color="auto"/>
            </w:tcBorders>
            <w:hideMark/>
          </w:tcPr>
          <w:p w14:paraId="66105397" w14:textId="71386106"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p>
        </w:tc>
        <w:tc>
          <w:tcPr>
            <w:tcW w:w="1595" w:type="dxa"/>
            <w:tcBorders>
              <w:top w:val="single" w:sz="4" w:space="0" w:color="auto"/>
            </w:tcBorders>
            <w:hideMark/>
          </w:tcPr>
          <w:p w14:paraId="1B63C06B" w14:textId="614A4E13" w:rsidR="00197DD0" w:rsidRPr="00B97460" w:rsidRDefault="00197DD0" w:rsidP="005B24F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7</w:t>
            </w:r>
            <w:r w:rsidRPr="00B97460">
              <w:rPr>
                <w:color w:val="000000" w:themeColor="text1"/>
                <w:kern w:val="24"/>
                <w:sz w:val="20"/>
                <w:lang w:val="es-ES"/>
              </w:rPr>
              <w:t>)</w:t>
            </w:r>
          </w:p>
        </w:tc>
      </w:tr>
      <w:tr w:rsidR="00197DD0" w:rsidRPr="00E61429" w14:paraId="6A1D518D" w14:textId="77777777" w:rsidTr="000F2A85">
        <w:trPr>
          <w:trHeight w:val="57"/>
        </w:trPr>
        <w:tc>
          <w:tcPr>
            <w:tcW w:w="1701" w:type="dxa"/>
            <w:hideMark/>
          </w:tcPr>
          <w:p w14:paraId="200282CE" w14:textId="36754457"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CONTRATO</w:t>
            </w:r>
          </w:p>
        </w:tc>
        <w:tc>
          <w:tcPr>
            <w:tcW w:w="1594" w:type="dxa"/>
            <w:hideMark/>
          </w:tcPr>
          <w:p w14:paraId="1B60E737" w14:textId="5CDF7DB0"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Pr="00E61429">
              <w:rPr>
                <w:rFonts w:cstheme="minorHAnsi"/>
                <w:color w:val="000000" w:themeColor="text1"/>
                <w:kern w:val="24"/>
                <w:sz w:val="20"/>
                <w:szCs w:val="20"/>
                <w:lang w:val="es-ES"/>
              </w:rPr>
              <w:t>(0.055)</w:t>
            </w:r>
          </w:p>
        </w:tc>
        <w:tc>
          <w:tcPr>
            <w:tcW w:w="1595" w:type="dxa"/>
            <w:hideMark/>
          </w:tcPr>
          <w:p w14:paraId="6F92DC4E" w14:textId="7A90E7B8" w:rsidR="00197DD0" w:rsidRPr="00B97460" w:rsidRDefault="00197DD0" w:rsidP="005B24F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04 (0.028</w:t>
            </w:r>
            <w:r w:rsidRPr="00B97460">
              <w:rPr>
                <w:color w:val="000000" w:themeColor="text1"/>
                <w:kern w:val="24"/>
                <w:sz w:val="20"/>
                <w:lang w:val="es-ES"/>
              </w:rPr>
              <w:t>)</w:t>
            </w:r>
          </w:p>
        </w:tc>
        <w:tc>
          <w:tcPr>
            <w:tcW w:w="1595" w:type="dxa"/>
            <w:hideMark/>
          </w:tcPr>
          <w:p w14:paraId="701A866F" w14:textId="24166B51" w:rsidR="00197DD0" w:rsidRPr="00B97460" w:rsidRDefault="00197DD0" w:rsidP="00B97460">
            <w:pPr>
              <w:spacing w:after="0" w:line="240" w:lineRule="auto"/>
              <w:jc w:val="left"/>
              <w:rPr>
                <w:sz w:val="20"/>
                <w:lang w:val="es-ES"/>
              </w:rPr>
            </w:pPr>
            <w:r w:rsidRPr="00E61429">
              <w:rPr>
                <w:rFonts w:cstheme="minorHAnsi"/>
                <w:color w:val="000000" w:themeColor="text1"/>
                <w:kern w:val="24"/>
                <w:sz w:val="20"/>
                <w:szCs w:val="20"/>
                <w:lang w:val="es-ES"/>
              </w:rPr>
              <w:t>-</w:t>
            </w:r>
            <w:r w:rsidRPr="00B97460">
              <w:rPr>
                <w:color w:val="000000" w:themeColor="text1"/>
                <w:kern w:val="24"/>
                <w:sz w:val="20"/>
                <w:lang w:val="es-ES"/>
              </w:rPr>
              <w:t>0.</w:t>
            </w:r>
            <w:r w:rsidRPr="00E61429">
              <w:rPr>
                <w:rFonts w:cstheme="minorHAnsi"/>
                <w:color w:val="000000" w:themeColor="text1"/>
                <w:kern w:val="24"/>
                <w:sz w:val="20"/>
                <w:szCs w:val="20"/>
                <w:lang w:val="es-ES"/>
              </w:rPr>
              <w:t>064 (0.060)</w:t>
            </w:r>
          </w:p>
        </w:tc>
        <w:tc>
          <w:tcPr>
            <w:tcW w:w="1595" w:type="dxa"/>
            <w:hideMark/>
          </w:tcPr>
          <w:p w14:paraId="44A431F5" w14:textId="5CBFD780"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w:t>
            </w:r>
            <w:r w:rsidRPr="00B97460">
              <w:rPr>
                <w:color w:val="000000" w:themeColor="text1"/>
                <w:kern w:val="24"/>
                <w:sz w:val="20"/>
                <w:lang w:val="es-ES"/>
              </w:rPr>
              <w:t>0.</w:t>
            </w:r>
            <w:r w:rsidRPr="00E61429">
              <w:rPr>
                <w:rFonts w:cstheme="minorHAnsi"/>
                <w:color w:val="000000" w:themeColor="text1"/>
                <w:kern w:val="24"/>
                <w:sz w:val="20"/>
                <w:szCs w:val="20"/>
                <w:lang w:val="es-ES"/>
              </w:rPr>
              <w:t>043 (0.040</w:t>
            </w:r>
            <w:r w:rsidRPr="00B97460">
              <w:rPr>
                <w:color w:val="000000" w:themeColor="text1"/>
                <w:kern w:val="24"/>
                <w:sz w:val="20"/>
                <w:lang w:val="es-ES"/>
              </w:rPr>
              <w:t>)</w:t>
            </w:r>
          </w:p>
        </w:tc>
      </w:tr>
      <w:tr w:rsidR="00197DD0" w:rsidRPr="00E61429" w14:paraId="1994FF56" w14:textId="77777777" w:rsidTr="000F2A85">
        <w:trPr>
          <w:trHeight w:val="57"/>
        </w:trPr>
        <w:tc>
          <w:tcPr>
            <w:tcW w:w="1701" w:type="dxa"/>
            <w:hideMark/>
          </w:tcPr>
          <w:p w14:paraId="01CE8E5B" w14:textId="15220874"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VECINO</w:t>
            </w:r>
          </w:p>
        </w:tc>
        <w:tc>
          <w:tcPr>
            <w:tcW w:w="1594" w:type="dxa"/>
            <w:hideMark/>
          </w:tcPr>
          <w:p w14:paraId="6C37DD65" w14:textId="55AAF6DF"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15 (0.028)</w:t>
            </w:r>
          </w:p>
        </w:tc>
        <w:tc>
          <w:tcPr>
            <w:tcW w:w="1595" w:type="dxa"/>
            <w:hideMark/>
          </w:tcPr>
          <w:p w14:paraId="36356F92" w14:textId="607419C4"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w:t>
            </w:r>
            <w:r w:rsidRPr="00B97460">
              <w:rPr>
                <w:color w:val="000000" w:themeColor="text1"/>
                <w:kern w:val="24"/>
                <w:sz w:val="20"/>
                <w:lang w:val="es-ES"/>
              </w:rPr>
              <w:t>0.</w:t>
            </w:r>
            <w:r w:rsidRPr="00E61429">
              <w:rPr>
                <w:rFonts w:cstheme="minorHAnsi"/>
                <w:color w:val="000000" w:themeColor="text1"/>
                <w:kern w:val="24"/>
                <w:sz w:val="20"/>
                <w:szCs w:val="20"/>
                <w:lang w:val="es-ES"/>
              </w:rPr>
              <w:t>036</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17</w:t>
            </w:r>
            <w:r w:rsidRPr="00B97460">
              <w:rPr>
                <w:color w:val="000000" w:themeColor="text1"/>
                <w:kern w:val="24"/>
                <w:sz w:val="20"/>
                <w:lang w:val="es-ES"/>
              </w:rPr>
              <w:t>)</w:t>
            </w:r>
          </w:p>
        </w:tc>
        <w:tc>
          <w:tcPr>
            <w:tcW w:w="1595" w:type="dxa"/>
            <w:hideMark/>
          </w:tcPr>
          <w:p w14:paraId="3B05F29B" w14:textId="5B2C377B"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p>
        </w:tc>
        <w:tc>
          <w:tcPr>
            <w:tcW w:w="1595" w:type="dxa"/>
            <w:hideMark/>
          </w:tcPr>
          <w:p w14:paraId="6E38F17B" w14:textId="5D609EC6" w:rsidR="00197DD0" w:rsidRPr="00B97460" w:rsidRDefault="00197DD0" w:rsidP="005B24F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27 (0.030</w:t>
            </w:r>
            <w:r w:rsidRPr="00B97460">
              <w:rPr>
                <w:color w:val="000000" w:themeColor="text1"/>
                <w:kern w:val="24"/>
                <w:sz w:val="20"/>
                <w:lang w:val="es-ES"/>
              </w:rPr>
              <w:t>)</w:t>
            </w:r>
          </w:p>
        </w:tc>
      </w:tr>
      <w:tr w:rsidR="00197DD0" w:rsidRPr="00E61429" w14:paraId="5F17E6E3" w14:textId="77777777" w:rsidTr="000F2A85">
        <w:trPr>
          <w:trHeight w:val="57"/>
        </w:trPr>
        <w:tc>
          <w:tcPr>
            <w:tcW w:w="1701" w:type="dxa"/>
            <w:hideMark/>
          </w:tcPr>
          <w:p w14:paraId="04143F44" w14:textId="51D6CAFC"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SC</w:t>
            </w:r>
          </w:p>
        </w:tc>
        <w:tc>
          <w:tcPr>
            <w:tcW w:w="1594" w:type="dxa"/>
            <w:hideMark/>
          </w:tcPr>
          <w:p w14:paraId="17CBCFF3" w14:textId="3836180A"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p>
        </w:tc>
        <w:tc>
          <w:tcPr>
            <w:tcW w:w="1595" w:type="dxa"/>
            <w:hideMark/>
          </w:tcPr>
          <w:p w14:paraId="00F55241" w14:textId="08213EA3" w:rsidR="00197DD0" w:rsidRPr="00B97460" w:rsidRDefault="00197DD0" w:rsidP="005B24F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44 (0.047</w:t>
            </w:r>
            <w:r w:rsidRPr="00B97460">
              <w:rPr>
                <w:color w:val="000000" w:themeColor="text1"/>
                <w:kern w:val="24"/>
                <w:sz w:val="20"/>
                <w:lang w:val="es-ES"/>
              </w:rPr>
              <w:t>)</w:t>
            </w:r>
          </w:p>
        </w:tc>
        <w:tc>
          <w:tcPr>
            <w:tcW w:w="1595" w:type="dxa"/>
            <w:hideMark/>
          </w:tcPr>
          <w:p w14:paraId="5E614B32" w14:textId="7E6CA33E"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062 (0.079)</w:t>
            </w:r>
          </w:p>
        </w:tc>
        <w:tc>
          <w:tcPr>
            <w:tcW w:w="1595" w:type="dxa"/>
            <w:hideMark/>
          </w:tcPr>
          <w:p w14:paraId="558EB739" w14:textId="529C13E0"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w:t>
            </w:r>
            <w:r w:rsidRPr="00B97460">
              <w:rPr>
                <w:color w:val="000000" w:themeColor="text1"/>
                <w:kern w:val="24"/>
                <w:sz w:val="20"/>
                <w:lang w:val="es-ES"/>
              </w:rPr>
              <w:t>0.</w:t>
            </w:r>
            <w:r w:rsidRPr="00E61429">
              <w:rPr>
                <w:rFonts w:cstheme="minorHAnsi"/>
                <w:color w:val="000000" w:themeColor="text1"/>
                <w:kern w:val="24"/>
                <w:sz w:val="20"/>
                <w:szCs w:val="20"/>
                <w:lang w:val="es-ES"/>
              </w:rPr>
              <w:t>007 (0.078</w:t>
            </w:r>
            <w:r w:rsidRPr="00B97460">
              <w:rPr>
                <w:color w:val="000000" w:themeColor="text1"/>
                <w:kern w:val="24"/>
                <w:sz w:val="20"/>
                <w:lang w:val="es-ES"/>
              </w:rPr>
              <w:t>)</w:t>
            </w:r>
          </w:p>
        </w:tc>
      </w:tr>
      <w:tr w:rsidR="00197DD0" w:rsidRPr="00E61429" w14:paraId="2C7A0BED" w14:textId="77777777" w:rsidTr="000F2A85">
        <w:trPr>
          <w:trHeight w:val="57"/>
        </w:trPr>
        <w:tc>
          <w:tcPr>
            <w:tcW w:w="1701" w:type="dxa"/>
            <w:hideMark/>
          </w:tcPr>
          <w:p w14:paraId="330182DC" w14:textId="48B35BBB" w:rsidR="00197DD0" w:rsidRPr="00B97460" w:rsidRDefault="00197DD0" w:rsidP="005B24F0">
            <w:pPr>
              <w:spacing w:after="0" w:line="240" w:lineRule="auto"/>
              <w:jc w:val="left"/>
              <w:rPr>
                <w:sz w:val="20"/>
                <w:lang w:val="es-ES"/>
              </w:rPr>
            </w:pPr>
            <w:r w:rsidRPr="00E61429">
              <w:rPr>
                <w:rFonts w:cstheme="minorHAnsi"/>
                <w:color w:val="000000" w:themeColor="text1"/>
                <w:kern w:val="24"/>
                <w:sz w:val="20"/>
                <w:szCs w:val="20"/>
                <w:lang w:val="es-ES"/>
              </w:rPr>
              <w:t>¿Dummies por mes?</w:t>
            </w:r>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3ED59628"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22EE5686"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r>
      <w:tr w:rsidR="00197DD0" w:rsidRPr="00E61429" w14:paraId="40C3EE0C" w14:textId="77777777" w:rsidTr="000F2A85">
        <w:trPr>
          <w:trHeight w:val="57"/>
        </w:trPr>
        <w:tc>
          <w:tcPr>
            <w:tcW w:w="1701" w:type="dxa"/>
            <w:hideMark/>
          </w:tcPr>
          <w:p w14:paraId="6128543E" w14:textId="23D2E93B" w:rsidR="00197DD0" w:rsidRPr="00B97460" w:rsidRDefault="00B55BE9" w:rsidP="005B24F0">
            <w:pPr>
              <w:spacing w:after="0" w:line="240" w:lineRule="auto"/>
              <w:jc w:val="left"/>
              <w:rPr>
                <w:sz w:val="20"/>
                <w:lang w:val="es-ES"/>
              </w:rPr>
            </w:pPr>
            <w:r w:rsidRPr="00E61429">
              <w:rPr>
                <w:rFonts w:cstheme="minorHAnsi"/>
                <w:color w:val="000000" w:themeColor="text1"/>
                <w:kern w:val="24"/>
                <w:sz w:val="20"/>
                <w:szCs w:val="20"/>
                <w:lang w:val="es-ES"/>
              </w:rPr>
              <w:t>Observaciones</w:t>
            </w:r>
          </w:p>
        </w:tc>
        <w:tc>
          <w:tcPr>
            <w:tcW w:w="1594" w:type="dxa"/>
            <w:hideMark/>
          </w:tcPr>
          <w:p w14:paraId="6334C3DC" w14:textId="6D4A3D2B" w:rsidR="00197DD0" w:rsidRPr="00B97460" w:rsidRDefault="00197DD0" w:rsidP="00B97460">
            <w:pPr>
              <w:spacing w:after="0" w:line="240" w:lineRule="auto"/>
              <w:jc w:val="left"/>
              <w:rPr>
                <w:sz w:val="20"/>
                <w:lang w:val="es-ES"/>
              </w:rPr>
            </w:pPr>
            <w:r w:rsidRPr="00E61429">
              <w:rPr>
                <w:rFonts w:cstheme="minorHAnsi"/>
                <w:color w:val="000000" w:themeColor="text1"/>
                <w:kern w:val="24"/>
                <w:sz w:val="20"/>
                <w:szCs w:val="20"/>
                <w:lang w:val="es-ES"/>
              </w:rPr>
              <w:t>7,722</w:t>
            </w:r>
          </w:p>
        </w:tc>
        <w:tc>
          <w:tcPr>
            <w:tcW w:w="1595" w:type="dxa"/>
            <w:hideMark/>
          </w:tcPr>
          <w:p w14:paraId="7A4AB9FE" w14:textId="5419986D" w:rsidR="00197DD0" w:rsidRPr="00B97460" w:rsidRDefault="00197DD0" w:rsidP="00B97460">
            <w:pPr>
              <w:spacing w:after="0" w:line="240" w:lineRule="auto"/>
              <w:jc w:val="left"/>
              <w:rPr>
                <w:sz w:val="20"/>
                <w:lang w:val="es-ES"/>
              </w:rPr>
            </w:pPr>
            <w:r w:rsidRPr="00E61429">
              <w:rPr>
                <w:rFonts w:cstheme="minorHAnsi"/>
                <w:color w:val="000000" w:themeColor="text1"/>
                <w:kern w:val="24"/>
                <w:sz w:val="20"/>
                <w:szCs w:val="20"/>
                <w:lang w:val="es-ES"/>
              </w:rPr>
              <w:t>2,574</w:t>
            </w:r>
          </w:p>
        </w:tc>
        <w:tc>
          <w:tcPr>
            <w:tcW w:w="1595" w:type="dxa"/>
            <w:hideMark/>
          </w:tcPr>
          <w:p w14:paraId="1FCE34C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7,704</w:t>
            </w:r>
          </w:p>
        </w:tc>
        <w:tc>
          <w:tcPr>
            <w:tcW w:w="1595" w:type="dxa"/>
            <w:hideMark/>
          </w:tcPr>
          <w:p w14:paraId="44CB27D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2,568</w:t>
            </w:r>
          </w:p>
        </w:tc>
      </w:tr>
      <w:tr w:rsidR="00197DD0" w:rsidRPr="00E61429" w14:paraId="29F84DC3" w14:textId="77777777" w:rsidTr="000F2A85">
        <w:trPr>
          <w:trHeight w:val="57"/>
        </w:trPr>
        <w:tc>
          <w:tcPr>
            <w:tcW w:w="1701" w:type="dxa"/>
            <w:hideMark/>
          </w:tcPr>
          <w:p w14:paraId="10ED46E3" w14:textId="1EDF86EA"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r w:rsidR="00B55BE9" w:rsidRPr="00E61429">
              <w:rPr>
                <w:rFonts w:cstheme="minorHAnsi"/>
                <w:color w:val="000000" w:themeColor="text1"/>
                <w:kern w:val="24"/>
                <w:sz w:val="20"/>
                <w:szCs w:val="20"/>
                <w:lang w:val="es-ES"/>
              </w:rPr>
              <w:t>ajustado</w:t>
            </w:r>
          </w:p>
        </w:tc>
        <w:tc>
          <w:tcPr>
            <w:tcW w:w="1594" w:type="dxa"/>
            <w:hideMark/>
          </w:tcPr>
          <w:p w14:paraId="79C5254D" w14:textId="00477D4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931</w:t>
            </w:r>
          </w:p>
        </w:tc>
        <w:tc>
          <w:tcPr>
            <w:tcW w:w="1595" w:type="dxa"/>
            <w:hideMark/>
          </w:tcPr>
          <w:p w14:paraId="1B34F153" w14:textId="77777777" w:rsidR="00197DD0" w:rsidRPr="00B97460" w:rsidRDefault="00197DD0" w:rsidP="00B97460">
            <w:pPr>
              <w:spacing w:after="0" w:line="240" w:lineRule="auto"/>
              <w:jc w:val="left"/>
              <w:rPr>
                <w:sz w:val="20"/>
                <w:lang w:val="es-ES"/>
              </w:rPr>
            </w:pPr>
            <w:r w:rsidRPr="00E61429">
              <w:rPr>
                <w:rFonts w:cstheme="minorHAnsi"/>
                <w:color w:val="000000" w:themeColor="text1"/>
                <w:kern w:val="24"/>
                <w:sz w:val="20"/>
                <w:szCs w:val="20"/>
                <w:lang w:val="es-ES"/>
              </w:rPr>
              <w:t>0.632</w:t>
            </w:r>
          </w:p>
        </w:tc>
        <w:tc>
          <w:tcPr>
            <w:tcW w:w="1595" w:type="dxa"/>
            <w:hideMark/>
          </w:tcPr>
          <w:p w14:paraId="591AC010" w14:textId="519DBE18"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r w:rsidRPr="00E61429">
              <w:rPr>
                <w:rFonts w:cstheme="minorHAnsi"/>
                <w:color w:val="000000" w:themeColor="text1"/>
                <w:kern w:val="24"/>
                <w:sz w:val="20"/>
                <w:szCs w:val="20"/>
                <w:lang w:val="es-ES"/>
              </w:rPr>
              <w:t>836</w:t>
            </w:r>
          </w:p>
        </w:tc>
        <w:tc>
          <w:tcPr>
            <w:tcW w:w="1595" w:type="dxa"/>
            <w:hideMark/>
          </w:tcPr>
          <w:p w14:paraId="72470784" w14:textId="77777777" w:rsidR="00197DD0" w:rsidRPr="00B97460" w:rsidRDefault="00197DD0" w:rsidP="00B97460">
            <w:pPr>
              <w:spacing w:after="0" w:line="240" w:lineRule="auto"/>
              <w:jc w:val="left"/>
              <w:rPr>
                <w:sz w:val="20"/>
                <w:lang w:val="es-ES"/>
              </w:rPr>
            </w:pPr>
            <w:r w:rsidRPr="00E61429">
              <w:rPr>
                <w:rFonts w:cstheme="minorHAnsi"/>
                <w:color w:val="000000" w:themeColor="text1"/>
                <w:kern w:val="24"/>
                <w:sz w:val="20"/>
                <w:szCs w:val="20"/>
                <w:lang w:val="es-ES"/>
              </w:rPr>
              <w:t>0.293</w:t>
            </w:r>
          </w:p>
        </w:tc>
      </w:tr>
      <w:tr w:rsidR="00E61429" w:rsidRPr="00E61429" w14:paraId="354248D4" w14:textId="77777777" w:rsidTr="000F2A85">
        <w:trPr>
          <w:trHeight w:val="57"/>
        </w:trPr>
        <w:tc>
          <w:tcPr>
            <w:tcW w:w="1701" w:type="dxa"/>
            <w:hideMark/>
          </w:tcPr>
          <w:p w14:paraId="35CC0097" w14:textId="2B928C7E" w:rsidR="00E61429" w:rsidRPr="00B97460" w:rsidRDefault="00E61429" w:rsidP="005B24F0">
            <w:pPr>
              <w:spacing w:after="0" w:line="240" w:lineRule="auto"/>
              <w:jc w:val="left"/>
              <w:rPr>
                <w:sz w:val="20"/>
                <w:lang w:val="es-ES"/>
              </w:rPr>
            </w:pPr>
            <w:r w:rsidRPr="00E61429">
              <w:rPr>
                <w:rFonts w:cstheme="minorHAnsi"/>
                <w:color w:val="000000" w:themeColor="text1"/>
                <w:kern w:val="24"/>
                <w:sz w:val="20"/>
                <w:szCs w:val="20"/>
                <w:lang w:val="es-ES"/>
              </w:rPr>
              <w:t>LM SAR</w:t>
            </w:r>
          </w:p>
        </w:tc>
        <w:tc>
          <w:tcPr>
            <w:tcW w:w="1594" w:type="dxa"/>
            <w:hideMark/>
          </w:tcPr>
          <w:p w14:paraId="6E3F7705" w14:textId="3024839C"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38.94 [0.0000]</w:t>
            </w:r>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5.09 [0.0240]</w:t>
            </w:r>
          </w:p>
        </w:tc>
        <w:tc>
          <w:tcPr>
            <w:tcW w:w="1595" w:type="dxa"/>
            <w:hideMark/>
          </w:tcPr>
          <w:p w14:paraId="2C950811" w14:textId="03D9B63E"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569.31 [0.0000]</w:t>
            </w:r>
          </w:p>
        </w:tc>
        <w:tc>
          <w:tcPr>
            <w:tcW w:w="1595" w:type="dxa"/>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93.83 [0.0000]</w:t>
            </w:r>
          </w:p>
        </w:tc>
      </w:tr>
      <w:tr w:rsidR="00E61429" w:rsidRPr="00E61429" w14:paraId="4DC2B33F" w14:textId="77777777" w:rsidTr="000F2A85">
        <w:trPr>
          <w:trHeight w:val="57"/>
        </w:trPr>
        <w:tc>
          <w:tcPr>
            <w:tcW w:w="1701" w:type="dxa"/>
            <w:hideMark/>
          </w:tcPr>
          <w:p w14:paraId="4AF0C5A8" w14:textId="52310F56" w:rsidR="00E61429" w:rsidRPr="00B97460" w:rsidRDefault="00E61429" w:rsidP="005B24F0">
            <w:pPr>
              <w:spacing w:after="0" w:line="240" w:lineRule="auto"/>
              <w:jc w:val="left"/>
              <w:rPr>
                <w:sz w:val="20"/>
                <w:lang w:val="es-ES"/>
              </w:rPr>
            </w:pPr>
            <w:r w:rsidRPr="00E61429">
              <w:rPr>
                <w:rFonts w:cstheme="minorHAnsi"/>
                <w:color w:val="000000" w:themeColor="text1"/>
                <w:kern w:val="24"/>
                <w:sz w:val="20"/>
                <w:szCs w:val="20"/>
                <w:lang w:val="es-ES"/>
              </w:rPr>
              <w:t xml:space="preserve">LM SEM </w:t>
            </w:r>
          </w:p>
        </w:tc>
        <w:tc>
          <w:tcPr>
            <w:tcW w:w="1594" w:type="dxa"/>
            <w:hideMark/>
          </w:tcPr>
          <w:p w14:paraId="11DB934E" w14:textId="3F263387"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39.26 [0.0000]</w:t>
            </w:r>
          </w:p>
        </w:tc>
        <w:tc>
          <w:tcPr>
            <w:tcW w:w="1595" w:type="dxa"/>
            <w:hideMark/>
          </w:tcPr>
          <w:p w14:paraId="2FAEBF93" w14:textId="3793A15A" w:rsidR="00E61429" w:rsidRPr="00B97460" w:rsidRDefault="00E61429" w:rsidP="00B97460">
            <w:pPr>
              <w:spacing w:after="0" w:line="240" w:lineRule="auto"/>
              <w:jc w:val="left"/>
              <w:textAlignment w:val="top"/>
              <w:rPr>
                <w:color w:val="000000" w:themeColor="text1"/>
                <w:kern w:val="24"/>
                <w:sz w:val="20"/>
                <w:lang w:val="es-ES"/>
              </w:rPr>
            </w:pPr>
            <w:r w:rsidRPr="00E61429">
              <w:rPr>
                <w:rFonts w:cstheme="minorHAnsi"/>
                <w:color w:val="000000" w:themeColor="text1"/>
                <w:kern w:val="24"/>
                <w:sz w:val="20"/>
                <w:szCs w:val="20"/>
                <w:lang w:val="es-ES"/>
              </w:rPr>
              <w:t>5.10 [0.0240]</w:t>
            </w:r>
          </w:p>
        </w:tc>
        <w:tc>
          <w:tcPr>
            <w:tcW w:w="1595" w:type="dxa"/>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61.29 [0.0000]</w:t>
            </w:r>
          </w:p>
        </w:tc>
        <w:tc>
          <w:tcPr>
            <w:tcW w:w="1595" w:type="dxa"/>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95.93 [0.0000]</w:t>
            </w:r>
          </w:p>
        </w:tc>
      </w:tr>
      <w:tr w:rsidR="00E61429" w:rsidRPr="00E61429" w14:paraId="5F090D00" w14:textId="77777777" w:rsidTr="00335839">
        <w:trPr>
          <w:trHeight w:val="57"/>
        </w:trPr>
        <w:tc>
          <w:tcPr>
            <w:tcW w:w="1701" w:type="dxa"/>
            <w:hideMark/>
          </w:tcPr>
          <w:p w14:paraId="41636129" w14:textId="160EFDD4"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p>
        </w:tc>
        <w:tc>
          <w:tcPr>
            <w:tcW w:w="1594" w:type="dxa"/>
            <w:hideMark/>
          </w:tcPr>
          <w:p w14:paraId="1C93439A"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12 [0.7334]</w:t>
            </w:r>
          </w:p>
        </w:tc>
        <w:tc>
          <w:tcPr>
            <w:tcW w:w="1595" w:type="dxa"/>
            <w:hideMark/>
          </w:tcPr>
          <w:p w14:paraId="58953F63" w14:textId="63B0E02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0 [0.9734]</w:t>
            </w:r>
          </w:p>
        </w:tc>
        <w:tc>
          <w:tcPr>
            <w:tcW w:w="1595" w:type="dxa"/>
            <w:hideMark/>
          </w:tcPr>
          <w:p w14:paraId="70ADAE00" w14:textId="3BC8593C"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1.48 [0.0007]</w:t>
            </w:r>
          </w:p>
        </w:tc>
        <w:tc>
          <w:tcPr>
            <w:tcW w:w="1595" w:type="dxa"/>
            <w:hideMark/>
          </w:tcPr>
          <w:p w14:paraId="51F92B90" w14:textId="28981C69"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99 [0.1585]</w:t>
            </w:r>
          </w:p>
        </w:tc>
      </w:tr>
      <w:tr w:rsidR="00E61429" w:rsidRPr="00E61429" w14:paraId="44CAD0F3" w14:textId="77777777" w:rsidTr="00335839">
        <w:trPr>
          <w:trHeight w:val="57"/>
        </w:trPr>
        <w:tc>
          <w:tcPr>
            <w:tcW w:w="1701" w:type="dxa"/>
            <w:tcBorders>
              <w:bottom w:val="single" w:sz="12" w:space="0" w:color="auto"/>
            </w:tcBorders>
            <w:hideMark/>
          </w:tcPr>
          <w:p w14:paraId="7944A318" w14:textId="63F1593F" w:rsidR="00E61429" w:rsidRPr="00E61429" w:rsidRDefault="00E61429" w:rsidP="00E61429">
            <w:pPr>
              <w:spacing w:after="0" w:line="240" w:lineRule="auto"/>
              <w:jc w:val="left"/>
              <w:rPr>
                <w:rFonts w:cstheme="minorHAnsi"/>
                <w:sz w:val="20"/>
                <w:szCs w:val="20"/>
                <w:lang w:val="es-ES"/>
              </w:rPr>
            </w:pPr>
            <w:r>
              <w:rPr>
                <w:rFonts w:cstheme="minorHAnsi"/>
                <w:color w:val="000000" w:themeColor="text1"/>
                <w:kern w:val="24"/>
                <w:sz w:val="20"/>
                <w:szCs w:val="20"/>
                <w:lang w:val="es-ES"/>
              </w:rPr>
              <w:t>LM SEM Robusto</w:t>
            </w:r>
          </w:p>
        </w:tc>
        <w:tc>
          <w:tcPr>
            <w:tcW w:w="1594" w:type="dxa"/>
            <w:tcBorders>
              <w:bottom w:val="single" w:sz="12" w:space="0" w:color="auto"/>
            </w:tcBorders>
            <w:hideMark/>
          </w:tcPr>
          <w:p w14:paraId="5931D7B6"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44 [0.5093]</w:t>
            </w:r>
          </w:p>
        </w:tc>
        <w:tc>
          <w:tcPr>
            <w:tcW w:w="1595" w:type="dxa"/>
            <w:tcBorders>
              <w:bottom w:val="single" w:sz="12" w:space="0" w:color="auto"/>
            </w:tcBorders>
            <w:hideMark/>
          </w:tcPr>
          <w:p w14:paraId="682D5507" w14:textId="1394321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1 [0.9434]</w:t>
            </w:r>
          </w:p>
        </w:tc>
        <w:tc>
          <w:tcPr>
            <w:tcW w:w="1595" w:type="dxa"/>
            <w:tcBorders>
              <w:bottom w:val="single" w:sz="12" w:space="0" w:color="auto"/>
            </w:tcBorders>
            <w:hideMark/>
          </w:tcPr>
          <w:p w14:paraId="2E23EDAC" w14:textId="703AE3CF"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47 [0.0626]</w:t>
            </w:r>
          </w:p>
        </w:tc>
        <w:tc>
          <w:tcPr>
            <w:tcW w:w="1595" w:type="dxa"/>
            <w:tcBorders>
              <w:bottom w:val="single" w:sz="12" w:space="0" w:color="auto"/>
            </w:tcBorders>
            <w:hideMark/>
          </w:tcPr>
          <w:p w14:paraId="3361AA30" w14:textId="6E869F5D"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4.09 [0.0431]</w:t>
            </w:r>
          </w:p>
        </w:tc>
      </w:tr>
      <w:tr w:rsidR="00335839" w:rsidRPr="00E61429" w14:paraId="45A30FEC" w14:textId="77777777" w:rsidTr="00335839">
        <w:trPr>
          <w:trHeight w:val="57"/>
        </w:trPr>
        <w:tc>
          <w:tcPr>
            <w:tcW w:w="8080" w:type="dxa"/>
            <w:gridSpan w:val="5"/>
            <w:tcBorders>
              <w:top w:val="single" w:sz="12" w:space="0" w:color="auto"/>
            </w:tcBorders>
            <w:hideMark/>
          </w:tcPr>
          <w:p w14:paraId="558DC38D" w14:textId="77777777" w:rsidR="00335839" w:rsidRPr="00B97460" w:rsidRDefault="00335839" w:rsidP="005B24F0">
            <w:pPr>
              <w:spacing w:after="0" w:line="240" w:lineRule="auto"/>
              <w:jc w:val="left"/>
              <w:rPr>
                <w:sz w:val="20"/>
                <w:lang w:val="es-ES"/>
              </w:rPr>
            </w:pPr>
            <w:r w:rsidRPr="00E61429">
              <w:rPr>
                <w:rFonts w:cstheme="minorHAnsi"/>
                <w:color w:val="000000" w:themeColor="text1"/>
                <w:kern w:val="24"/>
                <w:sz w:val="20"/>
                <w:szCs w:val="20"/>
                <w:lang w:val="es-ES"/>
              </w:rPr>
              <w:t>Notas</w:t>
            </w:r>
            <w:r w:rsidRPr="00B97460">
              <w:rPr>
                <w:color w:val="000000" w:themeColor="text1"/>
                <w:kern w:val="24"/>
                <w:sz w:val="20"/>
                <w:lang w:val="es-ES"/>
              </w:rPr>
              <w:t>:</w:t>
            </w:r>
          </w:p>
          <w:p w14:paraId="1AF029E4" w14:textId="101A21C2" w:rsidR="00335839" w:rsidRPr="00B97460" w:rsidRDefault="00335839" w:rsidP="00335839">
            <w:pPr>
              <w:spacing w:after="0" w:line="240" w:lineRule="auto"/>
              <w:jc w:val="lef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02F22883" w:rsidR="00335839" w:rsidRPr="00E61429" w:rsidRDefault="00335839" w:rsidP="00335839">
            <w:pPr>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 xml:space="preserve">Periodo de 6 meses: noviembre 2017 a abril 2018 </w:t>
            </w:r>
          </w:p>
          <w:p w14:paraId="56966CD1" w14:textId="31A1B356" w:rsidR="00335839" w:rsidRDefault="00335839" w:rsidP="00E61429">
            <w:pPr>
              <w:tabs>
                <w:tab w:val="left" w:pos="2191"/>
              </w:tabs>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 xml:space="preserve">Periodo de 18 meses: mayo 2017 a octubre 2018  </w:t>
            </w:r>
          </w:p>
          <w:p w14:paraId="39106943" w14:textId="66B69D59" w:rsidR="00335839" w:rsidRPr="00B97460" w:rsidRDefault="00335839" w:rsidP="00B97460">
            <w:pPr>
              <w:tabs>
                <w:tab w:val="left" w:pos="2191"/>
              </w:tabs>
              <w:spacing w:after="0" w:line="240" w:lineRule="auto"/>
              <w:ind w:left="35"/>
              <w:jc w:val="left"/>
              <w:rPr>
                <w:sz w:val="20"/>
                <w:lang w:val="es-ES"/>
              </w:rPr>
            </w:pPr>
            <w:r>
              <w:rPr>
                <w:rFonts w:cstheme="minorHAnsi"/>
                <w:color w:val="000000" w:themeColor="text1"/>
                <w:kern w:val="24"/>
                <w:sz w:val="20"/>
                <w:szCs w:val="20"/>
                <w:lang w:val="es-ES"/>
              </w:rPr>
              <w:t>Los errores estándares se computan con clusterizando a nivel estación para tener en cuenta correlación serial en los datos</w:t>
            </w:r>
            <w:r w:rsidRPr="00E61429">
              <w:rPr>
                <w:rFonts w:cstheme="minorHAnsi"/>
                <w:color w:val="000000" w:themeColor="text1"/>
                <w:kern w:val="24"/>
                <w:sz w:val="20"/>
                <w:szCs w:val="20"/>
                <w:lang w:val="es-ES"/>
              </w:rPr>
              <w:t xml:space="preserve"> </w:t>
            </w:r>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1258" w:author="Diego Uriarte" w:date="2019-05-10T15:49:00Z"/>
        </w:rPr>
      </w:pPr>
      <w:ins w:id="1259"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BB45F66" w14:textId="44CF188A" w:rsidR="00825C55" w:rsidRDefault="002B4709" w:rsidP="00D32E14">
      <w:pPr>
        <w:rPr>
          <w:lang w:val="es-ES"/>
        </w:rPr>
      </w:pPr>
      <w:ins w:id="1260"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Anselin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132F71D6" w14:textId="73AE7E15" w:rsidR="00793EFA" w:rsidRDefault="00793EFA" w:rsidP="00793EFA">
      <w:pPr>
        <w:pStyle w:val="Ttulo2"/>
        <w:rPr>
          <w:lang w:val="es-ES"/>
        </w:rPr>
      </w:pPr>
      <w:r>
        <w:rPr>
          <w:lang w:val="es-ES"/>
        </w:rPr>
        <w:t>Estimación utilizando diferencias-en-diferencias</w:t>
      </w:r>
    </w:p>
    <w:p w14:paraId="57ED3DA6" w14:textId="6F55EBAD" w:rsidR="00793EFA" w:rsidRDefault="00493BB2" w:rsidP="00D32E14">
      <w:pPr>
        <w:rPr>
          <w:ins w:id="1261" w:author="Diego Uriarte" w:date="2019-05-14T20:13:00Z"/>
          <w:lang w:val="es-ES"/>
        </w:rPr>
      </w:pPr>
      <w:r>
        <w:rPr>
          <w:lang w:val="es-ES"/>
        </w:rPr>
        <w:t xml:space="preserve">Se quiere explorar mediante el método de diferencias-en-diferencias, el efecto en los precios de la adquisición de una cadena de estaciones, y las repercusiones sobre las estaciones vecinas a las </w:t>
      </w:r>
      <w:r>
        <w:rPr>
          <w:lang w:val="es-ES"/>
        </w:rPr>
        <w:lastRenderedPageBreak/>
        <w:t>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Pr>
          <w:lang w:val="es-ES"/>
        </w:rPr>
        <w:t xml:space="preserve"> presentada en las ecuaciones </w:t>
      </w:r>
      <w:r w:rsidR="00AF3DD9">
        <w:rPr>
          <w:lang w:val="es-ES"/>
        </w:rPr>
        <w:fldChar w:fldCharType="begin"/>
      </w:r>
      <w:r w:rsidR="00AF3DD9">
        <w:rPr>
          <w:lang w:val="es-ES"/>
        </w:rPr>
        <w:instrText xml:space="preserve"> REF compra_esp \h </w:instrText>
      </w:r>
      <w:r w:rsidR="00AF3DD9">
        <w:rPr>
          <w:lang w:val="es-ES"/>
        </w:rPr>
      </w:r>
      <w:r w:rsidR="00AF3DD9">
        <w:rPr>
          <w:lang w:val="es-ES"/>
        </w:rPr>
        <w:fldChar w:fldCharType="separate"/>
      </w:r>
      <m:oMath>
        <m:r>
          <m:rPr>
            <m:sty m:val="p"/>
          </m:rPr>
          <w:rPr>
            <w:rFonts w:ascii="Cambria Math" w:hAnsi="Cambria Math"/>
            <w:noProof/>
            <w:lang w:val="es-ES"/>
          </w:rPr>
          <m:t>4</m:t>
        </m:r>
      </m:oMath>
      <w:r w:rsidR="00AF3DD9">
        <w:rPr>
          <w:lang w:val="es-ES"/>
        </w:rPr>
        <w:fldChar w:fldCharType="end"/>
      </w:r>
      <w:r w:rsidR="00AF3DD9">
        <w:rPr>
          <w:lang w:val="es-ES"/>
        </w:rPr>
        <w:t xml:space="preserve"> y </w:t>
      </w:r>
      <w:r w:rsidR="00AF3DD9">
        <w:rPr>
          <w:lang w:val="es-ES"/>
        </w:rPr>
        <w:fldChar w:fldCharType="begin"/>
      </w:r>
      <w:r w:rsidR="00AF3DD9">
        <w:rPr>
          <w:lang w:val="es-ES"/>
        </w:rPr>
        <w:instrText xml:space="preserve"> REF vecino_esp \h </w:instrText>
      </w:r>
      <w:r w:rsidR="00AF3DD9">
        <w:rPr>
          <w:lang w:val="es-ES"/>
        </w:rPr>
      </w:r>
      <w:r w:rsidR="00AF3DD9">
        <w:rPr>
          <w:lang w:val="es-ES"/>
        </w:rPr>
        <w:fldChar w:fldCharType="separate"/>
      </w:r>
      <m:oMath>
        <m:r>
          <m:rPr>
            <m:sty m:val="p"/>
          </m:rPr>
          <w:rPr>
            <w:rFonts w:ascii="Cambria Math" w:hAnsi="Cambria Math"/>
            <w:noProof/>
            <w:lang w:val="es-ES"/>
          </w:rPr>
          <m:t>5</m:t>
        </m:r>
      </m:oMath>
      <w:r w:rsidR="00AF3DD9">
        <w:rPr>
          <w:lang w:val="es-ES"/>
        </w:rPr>
        <w:fldChar w:fldCharType="end"/>
      </w:r>
      <w:r w:rsidR="00AF3DD9">
        <w:rPr>
          <w:lang w:val="es-ES"/>
        </w:rPr>
        <w:t xml:space="preserve">. </w:t>
      </w:r>
    </w:p>
    <w:p w14:paraId="77268582" w14:textId="63D9593A" w:rsidR="00010844" w:rsidRDefault="00C31C4C" w:rsidP="00C31C4C">
      <w:pPr>
        <w:pStyle w:val="Ttulo3"/>
        <w:rPr>
          <w:lang w:val="es-ES"/>
        </w:rPr>
      </w:pPr>
      <w:r>
        <w:rPr>
          <w:lang w:val="es-ES"/>
        </w:rPr>
        <w:t>Efecto de la compra</w:t>
      </w:r>
      <w:r w:rsidR="00041A5D">
        <w:rPr>
          <w:lang w:val="es-ES"/>
        </w:rPr>
        <w:t xml:space="preserve"> sobre los precios de las estaciones</w:t>
      </w:r>
    </w:p>
    <w:p w14:paraId="78C50779" w14:textId="415B1069" w:rsidR="009B0169" w:rsidRDefault="009B0169" w:rsidP="009B0169">
      <w:pPr>
        <w:rPr>
          <w:lang w:val="es-ES"/>
        </w:rPr>
      </w:pPr>
      <w:r>
        <w:rPr>
          <w:lang w:val="es-ES"/>
        </w:rPr>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Pr>
          <w:lang w:val="es-ES"/>
        </w:rPr>
        <w:t xml:space="preserve"> (ver </w:t>
      </w:r>
      <w:r w:rsidR="00384D7C">
        <w:rPr>
          <w:lang w:val="es-ES"/>
        </w:rPr>
        <w:fldChar w:fldCharType="begin"/>
      </w:r>
      <w:r w:rsidR="00384D7C">
        <w:rPr>
          <w:lang w:val="es-ES"/>
        </w:rPr>
        <w:instrText xml:space="preserve"> REF _Ref8911580 \h </w:instrText>
      </w:r>
      <w:r w:rsidR="00384D7C">
        <w:rPr>
          <w:lang w:val="es-ES"/>
        </w:rPr>
      </w:r>
      <w:r w:rsidR="00384D7C">
        <w:rPr>
          <w:lang w:val="es-ES"/>
        </w:rPr>
        <w:fldChar w:fldCharType="separate"/>
      </w:r>
      <w:r w:rsidR="00384D7C">
        <w:t xml:space="preserve">Tabla </w:t>
      </w:r>
      <w:r w:rsidR="00384D7C">
        <w:rPr>
          <w:noProof/>
        </w:rPr>
        <w:t>9</w:t>
      </w:r>
      <w:r w:rsidR="00384D7C">
        <w:rPr>
          <w:lang w:val="es-ES"/>
        </w:rPr>
        <w:fldChar w:fldCharType="end"/>
      </w:r>
      <w:r w:rsidR="00384D7C">
        <w:rPr>
          <w:lang w:val="es-ES"/>
        </w:rPr>
        <w:t>)</w:t>
      </w:r>
      <w:r>
        <w:rPr>
          <w:lang w:val="es-ES"/>
        </w:rPr>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Pr>
          <w:lang w:val="es-ES"/>
        </w:rPr>
        <w:t>E</w:t>
      </w:r>
      <w:r>
        <w:rPr>
          <w:lang w:val="es-ES"/>
        </w:rPr>
        <w:t>n un período de 6 meses antes de la adquisición hasta tres meses luego de la misma, el cambio en el precio del diésel en las estaciones Pecsa adquiridas es cercano a 0 y no significativo.</w:t>
      </w:r>
      <w:r w:rsidR="000B3D47">
        <w:rPr>
          <w:lang w:val="es-ES"/>
        </w:rPr>
        <w:t xml:space="preserve"> (2) Los efectos de aumento de precio son mayores y significativos a partir de los tres meses luego de la adquisición.</w:t>
      </w:r>
    </w:p>
    <w:p w14:paraId="6740FC83" w14:textId="59C90F91" w:rsidR="00672897" w:rsidRDefault="00672897" w:rsidP="00672897">
      <w:pPr>
        <w:rPr>
          <w:lang w:val="es-ES"/>
        </w:rPr>
      </w:pPr>
      <w:r>
        <w:rPr>
          <w:lang w:val="es-ES"/>
        </w:rPr>
        <w:t xml:space="preserve">La Tabla </w:t>
      </w:r>
      <w:r>
        <w:rPr>
          <w:lang w:val="es-ES"/>
        </w:rPr>
        <w:fldChar w:fldCharType="begin"/>
      </w:r>
      <w:r>
        <w:rPr>
          <w:lang w:val="es-ES"/>
        </w:rPr>
        <w:instrText xml:space="preserve"> REF  _Ref8911513 \# 0 \h  \* MERGEFORMAT </w:instrText>
      </w:r>
      <w:r>
        <w:rPr>
          <w:lang w:val="es-ES"/>
        </w:rPr>
      </w:r>
      <w:r>
        <w:rPr>
          <w:lang w:val="es-ES"/>
        </w:rPr>
        <w:fldChar w:fldCharType="separate"/>
      </w:r>
      <w:r>
        <w:rPr>
          <w:lang w:val="es-ES"/>
        </w:rPr>
        <w:t>10</w:t>
      </w:r>
      <w:r>
        <w:rPr>
          <w:lang w:val="es-ES"/>
        </w:rPr>
        <w:fldChar w:fldCharType="end"/>
      </w:r>
      <w:r>
        <w:rPr>
          <w:lang w:val="es-ES"/>
        </w:rPr>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o de precios es significativo a partir del trimestre correspondiente a la adquisición.</w:t>
      </w:r>
    </w:p>
    <w:p w14:paraId="1DE1B532" w14:textId="77777777" w:rsidR="00672897" w:rsidRDefault="00672897" w:rsidP="00672897">
      <w:pPr>
        <w:rPr>
          <w:lang w:val="es-ES"/>
        </w:rPr>
      </w:pPr>
      <w:r>
        <w:rPr>
          <w:lang w:val="es-ES"/>
        </w:rPr>
        <w:t xml:space="preserve">En ambos casos, se encuentra un aumento significativo de los precios del diésel y gasohol 90 para las estaciones adquiridas, siendo mayor para el gasohol 90. Estos resultados concuerdan con lo observado en el </w:t>
      </w:r>
      <w:r>
        <w:rPr>
          <w:lang w:val="es-ES"/>
        </w:rPr>
        <w:fldChar w:fldCharType="begin"/>
      </w:r>
      <w:r>
        <w:rPr>
          <w:lang w:val="es-ES"/>
        </w:rPr>
        <w:instrText xml:space="preserve"> REF _Ref6247871 \h </w:instrText>
      </w:r>
      <w:r>
        <w:rPr>
          <w:lang w:val="es-ES"/>
        </w:rPr>
      </w:r>
      <w:r>
        <w:rPr>
          <w:lang w:val="es-ES"/>
        </w:rPr>
        <w:fldChar w:fldCharType="separate"/>
      </w:r>
      <w:r w:rsidRPr="00BE2AFD">
        <w:t xml:space="preserve">Gráfico </w:t>
      </w:r>
      <w:r>
        <w:rPr>
          <w:noProof/>
        </w:rPr>
        <w:t>4</w:t>
      </w:r>
      <w:r>
        <w:rPr>
          <w:lang w:val="es-ES"/>
        </w:rPr>
        <w:fldChar w:fldCharType="end"/>
      </w:r>
      <w:r>
        <w:rPr>
          <w:lang w:val="es-ES"/>
        </w:rPr>
        <w:t>, en los que el precio de gasohol 90 de Pecsa tenían un precio similar a las estaciones independientes, y luego de la adquisición se encuentra por encima. De manera 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s independientes o abanderadas.</w:t>
      </w:r>
    </w:p>
    <w:p w14:paraId="74511797" w14:textId="53BB4AAB" w:rsidR="00400240" w:rsidRDefault="00400240" w:rsidP="00400240">
      <w:pPr>
        <w:pStyle w:val="Descripcin"/>
        <w:keepNext/>
      </w:pPr>
      <w:bookmarkStart w:id="1262" w:name="_Ref8911580"/>
      <w:r>
        <w:lastRenderedPageBreak/>
        <w:t xml:space="preserve">Tabla </w:t>
      </w:r>
      <w:r>
        <w:fldChar w:fldCharType="begin"/>
      </w:r>
      <w:r>
        <w:instrText xml:space="preserve"> SEQ Tabla \* ARABIC </w:instrText>
      </w:r>
      <w:r>
        <w:fldChar w:fldCharType="separate"/>
      </w:r>
      <w:r w:rsidR="000B3D47">
        <w:rPr>
          <w:noProof/>
        </w:rPr>
        <w:t>9</w:t>
      </w:r>
      <w:r>
        <w:fldChar w:fldCharType="end"/>
      </w:r>
      <w:bookmarkEnd w:id="1262"/>
      <w:r>
        <w:t>: Cambio en precio de diésel para estaciones adquiridas</w:t>
      </w:r>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436618"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12" w:space="0" w:color="auto"/>
              <w:left w:val="nil"/>
              <w:bottom w:val="single" w:sz="4" w:space="0" w:color="auto"/>
              <w:right w:val="nil"/>
            </w:tcBorders>
            <w:hideMark/>
          </w:tcPr>
          <w:p w14:paraId="020548A6" w14:textId="77777777" w:rsidR="001E52B9" w:rsidRPr="00436618" w:rsidRDefault="001E52B9" w:rsidP="001E52B9">
            <w:pPr>
              <w:spacing w:after="0" w:line="240" w:lineRule="auto"/>
              <w:jc w:val="center"/>
              <w:rPr>
                <w:rFonts w:asciiTheme="minorHAnsi" w:hAnsiTheme="minorHAnsi" w:cstheme="minorHAnsi"/>
                <w:sz w:val="20"/>
                <w:szCs w:val="20"/>
              </w:rPr>
            </w:pPr>
          </w:p>
        </w:tc>
        <w:tc>
          <w:tcPr>
            <w:tcW w:w="1067" w:type="dxa"/>
            <w:tcBorders>
              <w:top w:val="single" w:sz="12" w:space="0" w:color="auto"/>
              <w:left w:val="nil"/>
              <w:bottom w:val="single" w:sz="4" w:space="0" w:color="auto"/>
              <w:right w:val="nil"/>
            </w:tcBorders>
            <w:hideMark/>
          </w:tcPr>
          <w:p w14:paraId="1FC0AA6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3D55D75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2132C547"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33C6EFC3"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1E52B9" w:rsidRPr="00436618"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left w:val="nil"/>
              <w:bottom w:val="nil"/>
              <w:right w:val="nil"/>
            </w:tcBorders>
            <w:hideMark/>
          </w:tcPr>
          <w:p w14:paraId="2722B2CD" w14:textId="3A74C476" w:rsidR="001E52B9" w:rsidRPr="00436618" w:rsidRDefault="001E52B9" w:rsidP="001E52B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Comprada</w:t>
            </w:r>
          </w:p>
        </w:tc>
        <w:tc>
          <w:tcPr>
            <w:tcW w:w="1067" w:type="dxa"/>
            <w:tcBorders>
              <w:top w:val="single" w:sz="4" w:space="0" w:color="auto"/>
              <w:left w:val="nil"/>
              <w:bottom w:val="nil"/>
              <w:right w:val="nil"/>
            </w:tcBorders>
            <w:hideMark/>
          </w:tcPr>
          <w:p w14:paraId="7932356A"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79</w:t>
            </w:r>
          </w:p>
        </w:tc>
        <w:tc>
          <w:tcPr>
            <w:tcW w:w="1467" w:type="dxa"/>
            <w:tcBorders>
              <w:top w:val="single" w:sz="4" w:space="0" w:color="auto"/>
              <w:left w:val="nil"/>
              <w:bottom w:val="nil"/>
              <w:right w:val="nil"/>
            </w:tcBorders>
            <w:hideMark/>
          </w:tcPr>
          <w:p w14:paraId="163826A3"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280</w:t>
            </w:r>
            <w:r w:rsidRPr="00436618">
              <w:rPr>
                <w:rFonts w:asciiTheme="minorHAnsi" w:hAnsiTheme="minorHAnsi" w:cstheme="minorHAnsi"/>
                <w:sz w:val="20"/>
                <w:szCs w:val="20"/>
                <w:vertAlign w:val="superscript"/>
              </w:rPr>
              <w:t>***</w:t>
            </w:r>
          </w:p>
        </w:tc>
        <w:tc>
          <w:tcPr>
            <w:tcW w:w="1467" w:type="dxa"/>
            <w:tcBorders>
              <w:top w:val="single" w:sz="4" w:space="0" w:color="auto"/>
              <w:left w:val="nil"/>
              <w:bottom w:val="nil"/>
              <w:right w:val="nil"/>
            </w:tcBorders>
            <w:hideMark/>
          </w:tcPr>
          <w:p w14:paraId="032EE9E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8</w:t>
            </w:r>
          </w:p>
        </w:tc>
        <w:tc>
          <w:tcPr>
            <w:tcW w:w="1468" w:type="dxa"/>
            <w:tcBorders>
              <w:top w:val="single" w:sz="4" w:space="0" w:color="auto"/>
              <w:left w:val="nil"/>
              <w:bottom w:val="nil"/>
              <w:right w:val="nil"/>
            </w:tcBorders>
            <w:hideMark/>
          </w:tcPr>
          <w:p w14:paraId="39CFD640"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1</w:t>
            </w:r>
          </w:p>
        </w:tc>
      </w:tr>
      <w:tr w:rsidR="001E52B9" w:rsidRPr="00436618"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5613715" w14:textId="77777777" w:rsidR="001E52B9" w:rsidRPr="00436618" w:rsidRDefault="001E52B9" w:rsidP="00436618">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3D8B04F5"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70)</w:t>
            </w:r>
          </w:p>
        </w:tc>
        <w:tc>
          <w:tcPr>
            <w:tcW w:w="1467" w:type="dxa"/>
            <w:tcBorders>
              <w:top w:val="nil"/>
              <w:left w:val="nil"/>
              <w:bottom w:val="nil"/>
              <w:right w:val="nil"/>
            </w:tcBorders>
            <w:hideMark/>
          </w:tcPr>
          <w:p w14:paraId="194A0D2A"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1)</w:t>
            </w:r>
          </w:p>
        </w:tc>
        <w:tc>
          <w:tcPr>
            <w:tcW w:w="1467" w:type="dxa"/>
            <w:tcBorders>
              <w:top w:val="nil"/>
              <w:left w:val="nil"/>
              <w:bottom w:val="nil"/>
              <w:right w:val="nil"/>
            </w:tcBorders>
            <w:hideMark/>
          </w:tcPr>
          <w:p w14:paraId="48E7B5C9"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4)</w:t>
            </w:r>
          </w:p>
        </w:tc>
        <w:tc>
          <w:tcPr>
            <w:tcW w:w="1468" w:type="dxa"/>
            <w:tcBorders>
              <w:top w:val="nil"/>
              <w:left w:val="nil"/>
              <w:bottom w:val="nil"/>
              <w:right w:val="nil"/>
            </w:tcBorders>
            <w:hideMark/>
          </w:tcPr>
          <w:p w14:paraId="7C35BC54"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p>
        </w:tc>
      </w:tr>
      <w:tr w:rsidR="00AF3DD9" w:rsidRPr="00436618"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130A744" w14:textId="543E51CF"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067" w:type="dxa"/>
            <w:tcBorders>
              <w:top w:val="nil"/>
              <w:left w:val="nil"/>
              <w:bottom w:val="nil"/>
              <w:right w:val="nil"/>
            </w:tcBorders>
            <w:hideMark/>
          </w:tcPr>
          <w:p w14:paraId="028DBDB7"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171</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12B3B913"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494</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13CFCC19"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505</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25D59C6C" w14:textId="0441C859" w:rsidR="00AF3DD9" w:rsidRPr="00436618" w:rsidRDefault="00AF3DD9" w:rsidP="00AF3DD9">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2.500</w:t>
            </w:r>
            <w:r w:rsidRPr="00436618">
              <w:rPr>
                <w:rFonts w:asciiTheme="minorHAnsi" w:hAnsiTheme="minorHAnsi" w:cstheme="minorHAnsi"/>
                <w:sz w:val="20"/>
                <w:szCs w:val="20"/>
                <w:vertAlign w:val="superscript"/>
              </w:rPr>
              <w:t>***</w:t>
            </w:r>
          </w:p>
        </w:tc>
      </w:tr>
      <w:tr w:rsidR="00AF3DD9" w:rsidRPr="00436618"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D5493E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0BBB1E9"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12)</w:t>
            </w:r>
          </w:p>
        </w:tc>
        <w:tc>
          <w:tcPr>
            <w:tcW w:w="1467" w:type="dxa"/>
            <w:tcBorders>
              <w:top w:val="nil"/>
              <w:left w:val="nil"/>
              <w:bottom w:val="nil"/>
              <w:right w:val="nil"/>
            </w:tcBorders>
            <w:hideMark/>
          </w:tcPr>
          <w:p w14:paraId="3BA4DDB5"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3)</w:t>
            </w:r>
          </w:p>
        </w:tc>
        <w:tc>
          <w:tcPr>
            <w:tcW w:w="1467" w:type="dxa"/>
            <w:tcBorders>
              <w:top w:val="nil"/>
              <w:left w:val="nil"/>
              <w:bottom w:val="nil"/>
              <w:right w:val="nil"/>
            </w:tcBorders>
            <w:hideMark/>
          </w:tcPr>
          <w:p w14:paraId="3EDA4D16"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4)</w:t>
            </w:r>
          </w:p>
        </w:tc>
        <w:tc>
          <w:tcPr>
            <w:tcW w:w="1468" w:type="dxa"/>
            <w:tcBorders>
              <w:top w:val="nil"/>
              <w:left w:val="nil"/>
              <w:bottom w:val="nil"/>
              <w:right w:val="nil"/>
            </w:tcBorders>
            <w:hideMark/>
          </w:tcPr>
          <w:p w14:paraId="57CC0C3F" w14:textId="797F050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4)</w:t>
            </w:r>
          </w:p>
        </w:tc>
      </w:tr>
      <w:tr w:rsidR="00AF3DD9" w:rsidRPr="00436618"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87F2264" w14:textId="0F43532B"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sidRPr="00436618">
              <w:rPr>
                <w:rFonts w:asciiTheme="minorHAnsi" w:hAnsiTheme="minorHAnsi" w:cstheme="minorHAnsi"/>
                <w:sz w:val="20"/>
                <w:szCs w:val="20"/>
              </w:rPr>
              <w:t>Comprada</w:t>
            </w:r>
            <w:r>
              <w:rPr>
                <w:rFonts w:asciiTheme="minorHAnsi" w:hAnsiTheme="minorHAnsi" w:cstheme="minorHAnsi"/>
                <w:sz w:val="20"/>
                <w:szCs w:val="20"/>
              </w:rPr>
              <w:t>*</w:t>
            </w:r>
            <w:r w:rsidRPr="00436618">
              <w:rPr>
                <w:rFonts w:asciiTheme="minorHAnsi" w:hAnsiTheme="minorHAnsi" w:cstheme="minorHAnsi"/>
                <w:sz w:val="20"/>
                <w:szCs w:val="20"/>
              </w:rPr>
              <w:t xml:space="preserve"> </w:t>
            </w:r>
            <w:r w:rsidRPr="00400240">
              <w:rPr>
                <w:rFonts w:asciiTheme="minorHAnsi" w:hAnsiTheme="minorHAnsi" w:cstheme="minorHAnsi"/>
                <w:sz w:val="20"/>
                <w:szCs w:val="20"/>
              </w:rPr>
              <w:t>D.</w:t>
            </w:r>
            <w:r w:rsidRPr="00436618">
              <w:rPr>
                <w:rFonts w:asciiTheme="minorHAnsi" w:hAnsiTheme="minorHAnsi" w:cstheme="minorHAnsi"/>
                <w:sz w:val="20"/>
                <w:szCs w:val="20"/>
              </w:rPr>
              <w:t>FechaCompra</w:t>
            </w:r>
          </w:p>
        </w:tc>
        <w:tc>
          <w:tcPr>
            <w:tcW w:w="1067" w:type="dxa"/>
            <w:tcBorders>
              <w:top w:val="nil"/>
              <w:left w:val="nil"/>
              <w:bottom w:val="nil"/>
              <w:right w:val="nil"/>
            </w:tcBorders>
            <w:hideMark/>
          </w:tcPr>
          <w:p w14:paraId="50572EAB" w14:textId="27849FCA"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3BA635E1" w14:textId="25F2D9A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726DD7D2" w14:textId="3CB81918"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84</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7AFD8062" w14:textId="7DA777AB"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5AFE6C2"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834893B" w14:textId="1CA6E60A"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5)</w:t>
            </w:r>
          </w:p>
        </w:tc>
        <w:tc>
          <w:tcPr>
            <w:tcW w:w="1467" w:type="dxa"/>
            <w:tcBorders>
              <w:top w:val="nil"/>
              <w:left w:val="nil"/>
              <w:bottom w:val="nil"/>
              <w:right w:val="nil"/>
            </w:tcBorders>
            <w:hideMark/>
          </w:tcPr>
          <w:p w14:paraId="62814D5C" w14:textId="49D3DE7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5)</w:t>
            </w:r>
          </w:p>
        </w:tc>
        <w:tc>
          <w:tcPr>
            <w:tcW w:w="1467" w:type="dxa"/>
            <w:tcBorders>
              <w:top w:val="nil"/>
              <w:left w:val="nil"/>
              <w:bottom w:val="nil"/>
              <w:right w:val="nil"/>
            </w:tcBorders>
            <w:hideMark/>
          </w:tcPr>
          <w:p w14:paraId="1581B3B7" w14:textId="1E5EFD00"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7)</w:t>
            </w:r>
          </w:p>
        </w:tc>
        <w:tc>
          <w:tcPr>
            <w:tcW w:w="1468" w:type="dxa"/>
            <w:tcBorders>
              <w:top w:val="nil"/>
              <w:left w:val="nil"/>
              <w:bottom w:val="nil"/>
              <w:right w:val="nil"/>
            </w:tcBorders>
            <w:hideMark/>
          </w:tcPr>
          <w:p w14:paraId="2BD83F89" w14:textId="3D1CB0A2"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F0D6A32" w14:textId="17678BA8"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sidRPr="00436618">
              <w:rPr>
                <w:rFonts w:asciiTheme="minorHAnsi" w:hAnsiTheme="minorHAnsi" w:cstheme="minorHAnsi"/>
                <w:sz w:val="20"/>
                <w:szCs w:val="20"/>
              </w:rPr>
              <w:t>Comprada</w:t>
            </w:r>
            <w:r>
              <w:rPr>
                <w:rFonts w:asciiTheme="minorHAnsi" w:hAnsiTheme="minorHAnsi" w:cstheme="minorHAnsi"/>
                <w:sz w:val="20"/>
                <w:szCs w:val="20"/>
              </w:rPr>
              <w:t>*</w:t>
            </w:r>
            <w:r w:rsidRPr="00400240">
              <w:rPr>
                <w:rFonts w:asciiTheme="minorHAnsi" w:hAnsiTheme="minorHAnsi" w:cstheme="minorHAnsi"/>
                <w:sz w:val="20"/>
                <w:szCs w:val="20"/>
              </w:rPr>
              <w:t>D.</w:t>
            </w:r>
            <w:r w:rsidR="009B0169">
              <w:rPr>
                <w:rFonts w:asciiTheme="minorHAnsi" w:hAnsiTheme="minorHAnsi" w:cstheme="minorHAnsi"/>
                <w:sz w:val="20"/>
                <w:szCs w:val="20"/>
              </w:rPr>
              <w:t>1</w:t>
            </w:r>
            <w:r w:rsidRPr="00436618">
              <w:rPr>
                <w:rFonts w:asciiTheme="minorHAnsi" w:hAnsiTheme="minorHAnsi" w:cstheme="minorHAnsi"/>
                <w:sz w:val="20"/>
                <w:szCs w:val="20"/>
              </w:rPr>
              <w:t>antes</w:t>
            </w:r>
          </w:p>
        </w:tc>
        <w:tc>
          <w:tcPr>
            <w:tcW w:w="1067" w:type="dxa"/>
            <w:tcBorders>
              <w:top w:val="nil"/>
              <w:left w:val="nil"/>
              <w:bottom w:val="nil"/>
              <w:right w:val="nil"/>
            </w:tcBorders>
            <w:hideMark/>
          </w:tcPr>
          <w:p w14:paraId="50AFCE3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0387DE58"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0E6983D4" w14:textId="09B9E088"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00F315CA" w14:textId="5C2597A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13</w:t>
            </w:r>
          </w:p>
        </w:tc>
      </w:tr>
      <w:tr w:rsidR="00AF3DD9" w:rsidRPr="00436618"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3B387B9F"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0EB5599"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5F3F8DAC"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242AD714" w14:textId="2937C39A"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1A89E62C" w14:textId="4DB86C23"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1)</w:t>
            </w:r>
          </w:p>
        </w:tc>
      </w:tr>
      <w:tr w:rsidR="00AF3DD9" w:rsidRPr="00436618"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73A81B01" w14:textId="0CF0F0B8"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1desp</w:t>
            </w:r>
          </w:p>
        </w:tc>
        <w:tc>
          <w:tcPr>
            <w:tcW w:w="1067" w:type="dxa"/>
            <w:tcBorders>
              <w:top w:val="nil"/>
              <w:left w:val="nil"/>
              <w:bottom w:val="nil"/>
              <w:right w:val="nil"/>
            </w:tcBorders>
            <w:hideMark/>
          </w:tcPr>
          <w:p w14:paraId="1320FD83"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73AA3FB6"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655B2100" w14:textId="73283E40"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740DEED0" w14:textId="2BFCA0D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01</w:t>
            </w:r>
          </w:p>
        </w:tc>
      </w:tr>
      <w:tr w:rsidR="00AF3DD9" w:rsidRPr="00436618"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1BC53D9"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30E9666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050B3F17"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1B801785" w14:textId="15B33339"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1C130BB5" w14:textId="7BA17605"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5)</w:t>
            </w:r>
          </w:p>
        </w:tc>
      </w:tr>
      <w:tr w:rsidR="00AF3DD9" w:rsidRPr="00436618"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310A9DD" w14:textId="0E16327B"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2desp</w:t>
            </w:r>
          </w:p>
        </w:tc>
        <w:tc>
          <w:tcPr>
            <w:tcW w:w="1067" w:type="dxa"/>
            <w:tcBorders>
              <w:top w:val="nil"/>
              <w:left w:val="nil"/>
              <w:bottom w:val="nil"/>
              <w:right w:val="nil"/>
            </w:tcBorders>
            <w:hideMark/>
          </w:tcPr>
          <w:p w14:paraId="31513E68"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14D3DB53"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1E91CAD5" w14:textId="40383B66"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5A1F1263" w14:textId="16AA2A0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118</w:t>
            </w:r>
            <w:r w:rsidRPr="00436618">
              <w:rPr>
                <w:rFonts w:asciiTheme="minorHAnsi" w:hAnsiTheme="minorHAnsi" w:cstheme="minorHAnsi"/>
                <w:sz w:val="20"/>
                <w:szCs w:val="20"/>
                <w:vertAlign w:val="superscript"/>
              </w:rPr>
              <w:t>***</w:t>
            </w:r>
          </w:p>
        </w:tc>
      </w:tr>
      <w:tr w:rsidR="00AF3DD9" w:rsidRPr="00436618"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328FB23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4DB5A766"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4CE3DAB5"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C4A25BF" w14:textId="191BC7C2"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239701FB" w14:textId="5F1F6942"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8)</w:t>
            </w:r>
          </w:p>
        </w:tc>
      </w:tr>
      <w:tr w:rsidR="00AF3DD9" w:rsidRPr="00436618"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3DA8084" w14:textId="55D98626"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3desp</w:t>
            </w:r>
          </w:p>
        </w:tc>
        <w:tc>
          <w:tcPr>
            <w:tcW w:w="1067" w:type="dxa"/>
            <w:tcBorders>
              <w:top w:val="nil"/>
              <w:left w:val="nil"/>
              <w:bottom w:val="nil"/>
              <w:right w:val="nil"/>
            </w:tcBorders>
            <w:hideMark/>
          </w:tcPr>
          <w:p w14:paraId="30812637"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65A3D2C9"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8DA5BCF" w14:textId="6B6A35BA"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4C00F887" w14:textId="54DE7AE2"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153</w:t>
            </w:r>
            <w:r w:rsidRPr="00436618">
              <w:rPr>
                <w:rFonts w:asciiTheme="minorHAnsi" w:hAnsiTheme="minorHAnsi" w:cstheme="minorHAnsi"/>
                <w:sz w:val="20"/>
                <w:szCs w:val="20"/>
                <w:vertAlign w:val="superscript"/>
              </w:rPr>
              <w:t>***</w:t>
            </w:r>
          </w:p>
        </w:tc>
      </w:tr>
      <w:tr w:rsidR="00AF3DD9" w:rsidRPr="00436618"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C44BD6B"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4238E30"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63127285"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5C0432A" w14:textId="761D2609"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4BDD7CD9" w14:textId="2BEC652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40)</w:t>
            </w:r>
          </w:p>
        </w:tc>
      </w:tr>
      <w:tr w:rsidR="00AF3DD9" w:rsidRPr="00436618"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2B5554B7" w14:textId="79D7B69F"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067" w:type="dxa"/>
            <w:tcBorders>
              <w:top w:val="nil"/>
              <w:left w:val="nil"/>
              <w:bottom w:val="nil"/>
              <w:right w:val="nil"/>
            </w:tcBorders>
            <w:hideMark/>
          </w:tcPr>
          <w:p w14:paraId="039FC3CE" w14:textId="04C8C0B6"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0.808</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232768B7" w14:textId="2495C9D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9.949</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39E8F4C5" w14:textId="03803F7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8.842</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3902FD90" w14:textId="19938ADE"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8.843</w:t>
            </w:r>
            <w:r w:rsidRPr="00436618">
              <w:rPr>
                <w:rFonts w:asciiTheme="minorHAnsi" w:hAnsiTheme="minorHAnsi" w:cstheme="minorHAnsi"/>
                <w:sz w:val="20"/>
                <w:szCs w:val="20"/>
                <w:vertAlign w:val="superscript"/>
              </w:rPr>
              <w:t>***</w:t>
            </w:r>
          </w:p>
        </w:tc>
      </w:tr>
      <w:tr w:rsidR="00AF3DD9" w:rsidRPr="00436618"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BD9BE0F"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7B5D1CD0" w14:textId="4C431D6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6)</w:t>
            </w:r>
          </w:p>
        </w:tc>
        <w:tc>
          <w:tcPr>
            <w:tcW w:w="1467" w:type="dxa"/>
            <w:tcBorders>
              <w:top w:val="nil"/>
              <w:left w:val="nil"/>
              <w:bottom w:val="nil"/>
              <w:right w:val="nil"/>
            </w:tcBorders>
            <w:hideMark/>
          </w:tcPr>
          <w:p w14:paraId="3E274FD3" w14:textId="45CC899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53)</w:t>
            </w:r>
          </w:p>
        </w:tc>
        <w:tc>
          <w:tcPr>
            <w:tcW w:w="1467" w:type="dxa"/>
            <w:tcBorders>
              <w:top w:val="nil"/>
              <w:left w:val="nil"/>
              <w:bottom w:val="nil"/>
              <w:right w:val="nil"/>
            </w:tcBorders>
            <w:hideMark/>
          </w:tcPr>
          <w:p w14:paraId="052E19AA" w14:textId="59638725"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537)</w:t>
            </w:r>
          </w:p>
        </w:tc>
        <w:tc>
          <w:tcPr>
            <w:tcW w:w="1468" w:type="dxa"/>
            <w:tcBorders>
              <w:top w:val="nil"/>
              <w:left w:val="nil"/>
              <w:bottom w:val="nil"/>
              <w:right w:val="nil"/>
            </w:tcBorders>
            <w:hideMark/>
          </w:tcPr>
          <w:p w14:paraId="549B3139" w14:textId="11FE248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538)</w:t>
            </w:r>
          </w:p>
        </w:tc>
      </w:tr>
      <w:tr w:rsidR="00AF3DD9" w:rsidRPr="00436618"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77D67CA2" w14:textId="0005D163" w:rsidR="00AF3DD9" w:rsidRPr="00436618" w:rsidRDefault="00AF3DD9" w:rsidP="00AF3DD9">
            <w:pPr>
              <w:spacing w:after="0" w:line="240" w:lineRule="auto"/>
              <w:jc w:val="left"/>
              <w:rPr>
                <w:rFonts w:cstheme="minorHAnsi"/>
                <w:sz w:val="20"/>
                <w:szCs w:val="20"/>
              </w:rPr>
            </w:pPr>
            <w:r>
              <w:rPr>
                <w:rFonts w:cstheme="minorHAnsi"/>
                <w:sz w:val="20"/>
                <w:szCs w:val="20"/>
              </w:rPr>
              <w:t>Efectos fijos por mes</w:t>
            </w:r>
          </w:p>
        </w:tc>
        <w:tc>
          <w:tcPr>
            <w:tcW w:w="1067" w:type="dxa"/>
            <w:tcBorders>
              <w:top w:val="nil"/>
              <w:left w:val="nil"/>
              <w:bottom w:val="nil"/>
              <w:right w:val="nil"/>
            </w:tcBorders>
          </w:tcPr>
          <w:p w14:paraId="7A784F91" w14:textId="13E5E129"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49167E2" w14:textId="31BDA01E"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094B2CD6" w14:textId="6E90AF71"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2403B83B" w14:textId="228621BE"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69F4B19E" w14:textId="786E2059" w:rsidR="00AF3DD9" w:rsidRPr="00436618" w:rsidRDefault="00AF3DD9" w:rsidP="00AF3DD9">
            <w:pPr>
              <w:spacing w:after="0" w:line="240" w:lineRule="auto"/>
              <w:jc w:val="left"/>
              <w:rPr>
                <w:rFonts w:cstheme="minorHAnsi"/>
                <w:sz w:val="20"/>
                <w:szCs w:val="20"/>
              </w:rPr>
            </w:pPr>
            <w:r>
              <w:rPr>
                <w:rFonts w:cstheme="minorHAnsi"/>
                <w:sz w:val="20"/>
                <w:szCs w:val="20"/>
              </w:rPr>
              <w:t>Efectos fijos por distrito</w:t>
            </w:r>
          </w:p>
        </w:tc>
        <w:tc>
          <w:tcPr>
            <w:tcW w:w="1067" w:type="dxa"/>
            <w:tcBorders>
              <w:top w:val="nil"/>
              <w:left w:val="nil"/>
              <w:bottom w:val="nil"/>
              <w:right w:val="nil"/>
            </w:tcBorders>
          </w:tcPr>
          <w:p w14:paraId="6B4EF6C7" w14:textId="1638AD7E"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4F5E1E36" w14:textId="5B6A8926"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68B9E970" w14:textId="0E036209"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F3D5623" w14:textId="1853D229"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4DC29DAE" w14:textId="314053BF" w:rsidR="00AF3DD9" w:rsidRPr="00436618" w:rsidRDefault="00AF3DD9" w:rsidP="00AF3DD9">
            <w:pPr>
              <w:spacing w:after="0" w:line="240" w:lineRule="auto"/>
              <w:jc w:val="left"/>
              <w:rPr>
                <w:rFonts w:cstheme="minorHAnsi"/>
                <w:sz w:val="20"/>
                <w:szCs w:val="20"/>
              </w:rPr>
            </w:pPr>
            <w:r>
              <w:rPr>
                <w:rFonts w:cstheme="minorHAnsi"/>
                <w:sz w:val="20"/>
                <w:szCs w:val="20"/>
              </w:rPr>
              <w:t>Variables de control</w:t>
            </w:r>
          </w:p>
        </w:tc>
        <w:tc>
          <w:tcPr>
            <w:tcW w:w="1067" w:type="dxa"/>
            <w:tcBorders>
              <w:top w:val="nil"/>
              <w:left w:val="nil"/>
              <w:bottom w:val="nil"/>
              <w:right w:val="nil"/>
            </w:tcBorders>
          </w:tcPr>
          <w:p w14:paraId="3E27F65A" w14:textId="71EEEDE4"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1E22A1E1" w14:textId="7ADBC933"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31A8FDA5" w14:textId="467554CC"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B1772AA" w14:textId="5CBCD80F"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2004109" w14:textId="59DE0ED4"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067" w:type="dxa"/>
            <w:tcBorders>
              <w:top w:val="nil"/>
              <w:left w:val="nil"/>
              <w:bottom w:val="nil"/>
              <w:right w:val="nil"/>
            </w:tcBorders>
            <w:hideMark/>
          </w:tcPr>
          <w:p w14:paraId="3ECBD9A0" w14:textId="75C8AE3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2D68A36C" w14:textId="2ED0F3F0"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225226F9" w14:textId="0A4EB85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8" w:type="dxa"/>
            <w:tcBorders>
              <w:top w:val="nil"/>
              <w:left w:val="nil"/>
              <w:bottom w:val="nil"/>
              <w:right w:val="nil"/>
            </w:tcBorders>
            <w:hideMark/>
          </w:tcPr>
          <w:p w14:paraId="44ADF5E6" w14:textId="61DC763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r>
      <w:tr w:rsidR="00AF3DD9" w:rsidRPr="00436618"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3C352B0" w14:textId="2A335830"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067" w:type="dxa"/>
            <w:tcBorders>
              <w:top w:val="nil"/>
              <w:left w:val="nil"/>
              <w:bottom w:val="nil"/>
              <w:right w:val="nil"/>
            </w:tcBorders>
            <w:hideMark/>
          </w:tcPr>
          <w:p w14:paraId="57482292" w14:textId="1938FB49"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056325D1" w14:textId="184F5A9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4</w:t>
            </w:r>
          </w:p>
        </w:tc>
        <w:tc>
          <w:tcPr>
            <w:tcW w:w="1467" w:type="dxa"/>
            <w:tcBorders>
              <w:top w:val="nil"/>
              <w:left w:val="nil"/>
              <w:bottom w:val="nil"/>
              <w:right w:val="nil"/>
            </w:tcBorders>
            <w:hideMark/>
          </w:tcPr>
          <w:p w14:paraId="47AE702F" w14:textId="065D859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c>
          <w:tcPr>
            <w:tcW w:w="1468" w:type="dxa"/>
            <w:tcBorders>
              <w:top w:val="nil"/>
              <w:left w:val="nil"/>
              <w:bottom w:val="nil"/>
              <w:right w:val="nil"/>
            </w:tcBorders>
            <w:hideMark/>
          </w:tcPr>
          <w:p w14:paraId="0A1289D4" w14:textId="4CDB524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r>
      <w:tr w:rsidR="00AF3DD9" w:rsidRPr="00436618"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23D02C8" w14:textId="16AC4990"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067" w:type="dxa"/>
            <w:tcBorders>
              <w:top w:val="nil"/>
              <w:left w:val="nil"/>
              <w:bottom w:val="nil"/>
              <w:right w:val="nil"/>
            </w:tcBorders>
            <w:hideMark/>
          </w:tcPr>
          <w:p w14:paraId="59A09629" w14:textId="24AEF23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00AD8521" w14:textId="43EAA4C3"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2</w:t>
            </w:r>
          </w:p>
        </w:tc>
        <w:tc>
          <w:tcPr>
            <w:tcW w:w="1467" w:type="dxa"/>
            <w:tcBorders>
              <w:top w:val="nil"/>
              <w:left w:val="nil"/>
              <w:bottom w:val="nil"/>
              <w:right w:val="nil"/>
            </w:tcBorders>
            <w:hideMark/>
          </w:tcPr>
          <w:p w14:paraId="1BD8FB7D" w14:textId="21B7FAE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c>
          <w:tcPr>
            <w:tcW w:w="1468" w:type="dxa"/>
            <w:tcBorders>
              <w:top w:val="nil"/>
              <w:left w:val="nil"/>
              <w:bottom w:val="nil"/>
              <w:right w:val="nil"/>
            </w:tcBorders>
            <w:hideMark/>
          </w:tcPr>
          <w:p w14:paraId="6E349C3C" w14:textId="2A213C46"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r>
      <w:tr w:rsidR="00AF3DD9" w:rsidRPr="00436618"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single" w:sz="12" w:space="0" w:color="auto"/>
              <w:right w:val="nil"/>
            </w:tcBorders>
            <w:hideMark/>
          </w:tcPr>
          <w:p w14:paraId="78BE3DB1"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single" w:sz="12" w:space="0" w:color="auto"/>
              <w:right w:val="nil"/>
            </w:tcBorders>
            <w:hideMark/>
          </w:tcPr>
          <w:p w14:paraId="3551B2C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A4533EC"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BE5A937"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6499A3EE" w14:textId="77777777"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left w:val="nil"/>
              <w:bottom w:val="nil"/>
              <w:right w:val="nil"/>
            </w:tcBorders>
            <w:hideMark/>
          </w:tcPr>
          <w:p w14:paraId="15C2023D" w14:textId="77777777" w:rsidR="00AF3DD9" w:rsidRPr="00436618" w:rsidRDefault="00AF3DD9" w:rsidP="00F86336">
            <w:pPr>
              <w:keepNext w:val="0"/>
              <w:spacing w:after="0" w:line="240" w:lineRule="auto"/>
              <w:jc w:val="left"/>
              <w:rPr>
                <w:rFonts w:cstheme="minorHAnsi"/>
                <w:sz w:val="20"/>
                <w:szCs w:val="20"/>
              </w:rPr>
            </w:pPr>
            <w:r w:rsidRPr="00436618">
              <w:rPr>
                <w:rFonts w:asciiTheme="minorHAnsi" w:hAnsiTheme="minorHAnsi" w:cstheme="minorHAnsi"/>
                <w:sz w:val="20"/>
                <w:szCs w:val="20"/>
              </w:rPr>
              <w:t>Notas:</w:t>
            </w:r>
          </w:p>
          <w:p w14:paraId="4ED25812" w14:textId="76898BB8" w:rsidR="00AF3DD9" w:rsidRPr="00436618" w:rsidRDefault="00AF3DD9" w:rsidP="00F86336">
            <w:pPr>
              <w:keepNext w:val="0"/>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6730EFF5" w14:textId="77777777" w:rsidR="00AF3DD9" w:rsidRDefault="00AF3DD9" w:rsidP="00F86336">
            <w:pPr>
              <w:keepNext w:val="0"/>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p w14:paraId="79DE745D" w14:textId="7387487B"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 xml:space="preserve">D.1antes: 1 si la fecha se encuentra entre nov-17 y ene-18. </w:t>
            </w:r>
          </w:p>
          <w:p w14:paraId="25DA092B" w14:textId="77777777"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1desp: 1 si la fecha se encuentra entre feb-18 y abr-18.</w:t>
            </w:r>
          </w:p>
          <w:p w14:paraId="118CDFA4" w14:textId="1FA53C7A"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2desp: 1 si la fecha se encuentra entre may-18 y jul-18.</w:t>
            </w:r>
          </w:p>
          <w:p w14:paraId="56D69E08" w14:textId="788601DA"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3desp: 1 si la fecha se encuentra entre ago-18 y oct-18.</w:t>
            </w:r>
          </w:p>
          <w:p w14:paraId="260AEC4A" w14:textId="128D9873" w:rsidR="000B3D47" w:rsidRPr="00384D7C" w:rsidRDefault="00384D7C" w:rsidP="00F86336">
            <w:pPr>
              <w:pStyle w:val="Fuente"/>
              <w:keepNext w:val="0"/>
            </w:pPr>
            <w:r>
              <w:t>Fuente: Elaboración propia, 2019</w:t>
            </w:r>
          </w:p>
        </w:tc>
      </w:tr>
    </w:tbl>
    <w:p w14:paraId="1F8EC49B" w14:textId="6E2EBA36" w:rsidR="00400240" w:rsidRDefault="00400240" w:rsidP="00400240">
      <w:pPr>
        <w:pStyle w:val="Descripcin"/>
        <w:keepNext/>
      </w:pPr>
      <w:bookmarkStart w:id="1263" w:name="_Ref8911513"/>
      <w:r>
        <w:lastRenderedPageBreak/>
        <w:t xml:space="preserve">Tabla </w:t>
      </w:r>
      <w:r>
        <w:fldChar w:fldCharType="begin"/>
      </w:r>
      <w:r>
        <w:instrText xml:space="preserve"> SEQ Tabla \* ARABIC </w:instrText>
      </w:r>
      <w:r>
        <w:fldChar w:fldCharType="separate"/>
      </w:r>
      <w:r>
        <w:rPr>
          <w:noProof/>
        </w:rPr>
        <w:t>10</w:t>
      </w:r>
      <w:r>
        <w:fldChar w:fldCharType="end"/>
      </w:r>
      <w:bookmarkEnd w:id="1263"/>
      <w:r>
        <w:t xml:space="preserve">: Cambio en precio de gasohol  90 </w:t>
      </w:r>
      <w:r w:rsidRPr="00614ACE">
        <w:t>par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436618"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8954FF4" w14:textId="77777777" w:rsidR="00901D11" w:rsidRPr="00436618" w:rsidRDefault="00901D11" w:rsidP="009705DE">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232923ED"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7C53FE3B"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3D4D140C"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5106D884"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C31C4C" w:rsidRPr="00436618"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214D77B9"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Comprada</w:t>
            </w:r>
          </w:p>
        </w:tc>
        <w:tc>
          <w:tcPr>
            <w:tcW w:w="1467" w:type="dxa"/>
            <w:tcBorders>
              <w:top w:val="single" w:sz="4" w:space="0" w:color="auto"/>
              <w:left w:val="nil"/>
              <w:bottom w:val="nil"/>
              <w:right w:val="nil"/>
            </w:tcBorders>
            <w:vAlign w:val="center"/>
            <w:hideMark/>
          </w:tcPr>
          <w:p w14:paraId="33F6B6BF" w14:textId="7211AA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275</w:t>
            </w:r>
            <w:r w:rsidRPr="00901D1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1ACD7C41" w14:textId="6092677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328</w:t>
            </w:r>
            <w:r w:rsidRPr="00901D1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58248C4C" w14:textId="54BFE2D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09</w:t>
            </w:r>
          </w:p>
        </w:tc>
        <w:tc>
          <w:tcPr>
            <w:tcW w:w="1468" w:type="dxa"/>
            <w:tcBorders>
              <w:top w:val="single" w:sz="4" w:space="0" w:color="auto"/>
              <w:left w:val="nil"/>
              <w:bottom w:val="nil"/>
              <w:right w:val="nil"/>
            </w:tcBorders>
            <w:vAlign w:val="center"/>
            <w:hideMark/>
          </w:tcPr>
          <w:p w14:paraId="0D2732C7" w14:textId="77D3370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r>
      <w:tr w:rsidR="00C31C4C" w:rsidRPr="00436618"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C163E36"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5C5D7761" w14:textId="3BE61F2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8)</w:t>
            </w:r>
          </w:p>
        </w:tc>
        <w:tc>
          <w:tcPr>
            <w:tcW w:w="1467" w:type="dxa"/>
            <w:tcBorders>
              <w:top w:val="nil"/>
              <w:left w:val="nil"/>
              <w:bottom w:val="nil"/>
              <w:right w:val="nil"/>
            </w:tcBorders>
            <w:vAlign w:val="center"/>
            <w:hideMark/>
          </w:tcPr>
          <w:p w14:paraId="08B9B54F" w14:textId="6D134FE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2)</w:t>
            </w:r>
          </w:p>
        </w:tc>
        <w:tc>
          <w:tcPr>
            <w:tcW w:w="1467" w:type="dxa"/>
            <w:tcBorders>
              <w:top w:val="nil"/>
              <w:left w:val="nil"/>
              <w:bottom w:val="nil"/>
              <w:right w:val="nil"/>
            </w:tcBorders>
            <w:vAlign w:val="center"/>
            <w:hideMark/>
          </w:tcPr>
          <w:p w14:paraId="576D4ED8" w14:textId="51FD6B6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5)</w:t>
            </w:r>
          </w:p>
        </w:tc>
        <w:tc>
          <w:tcPr>
            <w:tcW w:w="1468" w:type="dxa"/>
            <w:tcBorders>
              <w:top w:val="nil"/>
              <w:left w:val="nil"/>
              <w:bottom w:val="nil"/>
              <w:right w:val="nil"/>
            </w:tcBorders>
            <w:vAlign w:val="center"/>
            <w:hideMark/>
          </w:tcPr>
          <w:p w14:paraId="1776A8AF" w14:textId="1B585A6F"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8)</w:t>
            </w:r>
          </w:p>
        </w:tc>
      </w:tr>
      <w:tr w:rsidR="00C31C4C" w:rsidRPr="00436618"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BD356B"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72B70284" w14:textId="295EBF5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80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1E86814" w14:textId="410A8B1D"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1.832</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BEDB748" w14:textId="0A0BDFD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1.840</w:t>
            </w:r>
            <w:r w:rsidRPr="00901D1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699D3446" w14:textId="77777777"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3757EE9"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D92720F" w14:textId="05C56308"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14)</w:t>
            </w:r>
          </w:p>
        </w:tc>
        <w:tc>
          <w:tcPr>
            <w:tcW w:w="1467" w:type="dxa"/>
            <w:tcBorders>
              <w:top w:val="nil"/>
              <w:left w:val="nil"/>
              <w:bottom w:val="nil"/>
              <w:right w:val="nil"/>
            </w:tcBorders>
            <w:vAlign w:val="center"/>
            <w:hideMark/>
          </w:tcPr>
          <w:p w14:paraId="362E72E1" w14:textId="1F0482C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c>
          <w:tcPr>
            <w:tcW w:w="1467" w:type="dxa"/>
            <w:tcBorders>
              <w:top w:val="nil"/>
              <w:left w:val="nil"/>
              <w:bottom w:val="nil"/>
              <w:right w:val="nil"/>
            </w:tcBorders>
            <w:vAlign w:val="center"/>
            <w:hideMark/>
          </w:tcPr>
          <w:p w14:paraId="2EF9FBE1" w14:textId="747A55C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c>
          <w:tcPr>
            <w:tcW w:w="1468" w:type="dxa"/>
            <w:tcBorders>
              <w:top w:val="nil"/>
              <w:left w:val="nil"/>
              <w:bottom w:val="nil"/>
              <w:right w:val="nil"/>
            </w:tcBorders>
            <w:vAlign w:val="center"/>
            <w:hideMark/>
          </w:tcPr>
          <w:p w14:paraId="4740ADEC" w14:textId="77777777"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5C8064D" w14:textId="5CF54FEF"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436618">
              <w:rPr>
                <w:rFonts w:asciiTheme="minorHAnsi" w:hAnsiTheme="minorHAnsi" w:cstheme="minorHAnsi"/>
                <w:sz w:val="20"/>
                <w:szCs w:val="20"/>
              </w:rPr>
              <w:t>Comprada</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45A69C00" w14:textId="2DF49A8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2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3BB98A6" w14:textId="1BD7F45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2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EDBDA50" w14:textId="46C5B7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36</w:t>
            </w:r>
            <w:r w:rsidRPr="00901D11">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0353303E" w14:textId="7FF37C4B"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D593DD9"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3A67191" w14:textId="2A223EE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c>
          <w:tcPr>
            <w:tcW w:w="1467" w:type="dxa"/>
            <w:tcBorders>
              <w:top w:val="nil"/>
              <w:left w:val="nil"/>
              <w:bottom w:val="nil"/>
              <w:right w:val="nil"/>
            </w:tcBorders>
            <w:vAlign w:val="center"/>
            <w:hideMark/>
          </w:tcPr>
          <w:p w14:paraId="135FA94F" w14:textId="7ED5071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c>
          <w:tcPr>
            <w:tcW w:w="1467" w:type="dxa"/>
            <w:tcBorders>
              <w:top w:val="nil"/>
              <w:left w:val="nil"/>
              <w:bottom w:val="nil"/>
              <w:right w:val="nil"/>
            </w:tcBorders>
            <w:vAlign w:val="center"/>
            <w:hideMark/>
          </w:tcPr>
          <w:p w14:paraId="57EF092D" w14:textId="4D7D633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4)</w:t>
            </w:r>
          </w:p>
        </w:tc>
        <w:tc>
          <w:tcPr>
            <w:tcW w:w="1468" w:type="dxa"/>
            <w:tcBorders>
              <w:top w:val="nil"/>
              <w:left w:val="nil"/>
              <w:bottom w:val="nil"/>
              <w:right w:val="nil"/>
            </w:tcBorders>
            <w:vAlign w:val="center"/>
          </w:tcPr>
          <w:p w14:paraId="083FD626" w14:textId="3AF439CA"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1221779F" w14:textId="7B980D58"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Comprada: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28F6D26C"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FF353E6"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4E67027"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7695A97" w14:textId="77777777"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30</w:t>
            </w:r>
          </w:p>
        </w:tc>
      </w:tr>
      <w:tr w:rsidR="00C31C4C" w:rsidRPr="00436618"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19310745"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08F0B192"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4D8D6CE"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DB5491E"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EC2EB27" w14:textId="77777777"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30)</w:t>
            </w:r>
          </w:p>
        </w:tc>
      </w:tr>
      <w:tr w:rsidR="00C31C4C" w:rsidRPr="00436618"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F3AC5D6" w14:textId="4D5F7282"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Comprada*D.1desp</w:t>
            </w:r>
          </w:p>
        </w:tc>
        <w:tc>
          <w:tcPr>
            <w:tcW w:w="1467" w:type="dxa"/>
            <w:tcBorders>
              <w:top w:val="nil"/>
              <w:left w:val="nil"/>
              <w:bottom w:val="nil"/>
              <w:right w:val="nil"/>
            </w:tcBorders>
            <w:vAlign w:val="center"/>
            <w:hideMark/>
          </w:tcPr>
          <w:p w14:paraId="3CC49A7A"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D671E59"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80428FA"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32A4E732" w14:textId="46E7B07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40</w:t>
            </w:r>
            <w:r w:rsidRPr="00901D11">
              <w:rPr>
                <w:rFonts w:ascii="Times New Roman" w:hAnsi="Times New Roman"/>
                <w:sz w:val="20"/>
                <w:szCs w:val="20"/>
                <w:vertAlign w:val="superscript"/>
                <w:lang w:val="en-US"/>
              </w:rPr>
              <w:t>***</w:t>
            </w:r>
          </w:p>
        </w:tc>
      </w:tr>
      <w:tr w:rsidR="00C31C4C" w:rsidRPr="00436618"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AAAD5A" w14:textId="126569E0"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BC9465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39B452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6B7C334"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12C86EEC" w14:textId="75DB26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r>
      <w:tr w:rsidR="00C31C4C" w:rsidRPr="00436618"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7130665" w14:textId="45983A9B"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Comprada*</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5FE92B94"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F39B345"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39F2420"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7B39B318" w14:textId="239AA6A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182</w:t>
            </w:r>
            <w:r w:rsidRPr="00901D11">
              <w:rPr>
                <w:rFonts w:ascii="Times New Roman" w:hAnsi="Times New Roman"/>
                <w:sz w:val="20"/>
                <w:szCs w:val="20"/>
                <w:vertAlign w:val="superscript"/>
                <w:lang w:val="es-ES"/>
              </w:rPr>
              <w:t>***</w:t>
            </w:r>
          </w:p>
        </w:tc>
      </w:tr>
      <w:tr w:rsidR="00C31C4C" w:rsidRPr="00436618"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97BDDAD"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FF411A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155613F"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3808F39"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76032F4E" w14:textId="7CD2F81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069)</w:t>
            </w:r>
          </w:p>
        </w:tc>
      </w:tr>
      <w:tr w:rsidR="00C31C4C" w:rsidRPr="00436618"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1D68696" w14:textId="7494FE2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Comprada*</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0DF5F466"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FADA09B"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2F732F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506A698C" w14:textId="3555738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130</w:t>
            </w:r>
            <w:r w:rsidRPr="00901D11">
              <w:rPr>
                <w:rFonts w:ascii="Times New Roman" w:hAnsi="Times New Roman"/>
                <w:sz w:val="20"/>
                <w:szCs w:val="20"/>
                <w:vertAlign w:val="superscript"/>
                <w:lang w:val="es-ES"/>
              </w:rPr>
              <w:t>*</w:t>
            </w:r>
          </w:p>
        </w:tc>
      </w:tr>
      <w:tr w:rsidR="00C31C4C" w:rsidRPr="00436618"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44BED1A"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FD3B5D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7F2F5AF"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EC7FDA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95A1F7F" w14:textId="0921FF0B"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073)</w:t>
            </w:r>
          </w:p>
        </w:tc>
      </w:tr>
      <w:tr w:rsidR="00C31C4C" w:rsidRPr="00436618"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3F809B0" w14:textId="7F0748C6"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5D984EBF" w14:textId="67470FA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62</w:t>
            </w:r>
            <w:r w:rsidRPr="00901D11">
              <w:rPr>
                <w:rFonts w:ascii="Times New Roman" w:hAnsi="Times New Roman"/>
                <w:sz w:val="20"/>
                <w:szCs w:val="20"/>
                <w:vertAlign w:val="superscript"/>
                <w:lang w:val="es-ES"/>
              </w:rPr>
              <w:t>***</w:t>
            </w:r>
          </w:p>
        </w:tc>
        <w:tc>
          <w:tcPr>
            <w:tcW w:w="1467" w:type="dxa"/>
            <w:tcBorders>
              <w:top w:val="nil"/>
              <w:left w:val="nil"/>
              <w:bottom w:val="nil"/>
              <w:right w:val="nil"/>
            </w:tcBorders>
            <w:vAlign w:val="center"/>
            <w:hideMark/>
          </w:tcPr>
          <w:p w14:paraId="3711DCDD" w14:textId="3EDED2CD"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0.875</w:t>
            </w:r>
            <w:r w:rsidRPr="00901D11">
              <w:rPr>
                <w:rFonts w:ascii="Times New Roman" w:hAnsi="Times New Roman"/>
                <w:sz w:val="20"/>
                <w:szCs w:val="20"/>
                <w:vertAlign w:val="superscript"/>
                <w:lang w:val="es-ES"/>
              </w:rPr>
              <w:t>***</w:t>
            </w:r>
          </w:p>
        </w:tc>
        <w:tc>
          <w:tcPr>
            <w:tcW w:w="1467" w:type="dxa"/>
            <w:tcBorders>
              <w:top w:val="nil"/>
              <w:left w:val="nil"/>
              <w:bottom w:val="nil"/>
              <w:right w:val="nil"/>
            </w:tcBorders>
            <w:vAlign w:val="center"/>
            <w:hideMark/>
          </w:tcPr>
          <w:p w14:paraId="4352DE34" w14:textId="7BF4ED7C"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45</w:t>
            </w:r>
            <w:r w:rsidRPr="00901D11">
              <w:rPr>
                <w:rFonts w:ascii="Times New Roman" w:hAnsi="Times New Roman"/>
                <w:sz w:val="20"/>
                <w:szCs w:val="20"/>
                <w:vertAlign w:val="superscript"/>
                <w:lang w:val="es-ES"/>
              </w:rPr>
              <w:t>***</w:t>
            </w:r>
          </w:p>
        </w:tc>
        <w:tc>
          <w:tcPr>
            <w:tcW w:w="1468" w:type="dxa"/>
            <w:tcBorders>
              <w:top w:val="nil"/>
              <w:left w:val="nil"/>
              <w:bottom w:val="nil"/>
              <w:right w:val="nil"/>
            </w:tcBorders>
            <w:vAlign w:val="center"/>
            <w:hideMark/>
          </w:tcPr>
          <w:p w14:paraId="5D235B83" w14:textId="1C739BC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46</w:t>
            </w:r>
            <w:r w:rsidRPr="00901D11">
              <w:rPr>
                <w:rFonts w:ascii="Times New Roman" w:hAnsi="Times New Roman"/>
                <w:sz w:val="20"/>
                <w:szCs w:val="20"/>
                <w:vertAlign w:val="superscript"/>
                <w:lang w:val="es-ES"/>
              </w:rPr>
              <w:t>***</w:t>
            </w:r>
          </w:p>
        </w:tc>
      </w:tr>
      <w:tr w:rsidR="00C31C4C" w:rsidRPr="00436618"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AD7F034"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926F6AB" w14:textId="0CFEA582"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66D20105" w14:textId="0B674E5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72)</w:t>
            </w:r>
          </w:p>
        </w:tc>
        <w:tc>
          <w:tcPr>
            <w:tcW w:w="1467" w:type="dxa"/>
            <w:tcBorders>
              <w:top w:val="nil"/>
              <w:left w:val="nil"/>
              <w:bottom w:val="nil"/>
              <w:right w:val="nil"/>
            </w:tcBorders>
            <w:vAlign w:val="center"/>
            <w:hideMark/>
          </w:tcPr>
          <w:p w14:paraId="217E033F" w14:textId="1A55D9B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911)</w:t>
            </w:r>
          </w:p>
        </w:tc>
        <w:tc>
          <w:tcPr>
            <w:tcW w:w="1468" w:type="dxa"/>
            <w:tcBorders>
              <w:top w:val="nil"/>
              <w:left w:val="nil"/>
              <w:bottom w:val="nil"/>
              <w:right w:val="nil"/>
            </w:tcBorders>
            <w:vAlign w:val="center"/>
            <w:hideMark/>
          </w:tcPr>
          <w:p w14:paraId="7A4F46F9" w14:textId="61ECF8D5"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912)</w:t>
            </w:r>
          </w:p>
        </w:tc>
      </w:tr>
      <w:tr w:rsidR="00C31C4C" w:rsidRPr="00436618"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3CE2EF06" w14:textId="77777777" w:rsidR="00C31C4C" w:rsidRPr="00436618" w:rsidRDefault="00C31C4C" w:rsidP="00C31C4C">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68F87BB7"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1FAF00B6"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17BB08CE"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7D4D93A2"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559E74BB" w14:textId="77777777" w:rsidR="00C31C4C" w:rsidRPr="00436618" w:rsidRDefault="00C31C4C" w:rsidP="00C31C4C">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3AF103B3"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4B27B4BB"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4D4D4772"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28BAAE44"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7B6F9866" w14:textId="77777777" w:rsidR="00C31C4C" w:rsidRPr="00436618" w:rsidRDefault="00C31C4C" w:rsidP="00C31C4C">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0336866E"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DCFE9B9"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C464E28"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003106E3"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C9B1C16"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hideMark/>
          </w:tcPr>
          <w:p w14:paraId="25914EFC"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528FEEF7"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76CF5644"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8" w:type="dxa"/>
            <w:tcBorders>
              <w:top w:val="nil"/>
              <w:left w:val="nil"/>
              <w:bottom w:val="nil"/>
              <w:right w:val="nil"/>
            </w:tcBorders>
            <w:hideMark/>
          </w:tcPr>
          <w:p w14:paraId="0B2D550F"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r>
      <w:tr w:rsidR="00C31C4C" w:rsidRPr="00436618"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9AF47E"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hideMark/>
          </w:tcPr>
          <w:p w14:paraId="40A263F5"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30E19435"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4</w:t>
            </w:r>
          </w:p>
        </w:tc>
        <w:tc>
          <w:tcPr>
            <w:tcW w:w="1467" w:type="dxa"/>
            <w:tcBorders>
              <w:top w:val="nil"/>
              <w:left w:val="nil"/>
              <w:bottom w:val="nil"/>
              <w:right w:val="nil"/>
            </w:tcBorders>
            <w:hideMark/>
          </w:tcPr>
          <w:p w14:paraId="58FF85CD"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c>
          <w:tcPr>
            <w:tcW w:w="1468" w:type="dxa"/>
            <w:tcBorders>
              <w:top w:val="nil"/>
              <w:left w:val="nil"/>
              <w:bottom w:val="nil"/>
              <w:right w:val="nil"/>
            </w:tcBorders>
            <w:hideMark/>
          </w:tcPr>
          <w:p w14:paraId="5DBCED6D"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r>
      <w:tr w:rsidR="00C31C4C" w:rsidRPr="00436618"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2C6EDED"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hideMark/>
          </w:tcPr>
          <w:p w14:paraId="14A2778A"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37D0A5D3"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2</w:t>
            </w:r>
          </w:p>
        </w:tc>
        <w:tc>
          <w:tcPr>
            <w:tcW w:w="1467" w:type="dxa"/>
            <w:tcBorders>
              <w:top w:val="nil"/>
              <w:left w:val="nil"/>
              <w:bottom w:val="nil"/>
              <w:right w:val="nil"/>
            </w:tcBorders>
            <w:hideMark/>
          </w:tcPr>
          <w:p w14:paraId="5A766E6F"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c>
          <w:tcPr>
            <w:tcW w:w="1468" w:type="dxa"/>
            <w:tcBorders>
              <w:top w:val="nil"/>
              <w:left w:val="nil"/>
              <w:bottom w:val="nil"/>
              <w:right w:val="nil"/>
            </w:tcBorders>
            <w:hideMark/>
          </w:tcPr>
          <w:p w14:paraId="0C778FEA"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r>
      <w:tr w:rsidR="00C31C4C" w:rsidRPr="00436618"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516E6871"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3A9A6EC"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E75667A" w14:textId="77777777" w:rsidR="00C31C4C" w:rsidRPr="00436618"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28E93FBF" w14:textId="77777777" w:rsidR="00C31C4C" w:rsidRPr="00436618"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173F4BBF" w14:textId="77777777" w:rsidR="00C31C4C" w:rsidRPr="00436618" w:rsidRDefault="00C31C4C" w:rsidP="00C31C4C">
            <w:pPr>
              <w:spacing w:after="0" w:line="240" w:lineRule="auto"/>
              <w:jc w:val="center"/>
              <w:rPr>
                <w:rFonts w:asciiTheme="minorHAnsi" w:hAnsiTheme="minorHAnsi" w:cstheme="minorHAnsi"/>
                <w:sz w:val="20"/>
                <w:szCs w:val="20"/>
              </w:rPr>
            </w:pPr>
          </w:p>
        </w:tc>
      </w:tr>
      <w:tr w:rsidR="00C31C4C" w:rsidRPr="00436618"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left w:val="nil"/>
              <w:bottom w:val="nil"/>
              <w:right w:val="nil"/>
            </w:tcBorders>
            <w:hideMark/>
          </w:tcPr>
          <w:p w14:paraId="0A6DC878" w14:textId="77777777" w:rsidR="00C31C4C" w:rsidRPr="00436618" w:rsidRDefault="00C31C4C" w:rsidP="00C31C4C">
            <w:pPr>
              <w:spacing w:after="0" w:line="240" w:lineRule="auto"/>
              <w:jc w:val="left"/>
              <w:rPr>
                <w:rFonts w:cstheme="minorHAnsi"/>
                <w:sz w:val="20"/>
                <w:szCs w:val="20"/>
              </w:rPr>
            </w:pPr>
            <w:r w:rsidRPr="00436618">
              <w:rPr>
                <w:rFonts w:asciiTheme="minorHAnsi" w:hAnsiTheme="minorHAnsi" w:cstheme="minorHAnsi"/>
                <w:sz w:val="20"/>
                <w:szCs w:val="20"/>
              </w:rPr>
              <w:t>Notas:</w:t>
            </w:r>
          </w:p>
          <w:p w14:paraId="30B06C33" w14:textId="77777777" w:rsidR="00C31C4C" w:rsidRPr="00436618" w:rsidRDefault="00C31C4C" w:rsidP="00C31C4C">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2607FB0D" w14:textId="77777777" w:rsidR="00C31C4C" w:rsidRDefault="00C31C4C" w:rsidP="00384D7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p w14:paraId="711667CF"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 xml:space="preserve">D.1antes: 1 si la fecha se encuentra entre nov-17 y ene-18. </w:t>
            </w:r>
          </w:p>
          <w:p w14:paraId="039971C1"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1desp: 1 si la fecha se encuentra entre feb-18 y abr-18.</w:t>
            </w:r>
          </w:p>
          <w:p w14:paraId="30ADAED7"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2desp: 1 si la fecha se encuentra entre may-18 y jul-18.</w:t>
            </w:r>
          </w:p>
          <w:p w14:paraId="7B33BABD" w14:textId="0FE88317" w:rsidR="00384D7C" w:rsidRPr="00436618"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3desp: 1 si la fecha se encuentra entre ago-18 y oct-18.</w:t>
            </w:r>
          </w:p>
        </w:tc>
      </w:tr>
    </w:tbl>
    <w:p w14:paraId="319BCD13" w14:textId="2092F25B" w:rsidR="00384D7C" w:rsidRDefault="00384D7C" w:rsidP="00384D7C">
      <w:pPr>
        <w:pStyle w:val="Fuente"/>
      </w:pPr>
      <w:r>
        <w:t>Fuente: Elaboración propia, 2019</w:t>
      </w:r>
    </w:p>
    <w:p w14:paraId="220B1AD1" w14:textId="2821517F" w:rsidR="008062E5" w:rsidRDefault="007416B1" w:rsidP="00D934E7">
      <w:pPr>
        <w:pStyle w:val="Ttulo3"/>
        <w:jc w:val="center"/>
      </w:pPr>
      <w:bookmarkStart w:id="1264" w:name="_GoBack"/>
      <w:bookmarkEnd w:id="1264"/>
      <w:r>
        <w:t>Efecto de la adquisición sobre los precios de estaciones vecinas</w:t>
      </w:r>
    </w:p>
    <w:p w14:paraId="5769737A" w14:textId="112DD9B5" w:rsidR="00925059" w:rsidRPr="00925059" w:rsidRDefault="00433136" w:rsidP="00925059">
      <w:r>
        <w:t xml:space="preserve">Habiendo encontrando un aumento en los </w:t>
      </w:r>
      <w:r w:rsidR="001463C8">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t xml:space="preserve">La </w:t>
      </w:r>
      <w:r w:rsidR="005D3ED6">
        <w:fldChar w:fldCharType="begin"/>
      </w:r>
      <w:r w:rsidR="005D3ED6">
        <w:instrText xml:space="preserve"> REF _Ref8916354 \h </w:instrText>
      </w:r>
      <w:r w:rsidR="005D3ED6">
        <w:fldChar w:fldCharType="separate"/>
      </w:r>
      <w:r w:rsidR="005D3ED6">
        <w:t xml:space="preserve">Tabla </w:t>
      </w:r>
      <w:r w:rsidR="005D3ED6">
        <w:rPr>
          <w:noProof/>
        </w:rPr>
        <w:t>11</w:t>
      </w:r>
      <w:r w:rsidR="005D3ED6">
        <w:fldChar w:fldCharType="end"/>
      </w:r>
      <w:r w:rsidR="004C28C9">
        <w:t xml:space="preserve"> reporta los resultados de la especificación mostrada en la ecuación (</w:t>
      </w:r>
      <w:r w:rsidR="004C28C9">
        <w:fldChar w:fldCharType="begin"/>
      </w:r>
      <w:r w:rsidR="004C28C9">
        <w:instrText xml:space="preserve"> REF vecino_esp \h </w:instrText>
      </w:r>
      <w:r w:rsidR="004C28C9">
        <w:fldChar w:fldCharType="separate"/>
      </w:r>
      <m:oMath>
        <m:r>
          <m:rPr>
            <m:sty m:val="p"/>
          </m:rPr>
          <w:rPr>
            <w:rFonts w:ascii="Cambria Math" w:hAnsi="Cambria Math"/>
            <w:noProof/>
            <w:lang w:val="es-ES"/>
          </w:rPr>
          <m:t>5</m:t>
        </m:r>
      </m:oMath>
      <w:r w:rsidR="004C28C9">
        <w:fldChar w:fldCharType="end"/>
      </w:r>
      <w:r w:rsidR="004C28C9">
        <w:t>)</w:t>
      </w:r>
      <w:r w:rsidR="008A7EA7">
        <w:t xml:space="preserve"> para el precio de diésel en las estaciones vecinas a las adquiridas. En este caso, los resultados no son tan claros, obteniendo un aumento significativo de 0.05 centavos solo luego de controlar por características observables de las estaciones. Nuevamente, en los trimestres previos al tratamiento no se encuentran valores significativos distintos a cero</w:t>
      </w:r>
      <w:r w:rsidR="00ED6EE8">
        <w:t>.</w:t>
      </w:r>
      <w:r w:rsidR="008A7EA7">
        <w:t xml:space="preserve"> </w:t>
      </w:r>
    </w:p>
    <w:p w14:paraId="693358D9" w14:textId="76C861F7" w:rsidR="00E53805" w:rsidRDefault="00E53805" w:rsidP="00E53805">
      <w:pPr>
        <w:pStyle w:val="Descripcin"/>
        <w:keepNext/>
        <w:keepLines/>
      </w:pPr>
      <w:bookmarkStart w:id="1265" w:name="_Ref8916354"/>
      <w:r>
        <w:lastRenderedPageBreak/>
        <w:t xml:space="preserve">Tabla </w:t>
      </w:r>
      <w:r>
        <w:fldChar w:fldCharType="begin"/>
      </w:r>
      <w:r>
        <w:instrText xml:space="preserve"> SEQ Tabla \* ARABIC </w:instrText>
      </w:r>
      <w:r>
        <w:fldChar w:fldCharType="separate"/>
      </w:r>
      <w:r>
        <w:rPr>
          <w:noProof/>
        </w:rPr>
        <w:t>11</w:t>
      </w:r>
      <w:r>
        <w:fldChar w:fldCharType="end"/>
      </w:r>
      <w:bookmarkEnd w:id="1265"/>
      <w:r>
        <w:t xml:space="preserve">: </w:t>
      </w:r>
      <w:r w:rsidRPr="002D39C2">
        <w:t>Cambio en precio de diésel para estaciones vecinas 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436618"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581E254"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22D47B25"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4C8510FC"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27E96585"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3FE86E37"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E53805" w:rsidRPr="00436618"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6D7DD13E"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w:t>
            </w:r>
            <w:r>
              <w:rPr>
                <w:rFonts w:asciiTheme="minorHAnsi" w:hAnsiTheme="minorHAnsi" w:cstheme="minorHAnsi"/>
                <w:sz w:val="20"/>
                <w:szCs w:val="20"/>
              </w:rPr>
              <w:t>Vecino</w:t>
            </w:r>
          </w:p>
        </w:tc>
        <w:tc>
          <w:tcPr>
            <w:tcW w:w="1467" w:type="dxa"/>
            <w:tcBorders>
              <w:top w:val="single" w:sz="4" w:space="0" w:color="auto"/>
              <w:left w:val="nil"/>
              <w:bottom w:val="nil"/>
              <w:right w:val="nil"/>
            </w:tcBorders>
            <w:vAlign w:val="center"/>
            <w:hideMark/>
          </w:tcPr>
          <w:p w14:paraId="0ED11BC8"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161</w:t>
            </w:r>
            <w:r w:rsidRPr="007416B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07237CA2"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001</w:t>
            </w:r>
          </w:p>
        </w:tc>
        <w:tc>
          <w:tcPr>
            <w:tcW w:w="1467" w:type="dxa"/>
            <w:tcBorders>
              <w:top w:val="single" w:sz="4" w:space="0" w:color="auto"/>
              <w:left w:val="nil"/>
              <w:bottom w:val="nil"/>
              <w:right w:val="nil"/>
            </w:tcBorders>
            <w:vAlign w:val="center"/>
            <w:hideMark/>
          </w:tcPr>
          <w:p w14:paraId="7771166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4</w:t>
            </w:r>
          </w:p>
        </w:tc>
        <w:tc>
          <w:tcPr>
            <w:tcW w:w="1468" w:type="dxa"/>
            <w:tcBorders>
              <w:top w:val="single" w:sz="4" w:space="0" w:color="auto"/>
              <w:left w:val="nil"/>
              <w:bottom w:val="nil"/>
              <w:right w:val="nil"/>
            </w:tcBorders>
            <w:vAlign w:val="center"/>
            <w:hideMark/>
          </w:tcPr>
          <w:p w14:paraId="48769A62"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4</w:t>
            </w:r>
          </w:p>
        </w:tc>
      </w:tr>
      <w:tr w:rsidR="00E53805" w:rsidRPr="00436618"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4AA36B4"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1018F7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3)</w:t>
            </w:r>
          </w:p>
        </w:tc>
        <w:tc>
          <w:tcPr>
            <w:tcW w:w="1467" w:type="dxa"/>
            <w:tcBorders>
              <w:top w:val="nil"/>
              <w:left w:val="nil"/>
              <w:bottom w:val="nil"/>
              <w:right w:val="nil"/>
            </w:tcBorders>
            <w:vAlign w:val="center"/>
            <w:hideMark/>
          </w:tcPr>
          <w:p w14:paraId="63EB01DB"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6)</w:t>
            </w:r>
          </w:p>
        </w:tc>
        <w:tc>
          <w:tcPr>
            <w:tcW w:w="1467" w:type="dxa"/>
            <w:tcBorders>
              <w:top w:val="nil"/>
              <w:left w:val="nil"/>
              <w:bottom w:val="nil"/>
              <w:right w:val="nil"/>
            </w:tcBorders>
            <w:vAlign w:val="center"/>
            <w:hideMark/>
          </w:tcPr>
          <w:p w14:paraId="49B31F2D"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3)</w:t>
            </w:r>
          </w:p>
        </w:tc>
        <w:tc>
          <w:tcPr>
            <w:tcW w:w="1468" w:type="dxa"/>
            <w:tcBorders>
              <w:top w:val="nil"/>
              <w:left w:val="nil"/>
              <w:bottom w:val="nil"/>
              <w:right w:val="nil"/>
            </w:tcBorders>
            <w:vAlign w:val="center"/>
            <w:hideMark/>
          </w:tcPr>
          <w:p w14:paraId="77BFDB69"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5)</w:t>
            </w:r>
          </w:p>
        </w:tc>
      </w:tr>
      <w:tr w:rsidR="00E53805" w:rsidRPr="00436618"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3ED534F"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02A1D405"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1.167</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154F80E3"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2.490</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610395E"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2.494</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57759EC4" w14:textId="77777777" w:rsidR="00E53805" w:rsidRPr="00164542" w:rsidRDefault="00E53805" w:rsidP="00E53805">
            <w:pPr>
              <w:spacing w:after="0" w:line="240" w:lineRule="auto"/>
              <w:jc w:val="center"/>
              <w:rPr>
                <w:rFonts w:asciiTheme="minorHAnsi" w:hAnsiTheme="minorHAnsi" w:cstheme="minorHAnsi"/>
                <w:sz w:val="20"/>
                <w:szCs w:val="20"/>
              </w:rPr>
            </w:pPr>
          </w:p>
        </w:tc>
      </w:tr>
      <w:tr w:rsidR="00E53805" w:rsidRPr="00436618"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4F08B98"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B281BB6"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14)</w:t>
            </w:r>
          </w:p>
        </w:tc>
        <w:tc>
          <w:tcPr>
            <w:tcW w:w="1467" w:type="dxa"/>
            <w:tcBorders>
              <w:top w:val="nil"/>
              <w:left w:val="nil"/>
              <w:bottom w:val="nil"/>
              <w:right w:val="nil"/>
            </w:tcBorders>
            <w:vAlign w:val="center"/>
            <w:hideMark/>
          </w:tcPr>
          <w:p w14:paraId="0CBBF8A0"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7" w:type="dxa"/>
            <w:tcBorders>
              <w:top w:val="nil"/>
              <w:left w:val="nil"/>
              <w:bottom w:val="nil"/>
              <w:right w:val="nil"/>
            </w:tcBorders>
            <w:vAlign w:val="center"/>
            <w:hideMark/>
          </w:tcPr>
          <w:p w14:paraId="223DCDF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8" w:type="dxa"/>
            <w:tcBorders>
              <w:top w:val="nil"/>
              <w:left w:val="nil"/>
              <w:bottom w:val="nil"/>
              <w:right w:val="nil"/>
            </w:tcBorders>
            <w:vAlign w:val="center"/>
            <w:hideMark/>
          </w:tcPr>
          <w:p w14:paraId="38146822" w14:textId="77777777" w:rsidR="00E53805" w:rsidRPr="00164542" w:rsidRDefault="00E53805" w:rsidP="00E53805">
            <w:pPr>
              <w:spacing w:after="0" w:line="240" w:lineRule="auto"/>
              <w:jc w:val="center"/>
              <w:rPr>
                <w:rFonts w:asciiTheme="minorHAnsi" w:hAnsiTheme="minorHAnsi" w:cstheme="minorHAnsi"/>
                <w:sz w:val="20"/>
                <w:szCs w:val="20"/>
              </w:rPr>
            </w:pPr>
          </w:p>
        </w:tc>
      </w:tr>
      <w:tr w:rsidR="00E53805" w:rsidRPr="00436618"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B137E51"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45E1D0C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0312591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71F0FDE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5</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45488CDD" w14:textId="77777777" w:rsidR="00E53805" w:rsidRPr="00C31C4C" w:rsidRDefault="00E53805" w:rsidP="00E53805">
            <w:pPr>
              <w:spacing w:after="0" w:line="240" w:lineRule="auto"/>
              <w:jc w:val="center"/>
              <w:rPr>
                <w:rFonts w:asciiTheme="minorHAnsi" w:hAnsiTheme="minorHAnsi" w:cstheme="minorHAnsi"/>
                <w:sz w:val="20"/>
                <w:szCs w:val="20"/>
              </w:rPr>
            </w:pPr>
          </w:p>
        </w:tc>
      </w:tr>
      <w:tr w:rsidR="00E53805" w:rsidRPr="00436618"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53774B2"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B84AE67"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1)</w:t>
            </w:r>
          </w:p>
        </w:tc>
        <w:tc>
          <w:tcPr>
            <w:tcW w:w="1467" w:type="dxa"/>
            <w:tcBorders>
              <w:top w:val="nil"/>
              <w:left w:val="nil"/>
              <w:bottom w:val="nil"/>
              <w:right w:val="nil"/>
            </w:tcBorders>
            <w:vAlign w:val="center"/>
            <w:hideMark/>
          </w:tcPr>
          <w:p w14:paraId="1C2361D0"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1)</w:t>
            </w:r>
          </w:p>
        </w:tc>
        <w:tc>
          <w:tcPr>
            <w:tcW w:w="1467" w:type="dxa"/>
            <w:tcBorders>
              <w:top w:val="nil"/>
              <w:left w:val="nil"/>
              <w:bottom w:val="nil"/>
              <w:right w:val="nil"/>
            </w:tcBorders>
            <w:vAlign w:val="center"/>
            <w:hideMark/>
          </w:tcPr>
          <w:p w14:paraId="146C2B7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8" w:type="dxa"/>
            <w:tcBorders>
              <w:top w:val="nil"/>
              <w:left w:val="nil"/>
              <w:bottom w:val="nil"/>
              <w:right w:val="nil"/>
            </w:tcBorders>
            <w:vAlign w:val="center"/>
          </w:tcPr>
          <w:p w14:paraId="14CCA2AB" w14:textId="77777777" w:rsidR="00E53805" w:rsidRPr="00C31C4C" w:rsidRDefault="00E53805" w:rsidP="00E53805">
            <w:pPr>
              <w:spacing w:after="0" w:line="240" w:lineRule="auto"/>
              <w:jc w:val="center"/>
              <w:rPr>
                <w:rFonts w:asciiTheme="minorHAnsi" w:hAnsiTheme="minorHAnsi" w:cstheme="minorHAnsi"/>
                <w:sz w:val="20"/>
                <w:szCs w:val="20"/>
              </w:rPr>
            </w:pPr>
          </w:p>
        </w:tc>
      </w:tr>
      <w:tr w:rsidR="00E53805" w:rsidRPr="00436618"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DD82190"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w:t>
            </w:r>
            <w:r w:rsidRPr="00374410">
              <w:rPr>
                <w:rFonts w:asciiTheme="minorHAnsi" w:hAnsiTheme="minorHAnsi" w:cstheme="minorHAnsi"/>
                <w:sz w:val="20"/>
                <w:szCs w:val="20"/>
              </w:rPr>
              <w:t>Vecino</w:t>
            </w:r>
            <w:r w:rsidRPr="00436618">
              <w:rPr>
                <w:rFonts w:asciiTheme="minorHAnsi" w:hAnsiTheme="minorHAnsi" w:cstheme="minorHAnsi"/>
                <w:sz w:val="20"/>
                <w:szCs w:val="20"/>
              </w:rPr>
              <w:t>: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178C86E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051F191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51164E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57592046"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0</w:t>
            </w:r>
          </w:p>
        </w:tc>
      </w:tr>
      <w:tr w:rsidR="00E53805" w:rsidRPr="00436618"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EFB56DD"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7B402B1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67C2AE4E"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32A5DE26"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0481C4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0)</w:t>
            </w:r>
          </w:p>
        </w:tc>
      </w:tr>
      <w:tr w:rsidR="00E53805" w:rsidRPr="00436618"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9E17595"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D.1desp</w:t>
            </w:r>
          </w:p>
        </w:tc>
        <w:tc>
          <w:tcPr>
            <w:tcW w:w="1467" w:type="dxa"/>
            <w:tcBorders>
              <w:top w:val="nil"/>
              <w:left w:val="nil"/>
              <w:bottom w:val="nil"/>
              <w:right w:val="nil"/>
            </w:tcBorders>
            <w:vAlign w:val="center"/>
            <w:hideMark/>
          </w:tcPr>
          <w:p w14:paraId="5968D20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54E755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DF77A4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A1B6F3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3</w:t>
            </w:r>
            <w:r w:rsidRPr="007416B1">
              <w:rPr>
                <w:rFonts w:ascii="Times New Roman" w:hAnsi="Times New Roman"/>
                <w:sz w:val="20"/>
                <w:szCs w:val="20"/>
                <w:vertAlign w:val="superscript"/>
                <w:lang w:val="en-US"/>
              </w:rPr>
              <w:t>*</w:t>
            </w:r>
          </w:p>
        </w:tc>
      </w:tr>
      <w:tr w:rsidR="00E53805" w:rsidRPr="00436618"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9E7382E"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466329B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6544CFC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BE43E9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1E420844"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6)</w:t>
            </w:r>
          </w:p>
        </w:tc>
      </w:tr>
      <w:tr w:rsidR="00E53805" w:rsidRPr="00436618"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2C04996"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35D3F38F"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F33764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44DB75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47F893C"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74</w:t>
            </w:r>
            <w:r w:rsidRPr="007416B1">
              <w:rPr>
                <w:rFonts w:ascii="Times New Roman" w:hAnsi="Times New Roman"/>
                <w:sz w:val="20"/>
                <w:szCs w:val="20"/>
                <w:vertAlign w:val="superscript"/>
                <w:lang w:val="en-US"/>
              </w:rPr>
              <w:t>**</w:t>
            </w:r>
          </w:p>
        </w:tc>
      </w:tr>
      <w:tr w:rsidR="00E53805" w:rsidRPr="00436618"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AC0DF4"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9A0079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B50A77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0355846"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9883952"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4)</w:t>
            </w:r>
          </w:p>
        </w:tc>
      </w:tr>
      <w:tr w:rsidR="00E53805" w:rsidRPr="00436618"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B448916"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4F4BE48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D8B49E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39F704C"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6A3E8B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77</w:t>
            </w:r>
            <w:r w:rsidRPr="007416B1">
              <w:rPr>
                <w:rFonts w:ascii="Times New Roman" w:hAnsi="Times New Roman"/>
                <w:sz w:val="20"/>
                <w:szCs w:val="20"/>
                <w:vertAlign w:val="superscript"/>
                <w:lang w:val="en-US"/>
              </w:rPr>
              <w:t>**</w:t>
            </w:r>
          </w:p>
        </w:tc>
      </w:tr>
      <w:tr w:rsidR="00E53805" w:rsidRPr="00436618"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750D40D"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2E3FA3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F032E2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80E791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E4848E9"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8)</w:t>
            </w:r>
          </w:p>
        </w:tc>
      </w:tr>
      <w:tr w:rsidR="00E53805" w:rsidRPr="00436618"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5441DF"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386FD676"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10.755</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35834D87"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9.946</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0941F3A9"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8.841</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422D560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8.844</w:t>
            </w:r>
            <w:r w:rsidRPr="007416B1">
              <w:rPr>
                <w:rFonts w:ascii="Times New Roman" w:hAnsi="Times New Roman"/>
                <w:sz w:val="20"/>
                <w:szCs w:val="20"/>
                <w:vertAlign w:val="superscript"/>
                <w:lang w:val="en-US"/>
              </w:rPr>
              <w:t>***</w:t>
            </w:r>
          </w:p>
        </w:tc>
      </w:tr>
      <w:tr w:rsidR="00E53805" w:rsidRPr="00436618"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6406A0C"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0311F0F"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0)</w:t>
            </w:r>
          </w:p>
        </w:tc>
        <w:tc>
          <w:tcPr>
            <w:tcW w:w="1467" w:type="dxa"/>
            <w:tcBorders>
              <w:top w:val="nil"/>
              <w:left w:val="nil"/>
              <w:bottom w:val="nil"/>
              <w:right w:val="nil"/>
            </w:tcBorders>
            <w:vAlign w:val="center"/>
            <w:hideMark/>
          </w:tcPr>
          <w:p w14:paraId="47814DF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3)</w:t>
            </w:r>
          </w:p>
        </w:tc>
        <w:tc>
          <w:tcPr>
            <w:tcW w:w="1467" w:type="dxa"/>
            <w:tcBorders>
              <w:top w:val="nil"/>
              <w:left w:val="nil"/>
              <w:bottom w:val="nil"/>
              <w:right w:val="nil"/>
            </w:tcBorders>
            <w:vAlign w:val="center"/>
            <w:hideMark/>
          </w:tcPr>
          <w:p w14:paraId="46994D4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540)</w:t>
            </w:r>
          </w:p>
        </w:tc>
        <w:tc>
          <w:tcPr>
            <w:tcW w:w="1468" w:type="dxa"/>
            <w:tcBorders>
              <w:top w:val="nil"/>
              <w:left w:val="nil"/>
              <w:bottom w:val="nil"/>
              <w:right w:val="nil"/>
            </w:tcBorders>
            <w:vAlign w:val="center"/>
            <w:hideMark/>
          </w:tcPr>
          <w:p w14:paraId="0235A3DD"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540)</w:t>
            </w:r>
          </w:p>
        </w:tc>
      </w:tr>
      <w:tr w:rsidR="00E53805" w:rsidRPr="00436618"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3951BDA3" w14:textId="77777777" w:rsidR="00E53805" w:rsidRPr="00436618" w:rsidRDefault="00E53805" w:rsidP="00E53805">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0FE4E963"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BDA464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5FC68D98"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5F32F9D3"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408F374B" w14:textId="77777777" w:rsidR="00E53805" w:rsidRPr="00436618" w:rsidRDefault="00E53805" w:rsidP="00E53805">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51490BDE"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A591265"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4623A939"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611FC559"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0BA2FDEC" w14:textId="77777777" w:rsidR="00E53805" w:rsidRPr="00436618" w:rsidRDefault="00E53805" w:rsidP="00E53805">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06F3FFFC"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9B0115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295B8DA"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54E16E4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67060CC"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vAlign w:val="center"/>
            <w:hideMark/>
          </w:tcPr>
          <w:p w14:paraId="203E236A"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7" w:type="dxa"/>
            <w:tcBorders>
              <w:top w:val="nil"/>
              <w:left w:val="nil"/>
              <w:bottom w:val="nil"/>
              <w:right w:val="nil"/>
            </w:tcBorders>
            <w:vAlign w:val="center"/>
            <w:hideMark/>
          </w:tcPr>
          <w:p w14:paraId="0AE160EB"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7" w:type="dxa"/>
            <w:tcBorders>
              <w:top w:val="nil"/>
              <w:left w:val="nil"/>
              <w:bottom w:val="nil"/>
              <w:right w:val="nil"/>
            </w:tcBorders>
            <w:vAlign w:val="center"/>
            <w:hideMark/>
          </w:tcPr>
          <w:p w14:paraId="034FCED2"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8" w:type="dxa"/>
            <w:tcBorders>
              <w:top w:val="nil"/>
              <w:left w:val="nil"/>
              <w:bottom w:val="nil"/>
              <w:right w:val="nil"/>
            </w:tcBorders>
            <w:vAlign w:val="center"/>
            <w:hideMark/>
          </w:tcPr>
          <w:p w14:paraId="27BE11A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r>
      <w:tr w:rsidR="00E53805" w:rsidRPr="00436618"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8DD6B96"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vAlign w:val="center"/>
            <w:hideMark/>
          </w:tcPr>
          <w:p w14:paraId="717547B6"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411</w:t>
            </w:r>
          </w:p>
        </w:tc>
        <w:tc>
          <w:tcPr>
            <w:tcW w:w="1467" w:type="dxa"/>
            <w:tcBorders>
              <w:top w:val="nil"/>
              <w:left w:val="nil"/>
              <w:bottom w:val="nil"/>
              <w:right w:val="nil"/>
            </w:tcBorders>
            <w:vAlign w:val="center"/>
            <w:hideMark/>
          </w:tcPr>
          <w:p w14:paraId="3B4CF260"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780</w:t>
            </w:r>
          </w:p>
        </w:tc>
        <w:tc>
          <w:tcPr>
            <w:tcW w:w="1467" w:type="dxa"/>
            <w:tcBorders>
              <w:top w:val="nil"/>
              <w:left w:val="nil"/>
              <w:bottom w:val="nil"/>
              <w:right w:val="nil"/>
            </w:tcBorders>
            <w:vAlign w:val="center"/>
            <w:hideMark/>
          </w:tcPr>
          <w:p w14:paraId="11FB1E0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9</w:t>
            </w:r>
          </w:p>
        </w:tc>
        <w:tc>
          <w:tcPr>
            <w:tcW w:w="1468" w:type="dxa"/>
            <w:tcBorders>
              <w:top w:val="nil"/>
              <w:left w:val="nil"/>
              <w:bottom w:val="nil"/>
              <w:right w:val="nil"/>
            </w:tcBorders>
            <w:vAlign w:val="center"/>
            <w:hideMark/>
          </w:tcPr>
          <w:p w14:paraId="69BB9B2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9</w:t>
            </w:r>
          </w:p>
        </w:tc>
      </w:tr>
      <w:tr w:rsidR="00E53805" w:rsidRPr="00436618"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4949DA7"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vAlign w:val="center"/>
            <w:hideMark/>
          </w:tcPr>
          <w:p w14:paraId="3470F44C"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411</w:t>
            </w:r>
          </w:p>
        </w:tc>
        <w:tc>
          <w:tcPr>
            <w:tcW w:w="1467" w:type="dxa"/>
            <w:tcBorders>
              <w:top w:val="nil"/>
              <w:left w:val="nil"/>
              <w:bottom w:val="nil"/>
              <w:right w:val="nil"/>
            </w:tcBorders>
            <w:vAlign w:val="center"/>
            <w:hideMark/>
          </w:tcPr>
          <w:p w14:paraId="6C58DF46"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778</w:t>
            </w:r>
          </w:p>
        </w:tc>
        <w:tc>
          <w:tcPr>
            <w:tcW w:w="1467" w:type="dxa"/>
            <w:tcBorders>
              <w:top w:val="nil"/>
              <w:left w:val="nil"/>
              <w:bottom w:val="nil"/>
              <w:right w:val="nil"/>
            </w:tcBorders>
            <w:vAlign w:val="center"/>
            <w:hideMark/>
          </w:tcPr>
          <w:p w14:paraId="287A6E34"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8</w:t>
            </w:r>
          </w:p>
        </w:tc>
        <w:tc>
          <w:tcPr>
            <w:tcW w:w="1468" w:type="dxa"/>
            <w:tcBorders>
              <w:top w:val="nil"/>
              <w:left w:val="nil"/>
              <w:bottom w:val="nil"/>
              <w:right w:val="nil"/>
            </w:tcBorders>
            <w:vAlign w:val="center"/>
            <w:hideMark/>
          </w:tcPr>
          <w:p w14:paraId="7BE27869"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8</w:t>
            </w:r>
          </w:p>
        </w:tc>
      </w:tr>
      <w:tr w:rsidR="00E53805" w:rsidRPr="00436618"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3587A6C6"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3015DC63"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51B48F5D"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6ECD4FB"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16B34DC5" w14:textId="77777777" w:rsidR="00E53805" w:rsidRPr="00436618" w:rsidRDefault="00E53805" w:rsidP="00E53805">
            <w:pPr>
              <w:spacing w:after="0" w:line="240" w:lineRule="auto"/>
              <w:jc w:val="center"/>
              <w:rPr>
                <w:rFonts w:asciiTheme="minorHAnsi" w:hAnsiTheme="minorHAnsi" w:cstheme="minorHAnsi"/>
                <w:sz w:val="20"/>
                <w:szCs w:val="20"/>
              </w:rPr>
            </w:pPr>
          </w:p>
        </w:tc>
      </w:tr>
      <w:tr w:rsidR="00E53805" w:rsidRPr="00436618"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left w:val="nil"/>
              <w:bottom w:val="nil"/>
              <w:right w:val="nil"/>
            </w:tcBorders>
            <w:hideMark/>
          </w:tcPr>
          <w:p w14:paraId="63EBBC9F" w14:textId="77777777" w:rsidR="00E53805" w:rsidRPr="00436618" w:rsidRDefault="00E53805" w:rsidP="00E53805">
            <w:pPr>
              <w:spacing w:after="0" w:line="240" w:lineRule="auto"/>
              <w:jc w:val="left"/>
              <w:rPr>
                <w:rFonts w:cstheme="minorHAnsi"/>
                <w:sz w:val="20"/>
                <w:szCs w:val="20"/>
              </w:rPr>
            </w:pPr>
            <w:r w:rsidRPr="00436618">
              <w:rPr>
                <w:rFonts w:asciiTheme="minorHAnsi" w:hAnsiTheme="minorHAnsi" w:cstheme="minorHAnsi"/>
                <w:sz w:val="20"/>
                <w:szCs w:val="20"/>
              </w:rPr>
              <w:t>Notas:</w:t>
            </w:r>
          </w:p>
          <w:p w14:paraId="65B01852" w14:textId="77777777" w:rsidR="00E53805" w:rsidRPr="00436618" w:rsidRDefault="00E53805" w:rsidP="00E53805">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2FA1E598"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tc>
      </w:tr>
    </w:tbl>
    <w:p w14:paraId="678816DA" w14:textId="6EDEF7F7" w:rsidR="007416B1" w:rsidRDefault="00276C7A" w:rsidP="00276C7A">
      <w:pPr>
        <w:pStyle w:val="Fuente"/>
      </w:pPr>
      <w:r>
        <w:t>Fuente: Elaboración propia, 2019</w:t>
      </w:r>
    </w:p>
    <w:p w14:paraId="01015150" w14:textId="77777777" w:rsidR="009F3871" w:rsidRDefault="00976D23" w:rsidP="009F3871">
      <w:r>
        <w:t xml:space="preserve">La tabla </w:t>
      </w:r>
      <w:r>
        <w:fldChar w:fldCharType="begin"/>
      </w:r>
      <w:r>
        <w:instrText xml:space="preserve"> REF _Ref8916641 </w:instrText>
      </w:r>
      <w:r w:rsidRPr="00976D23">
        <w:instrText>\# 0</w:instrText>
      </w:r>
      <w:r>
        <w:instrText xml:space="preserve"> \h </w:instrText>
      </w:r>
      <w:r>
        <w:fldChar w:fldCharType="separate"/>
      </w:r>
      <w:r>
        <w:t>12</w:t>
      </w:r>
      <w:r>
        <w:fldChar w:fldCharType="end"/>
      </w:r>
      <w:r>
        <w:t xml:space="preserve"> muestra los resultados de la especificación para el cambio de los precios de gasohol 90 en las estaciones vecinas a las adquiridas. A diferencia del diésel, </w:t>
      </w:r>
      <w:r w:rsidR="005D278C">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t xml:space="preserve"> </w:t>
      </w:r>
    </w:p>
    <w:p w14:paraId="7ADBA514" w14:textId="4F5ECD23" w:rsidR="00276C7A" w:rsidRPr="00276C7A" w:rsidRDefault="009F3871" w:rsidP="009F3871">
      <w:r>
        <w:t xml:space="preserve">Estos resultados concuerdan con los obtenidos para el efecto sobre las estaciones compradas, observamos que las estaciones en general logran aumentar más sus precios para el gasohol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742C9273" w:rsidR="007416B1" w:rsidRDefault="007416B1" w:rsidP="007416B1">
      <w:pPr>
        <w:pStyle w:val="Descripcin"/>
        <w:keepNext/>
      </w:pPr>
      <w:bookmarkStart w:id="1266" w:name="_Ref8916641"/>
      <w:bookmarkStart w:id="1267" w:name="_Ref8916638"/>
      <w:r>
        <w:lastRenderedPageBreak/>
        <w:t xml:space="preserve">Tabla </w:t>
      </w:r>
      <w:r>
        <w:fldChar w:fldCharType="begin"/>
      </w:r>
      <w:r>
        <w:instrText xml:space="preserve"> SEQ Tabla \* ARABIC </w:instrText>
      </w:r>
      <w:r>
        <w:fldChar w:fldCharType="separate"/>
      </w:r>
      <w:r>
        <w:rPr>
          <w:noProof/>
        </w:rPr>
        <w:t>12</w:t>
      </w:r>
      <w:r>
        <w:fldChar w:fldCharType="end"/>
      </w:r>
      <w:bookmarkEnd w:id="1266"/>
      <w:r>
        <w:t xml:space="preserve">: </w:t>
      </w:r>
      <w:r w:rsidRPr="007E3B57">
        <w:t xml:space="preserve">Cambio en precio de </w:t>
      </w:r>
      <w:r>
        <w:t>Gasohol 90 para estaciones vecinas a las adquiridas</w:t>
      </w:r>
      <w:bookmarkEnd w:id="1267"/>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436618"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1D2CEF7"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4F5AA81B"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63EFED7F"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06770B3D"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1FF6DE6E"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374410" w:rsidRPr="00436618"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4A516E7C" w14:textId="1233022A"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w:t>
            </w:r>
            <w:r>
              <w:rPr>
                <w:rFonts w:asciiTheme="minorHAnsi" w:hAnsiTheme="minorHAnsi" w:cstheme="minorHAnsi"/>
                <w:sz w:val="20"/>
                <w:szCs w:val="20"/>
              </w:rPr>
              <w:t>Vecino</w:t>
            </w:r>
          </w:p>
        </w:tc>
        <w:tc>
          <w:tcPr>
            <w:tcW w:w="1467" w:type="dxa"/>
            <w:tcBorders>
              <w:top w:val="single" w:sz="4" w:space="0" w:color="auto"/>
              <w:left w:val="nil"/>
              <w:bottom w:val="nil"/>
              <w:right w:val="nil"/>
            </w:tcBorders>
            <w:vAlign w:val="center"/>
            <w:hideMark/>
          </w:tcPr>
          <w:p w14:paraId="310859DF" w14:textId="0D376276"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p>
        </w:tc>
        <w:tc>
          <w:tcPr>
            <w:tcW w:w="1467" w:type="dxa"/>
            <w:tcBorders>
              <w:top w:val="single" w:sz="4" w:space="0" w:color="auto"/>
              <w:left w:val="nil"/>
              <w:bottom w:val="nil"/>
              <w:right w:val="nil"/>
            </w:tcBorders>
            <w:vAlign w:val="center"/>
            <w:hideMark/>
          </w:tcPr>
          <w:p w14:paraId="286C9D26" w14:textId="5A3AA57E"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81</w:t>
            </w:r>
            <w:r w:rsidRPr="00374410">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69D58C2D" w14:textId="6B8EA61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7</w:t>
            </w:r>
            <w:r w:rsidRPr="00374410">
              <w:rPr>
                <w:rFonts w:ascii="Times New Roman" w:hAnsi="Times New Roman"/>
                <w:sz w:val="20"/>
                <w:szCs w:val="20"/>
                <w:vertAlign w:val="superscript"/>
                <w:lang w:val="en-US"/>
              </w:rPr>
              <w:t>**</w:t>
            </w:r>
          </w:p>
        </w:tc>
        <w:tc>
          <w:tcPr>
            <w:tcW w:w="1468" w:type="dxa"/>
            <w:tcBorders>
              <w:top w:val="single" w:sz="4" w:space="0" w:color="auto"/>
              <w:left w:val="nil"/>
              <w:bottom w:val="nil"/>
              <w:right w:val="nil"/>
            </w:tcBorders>
            <w:vAlign w:val="center"/>
            <w:hideMark/>
          </w:tcPr>
          <w:p w14:paraId="406F7E3A" w14:textId="7DB8A9B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01</w:t>
            </w:r>
            <w:r w:rsidRPr="00374410">
              <w:rPr>
                <w:rFonts w:ascii="Times New Roman" w:hAnsi="Times New Roman"/>
                <w:sz w:val="20"/>
                <w:szCs w:val="20"/>
                <w:vertAlign w:val="superscript"/>
                <w:lang w:val="en-US"/>
              </w:rPr>
              <w:t>**</w:t>
            </w:r>
          </w:p>
        </w:tc>
      </w:tr>
      <w:tr w:rsidR="00374410" w:rsidRPr="00436618"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C9A3EA"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8A1FBB5" w14:textId="29B46AB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55)</w:t>
            </w:r>
          </w:p>
        </w:tc>
        <w:tc>
          <w:tcPr>
            <w:tcW w:w="1467" w:type="dxa"/>
            <w:tcBorders>
              <w:top w:val="nil"/>
              <w:left w:val="nil"/>
              <w:bottom w:val="nil"/>
              <w:right w:val="nil"/>
            </w:tcBorders>
            <w:vAlign w:val="center"/>
            <w:hideMark/>
          </w:tcPr>
          <w:p w14:paraId="29423555" w14:textId="74C3A01D"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8)</w:t>
            </w:r>
          </w:p>
        </w:tc>
        <w:tc>
          <w:tcPr>
            <w:tcW w:w="1467" w:type="dxa"/>
            <w:tcBorders>
              <w:top w:val="nil"/>
              <w:left w:val="nil"/>
              <w:bottom w:val="nil"/>
              <w:right w:val="nil"/>
            </w:tcBorders>
            <w:vAlign w:val="center"/>
            <w:hideMark/>
          </w:tcPr>
          <w:p w14:paraId="6C04CAE7" w14:textId="7A9E461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c>
          <w:tcPr>
            <w:tcW w:w="1468" w:type="dxa"/>
            <w:tcBorders>
              <w:top w:val="nil"/>
              <w:left w:val="nil"/>
              <w:bottom w:val="nil"/>
              <w:right w:val="nil"/>
            </w:tcBorders>
            <w:vAlign w:val="center"/>
            <w:hideMark/>
          </w:tcPr>
          <w:p w14:paraId="0EE8F5A2" w14:textId="4A6B0DF3"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37E7F64"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56EA01B5" w14:textId="0802EF8F"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782</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A50699F" w14:textId="73ACF0F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812</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9F0F60B" w14:textId="4CA59138"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816</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1C1BD273" w14:textId="77777777" w:rsidR="00374410" w:rsidRPr="00164542" w:rsidRDefault="00374410" w:rsidP="00374410">
            <w:pPr>
              <w:spacing w:after="0" w:line="240" w:lineRule="auto"/>
              <w:jc w:val="center"/>
              <w:rPr>
                <w:rFonts w:asciiTheme="minorHAnsi" w:hAnsiTheme="minorHAnsi" w:cstheme="minorHAnsi"/>
                <w:sz w:val="20"/>
                <w:szCs w:val="20"/>
              </w:rPr>
            </w:pPr>
          </w:p>
        </w:tc>
      </w:tr>
      <w:tr w:rsidR="00374410" w:rsidRPr="00436618"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157D885"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21A220A" w14:textId="31A3C06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17)</w:t>
            </w:r>
          </w:p>
        </w:tc>
        <w:tc>
          <w:tcPr>
            <w:tcW w:w="1467" w:type="dxa"/>
            <w:tcBorders>
              <w:top w:val="nil"/>
              <w:left w:val="nil"/>
              <w:bottom w:val="nil"/>
              <w:right w:val="nil"/>
            </w:tcBorders>
            <w:vAlign w:val="center"/>
            <w:hideMark/>
          </w:tcPr>
          <w:p w14:paraId="0F988432" w14:textId="44B04438"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6)</w:t>
            </w:r>
          </w:p>
        </w:tc>
        <w:tc>
          <w:tcPr>
            <w:tcW w:w="1467" w:type="dxa"/>
            <w:tcBorders>
              <w:top w:val="nil"/>
              <w:left w:val="nil"/>
              <w:bottom w:val="nil"/>
              <w:right w:val="nil"/>
            </w:tcBorders>
            <w:vAlign w:val="center"/>
            <w:hideMark/>
          </w:tcPr>
          <w:p w14:paraId="69142C3B" w14:textId="653CCAE2"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6)</w:t>
            </w:r>
          </w:p>
        </w:tc>
        <w:tc>
          <w:tcPr>
            <w:tcW w:w="1468" w:type="dxa"/>
            <w:tcBorders>
              <w:top w:val="nil"/>
              <w:left w:val="nil"/>
              <w:bottom w:val="nil"/>
              <w:right w:val="nil"/>
            </w:tcBorders>
            <w:vAlign w:val="center"/>
            <w:hideMark/>
          </w:tcPr>
          <w:p w14:paraId="45F1CADF" w14:textId="77777777" w:rsidR="00374410" w:rsidRPr="00164542" w:rsidRDefault="00374410" w:rsidP="00374410">
            <w:pPr>
              <w:spacing w:after="0" w:line="240" w:lineRule="auto"/>
              <w:jc w:val="center"/>
              <w:rPr>
                <w:rFonts w:asciiTheme="minorHAnsi" w:hAnsiTheme="minorHAnsi" w:cstheme="minorHAnsi"/>
                <w:sz w:val="20"/>
                <w:szCs w:val="20"/>
              </w:rPr>
            </w:pPr>
          </w:p>
        </w:tc>
      </w:tr>
      <w:tr w:rsidR="00374410" w:rsidRPr="00436618"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961A9A5" w14:textId="3591841C"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32B60E10" w14:textId="794A71CA"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0D463DAE" w14:textId="6227C23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5AB8E2B9" w14:textId="352DED7B"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10</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01DEBAFD" w14:textId="77777777" w:rsidR="00374410" w:rsidRPr="00C31C4C" w:rsidRDefault="00374410" w:rsidP="00374410">
            <w:pPr>
              <w:spacing w:after="0" w:line="240" w:lineRule="auto"/>
              <w:jc w:val="center"/>
              <w:rPr>
                <w:rFonts w:asciiTheme="minorHAnsi" w:hAnsiTheme="minorHAnsi" w:cstheme="minorHAnsi"/>
                <w:sz w:val="20"/>
                <w:szCs w:val="20"/>
              </w:rPr>
            </w:pPr>
          </w:p>
        </w:tc>
      </w:tr>
      <w:tr w:rsidR="00374410" w:rsidRPr="00436618"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A8936F7"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D0E598D" w14:textId="155E8D0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7)</w:t>
            </w:r>
          </w:p>
        </w:tc>
        <w:tc>
          <w:tcPr>
            <w:tcW w:w="1467" w:type="dxa"/>
            <w:tcBorders>
              <w:top w:val="nil"/>
              <w:left w:val="nil"/>
              <w:bottom w:val="nil"/>
              <w:right w:val="nil"/>
            </w:tcBorders>
            <w:vAlign w:val="center"/>
            <w:hideMark/>
          </w:tcPr>
          <w:p w14:paraId="5A8E5C6C" w14:textId="6A62540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7)</w:t>
            </w:r>
          </w:p>
        </w:tc>
        <w:tc>
          <w:tcPr>
            <w:tcW w:w="1467" w:type="dxa"/>
            <w:tcBorders>
              <w:top w:val="nil"/>
              <w:left w:val="nil"/>
              <w:bottom w:val="nil"/>
              <w:right w:val="nil"/>
            </w:tcBorders>
            <w:vAlign w:val="center"/>
            <w:hideMark/>
          </w:tcPr>
          <w:p w14:paraId="227C9226" w14:textId="30BF0C14"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1)</w:t>
            </w:r>
          </w:p>
        </w:tc>
        <w:tc>
          <w:tcPr>
            <w:tcW w:w="1468" w:type="dxa"/>
            <w:tcBorders>
              <w:top w:val="nil"/>
              <w:left w:val="nil"/>
              <w:bottom w:val="nil"/>
              <w:right w:val="nil"/>
            </w:tcBorders>
            <w:vAlign w:val="center"/>
          </w:tcPr>
          <w:p w14:paraId="1FFF7966" w14:textId="77777777" w:rsidR="00374410" w:rsidRPr="00C31C4C" w:rsidRDefault="00374410" w:rsidP="00374410">
            <w:pPr>
              <w:spacing w:after="0" w:line="240" w:lineRule="auto"/>
              <w:jc w:val="center"/>
              <w:rPr>
                <w:rFonts w:asciiTheme="minorHAnsi" w:hAnsiTheme="minorHAnsi" w:cstheme="minorHAnsi"/>
                <w:sz w:val="20"/>
                <w:szCs w:val="20"/>
              </w:rPr>
            </w:pPr>
          </w:p>
        </w:tc>
      </w:tr>
      <w:tr w:rsidR="00374410" w:rsidRPr="00436618"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064EBA6" w14:textId="06EC1916" w:rsidR="00374410" w:rsidRPr="00436618" w:rsidRDefault="00374410" w:rsidP="00976D23">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w:t>
            </w:r>
            <w:r w:rsidRPr="00374410">
              <w:rPr>
                <w:rFonts w:asciiTheme="minorHAnsi" w:hAnsiTheme="minorHAnsi" w:cstheme="minorHAnsi"/>
                <w:sz w:val="20"/>
                <w:szCs w:val="20"/>
              </w:rPr>
              <w:t>Vecino</w:t>
            </w:r>
            <w:r w:rsidR="00976D23">
              <w:rPr>
                <w:rFonts w:asciiTheme="minorHAnsi" w:hAnsiTheme="minorHAnsi" w:cstheme="minorHAnsi"/>
                <w:sz w:val="20"/>
                <w:szCs w:val="20"/>
              </w:rPr>
              <w:t>*</w:t>
            </w:r>
            <w:r w:rsidRPr="00436618">
              <w:rPr>
                <w:rFonts w:asciiTheme="minorHAnsi" w:hAnsiTheme="minorHAnsi" w:cstheme="minorHAnsi"/>
                <w:sz w:val="20"/>
                <w:szCs w:val="20"/>
              </w:rPr>
              <w:t xml:space="preserve">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5AB0F361"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175B34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2B6C2308"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6E88BB20" w14:textId="2218BE6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08</w:t>
            </w:r>
          </w:p>
        </w:tc>
      </w:tr>
      <w:tr w:rsidR="00374410" w:rsidRPr="00436618"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499AF7D"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26EE1EE3"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823A117"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29E7B2C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38C2DB81" w14:textId="15DAB60F"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0)</w:t>
            </w:r>
          </w:p>
        </w:tc>
      </w:tr>
      <w:tr w:rsidR="00374410" w:rsidRPr="00436618"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F78CF4" w14:textId="29058ED5" w:rsidR="00374410" w:rsidRPr="00436618" w:rsidRDefault="00374410" w:rsidP="00374410">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D.1desp</w:t>
            </w:r>
          </w:p>
        </w:tc>
        <w:tc>
          <w:tcPr>
            <w:tcW w:w="1467" w:type="dxa"/>
            <w:tcBorders>
              <w:top w:val="nil"/>
              <w:left w:val="nil"/>
              <w:bottom w:val="nil"/>
              <w:right w:val="nil"/>
            </w:tcBorders>
            <w:vAlign w:val="center"/>
            <w:hideMark/>
          </w:tcPr>
          <w:p w14:paraId="49E72330"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33DCB45"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4ABDFF2"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0BB2480" w14:textId="15FC9F1B"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AF6FF2"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B665181"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F51C3B7"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ECE1514"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630B72AF" w14:textId="51827BDC"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3)</w:t>
            </w:r>
          </w:p>
        </w:tc>
      </w:tr>
      <w:tr w:rsidR="00374410" w:rsidRPr="00436618"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E767E7" w14:textId="5E0904B3" w:rsidR="00374410" w:rsidRPr="00436618" w:rsidRDefault="00374410" w:rsidP="00374410">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5E89B20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63809235"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675F443"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6289598" w14:textId="60CBCDDF"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34</w:t>
            </w:r>
            <w:r w:rsidRPr="00374410">
              <w:rPr>
                <w:rFonts w:ascii="Times New Roman" w:hAnsi="Times New Roman"/>
                <w:sz w:val="20"/>
                <w:szCs w:val="20"/>
                <w:vertAlign w:val="superscript"/>
                <w:lang w:val="en-US"/>
              </w:rPr>
              <w:t>***</w:t>
            </w:r>
          </w:p>
        </w:tc>
      </w:tr>
      <w:tr w:rsidR="00374410" w:rsidRPr="00436618"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3BF796C"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53A1E8C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56C954E"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1A897D8"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BD61063" w14:textId="46EEF223"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7)</w:t>
            </w:r>
          </w:p>
        </w:tc>
      </w:tr>
      <w:tr w:rsidR="00374410" w:rsidRPr="00436618"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361E72A" w14:textId="56EB0204"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0DEE1C3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2BE0BE2"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FDA87A9"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D933ED5" w14:textId="48A791F7"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67</w:t>
            </w:r>
            <w:r w:rsidRPr="00374410">
              <w:rPr>
                <w:rFonts w:ascii="Times New Roman" w:hAnsi="Times New Roman"/>
                <w:sz w:val="20"/>
                <w:szCs w:val="20"/>
                <w:vertAlign w:val="superscript"/>
                <w:lang w:val="en-US"/>
              </w:rPr>
              <w:t>***</w:t>
            </w:r>
          </w:p>
        </w:tc>
      </w:tr>
      <w:tr w:rsidR="00374410" w:rsidRPr="00436618"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B5ADEA9"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81CC30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72739266"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6C45A99"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5D4900D" w14:textId="532D5A67"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F189A6"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3A3A97F2" w14:textId="6E8CB60A"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71</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4E3F54E" w14:textId="0B0ABBC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0.883</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8469BBB" w14:textId="5D8FFA8D"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33</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77D1526F" w14:textId="4A2F860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34</w:t>
            </w:r>
            <w:r w:rsidRPr="00374410">
              <w:rPr>
                <w:rFonts w:ascii="Times New Roman" w:hAnsi="Times New Roman"/>
                <w:sz w:val="20"/>
                <w:szCs w:val="20"/>
                <w:vertAlign w:val="superscript"/>
                <w:lang w:val="en-US"/>
              </w:rPr>
              <w:t>***</w:t>
            </w:r>
          </w:p>
        </w:tc>
      </w:tr>
      <w:tr w:rsidR="00374410" w:rsidRPr="00436618"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7415871"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0EAB5BB" w14:textId="3374FD3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5)</w:t>
            </w:r>
          </w:p>
        </w:tc>
        <w:tc>
          <w:tcPr>
            <w:tcW w:w="1467" w:type="dxa"/>
            <w:tcBorders>
              <w:top w:val="nil"/>
              <w:left w:val="nil"/>
              <w:bottom w:val="nil"/>
              <w:right w:val="nil"/>
            </w:tcBorders>
            <w:vAlign w:val="center"/>
            <w:hideMark/>
          </w:tcPr>
          <w:p w14:paraId="174A6FC6" w14:textId="10E8087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72)</w:t>
            </w:r>
          </w:p>
        </w:tc>
        <w:tc>
          <w:tcPr>
            <w:tcW w:w="1467" w:type="dxa"/>
            <w:tcBorders>
              <w:top w:val="nil"/>
              <w:left w:val="nil"/>
              <w:bottom w:val="nil"/>
              <w:right w:val="nil"/>
            </w:tcBorders>
            <w:vAlign w:val="center"/>
            <w:hideMark/>
          </w:tcPr>
          <w:p w14:paraId="1DAEB22F" w14:textId="6D0BE96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911)</w:t>
            </w:r>
          </w:p>
        </w:tc>
        <w:tc>
          <w:tcPr>
            <w:tcW w:w="1468" w:type="dxa"/>
            <w:tcBorders>
              <w:top w:val="nil"/>
              <w:left w:val="nil"/>
              <w:bottom w:val="nil"/>
              <w:right w:val="nil"/>
            </w:tcBorders>
            <w:vAlign w:val="center"/>
            <w:hideMark/>
          </w:tcPr>
          <w:p w14:paraId="51F671D7" w14:textId="5E6E54F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912)</w:t>
            </w:r>
          </w:p>
        </w:tc>
      </w:tr>
      <w:tr w:rsidR="00400240" w:rsidRPr="00436618"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47CB0706" w14:textId="77777777" w:rsidR="00400240" w:rsidRPr="00436618" w:rsidRDefault="00400240" w:rsidP="009705DE">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52D94792"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49B966F"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0FE71DD5"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0703172"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400240" w:rsidRPr="00436618"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51EA78D4" w14:textId="77777777" w:rsidR="00400240" w:rsidRPr="00436618" w:rsidRDefault="00400240" w:rsidP="009705DE">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2B2A34D5"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D39A4BA"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777122C6"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4A4FF067"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400240" w:rsidRPr="00436618"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14CD6327" w14:textId="77777777" w:rsidR="00400240" w:rsidRPr="00436618" w:rsidRDefault="00400240" w:rsidP="009705DE">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2661795B"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47955A7"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3DD7A6FC"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152DD7AF"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374410" w:rsidRPr="00436618"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30AB5D"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vAlign w:val="center"/>
            <w:hideMark/>
          </w:tcPr>
          <w:p w14:paraId="632AC734" w14:textId="1AEDBAB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7" w:type="dxa"/>
            <w:tcBorders>
              <w:top w:val="nil"/>
              <w:left w:val="nil"/>
              <w:bottom w:val="nil"/>
              <w:right w:val="nil"/>
            </w:tcBorders>
            <w:vAlign w:val="center"/>
            <w:hideMark/>
          </w:tcPr>
          <w:p w14:paraId="7B290D79" w14:textId="7B215C0A"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7" w:type="dxa"/>
            <w:tcBorders>
              <w:top w:val="nil"/>
              <w:left w:val="nil"/>
              <w:bottom w:val="nil"/>
              <w:right w:val="nil"/>
            </w:tcBorders>
            <w:vAlign w:val="center"/>
            <w:hideMark/>
          </w:tcPr>
          <w:p w14:paraId="70F6D743" w14:textId="0A39ED8B"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8" w:type="dxa"/>
            <w:tcBorders>
              <w:top w:val="nil"/>
              <w:left w:val="nil"/>
              <w:bottom w:val="nil"/>
              <w:right w:val="nil"/>
            </w:tcBorders>
            <w:vAlign w:val="center"/>
            <w:hideMark/>
          </w:tcPr>
          <w:p w14:paraId="48AD0C5E" w14:textId="0D883186"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r>
      <w:tr w:rsidR="00374410" w:rsidRPr="00436618"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7CB8A9F"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vAlign w:val="center"/>
            <w:hideMark/>
          </w:tcPr>
          <w:p w14:paraId="1691B514" w14:textId="0D798035"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257</w:t>
            </w:r>
          </w:p>
        </w:tc>
        <w:tc>
          <w:tcPr>
            <w:tcW w:w="1467" w:type="dxa"/>
            <w:tcBorders>
              <w:top w:val="nil"/>
              <w:left w:val="nil"/>
              <w:bottom w:val="nil"/>
              <w:right w:val="nil"/>
            </w:tcBorders>
            <w:vAlign w:val="center"/>
            <w:hideMark/>
          </w:tcPr>
          <w:p w14:paraId="6EDC8665" w14:textId="4C7B0DD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00</w:t>
            </w:r>
          </w:p>
        </w:tc>
        <w:tc>
          <w:tcPr>
            <w:tcW w:w="1467" w:type="dxa"/>
            <w:tcBorders>
              <w:top w:val="nil"/>
              <w:left w:val="nil"/>
              <w:bottom w:val="nil"/>
              <w:right w:val="nil"/>
            </w:tcBorders>
            <w:vAlign w:val="center"/>
            <w:hideMark/>
          </w:tcPr>
          <w:p w14:paraId="1D1CD17F" w14:textId="61A919E3"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2</w:t>
            </w:r>
          </w:p>
        </w:tc>
        <w:tc>
          <w:tcPr>
            <w:tcW w:w="1468" w:type="dxa"/>
            <w:tcBorders>
              <w:top w:val="nil"/>
              <w:left w:val="nil"/>
              <w:bottom w:val="nil"/>
              <w:right w:val="nil"/>
            </w:tcBorders>
            <w:vAlign w:val="center"/>
            <w:hideMark/>
          </w:tcPr>
          <w:p w14:paraId="759DB1E7" w14:textId="1F49669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3</w:t>
            </w:r>
          </w:p>
        </w:tc>
      </w:tr>
      <w:tr w:rsidR="00374410" w:rsidRPr="00436618"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C5823BC"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vAlign w:val="center"/>
            <w:hideMark/>
          </w:tcPr>
          <w:p w14:paraId="3C5FC78D" w14:textId="2F764210"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256</w:t>
            </w:r>
          </w:p>
        </w:tc>
        <w:tc>
          <w:tcPr>
            <w:tcW w:w="1467" w:type="dxa"/>
            <w:tcBorders>
              <w:top w:val="nil"/>
              <w:left w:val="nil"/>
              <w:bottom w:val="nil"/>
              <w:right w:val="nil"/>
            </w:tcBorders>
            <w:vAlign w:val="center"/>
            <w:hideMark/>
          </w:tcPr>
          <w:p w14:paraId="41774769" w14:textId="7F1A0153"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597</w:t>
            </w:r>
          </w:p>
        </w:tc>
        <w:tc>
          <w:tcPr>
            <w:tcW w:w="1467" w:type="dxa"/>
            <w:tcBorders>
              <w:top w:val="nil"/>
              <w:left w:val="nil"/>
              <w:bottom w:val="nil"/>
              <w:right w:val="nil"/>
            </w:tcBorders>
            <w:vAlign w:val="center"/>
            <w:hideMark/>
          </w:tcPr>
          <w:p w14:paraId="17FB6329" w14:textId="781CE26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59</w:t>
            </w:r>
          </w:p>
        </w:tc>
        <w:tc>
          <w:tcPr>
            <w:tcW w:w="1468" w:type="dxa"/>
            <w:tcBorders>
              <w:top w:val="nil"/>
              <w:left w:val="nil"/>
              <w:bottom w:val="nil"/>
              <w:right w:val="nil"/>
            </w:tcBorders>
            <w:vAlign w:val="center"/>
            <w:hideMark/>
          </w:tcPr>
          <w:p w14:paraId="2217D178" w14:textId="07985244"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0</w:t>
            </w:r>
          </w:p>
        </w:tc>
      </w:tr>
      <w:tr w:rsidR="00400240" w:rsidRPr="00436618"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51341667" w14:textId="77777777" w:rsidR="00400240" w:rsidRPr="00436618" w:rsidRDefault="00400240" w:rsidP="009705DE">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564C4622" w14:textId="77777777" w:rsidR="00400240" w:rsidRPr="00436618" w:rsidRDefault="00400240" w:rsidP="009705DE">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472B6297"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6720555"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3F437CD9" w14:textId="77777777" w:rsidR="00400240" w:rsidRPr="00436618" w:rsidRDefault="00400240" w:rsidP="009705DE">
            <w:pPr>
              <w:spacing w:after="0" w:line="240" w:lineRule="auto"/>
              <w:jc w:val="center"/>
              <w:rPr>
                <w:rFonts w:asciiTheme="minorHAnsi" w:hAnsiTheme="minorHAnsi" w:cstheme="minorHAnsi"/>
                <w:sz w:val="20"/>
                <w:szCs w:val="20"/>
              </w:rPr>
            </w:pPr>
          </w:p>
        </w:tc>
      </w:tr>
      <w:tr w:rsidR="00400240" w:rsidRPr="00436618"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left w:val="nil"/>
              <w:bottom w:val="nil"/>
              <w:right w:val="nil"/>
            </w:tcBorders>
            <w:hideMark/>
          </w:tcPr>
          <w:p w14:paraId="392C7983" w14:textId="77777777" w:rsidR="00400240" w:rsidRPr="00436618" w:rsidRDefault="00400240" w:rsidP="009705DE">
            <w:pPr>
              <w:spacing w:after="0" w:line="240" w:lineRule="auto"/>
              <w:jc w:val="left"/>
              <w:rPr>
                <w:rFonts w:cstheme="minorHAnsi"/>
                <w:sz w:val="20"/>
                <w:szCs w:val="20"/>
              </w:rPr>
            </w:pPr>
            <w:r w:rsidRPr="00436618">
              <w:rPr>
                <w:rFonts w:asciiTheme="minorHAnsi" w:hAnsiTheme="minorHAnsi" w:cstheme="minorHAnsi"/>
                <w:sz w:val="20"/>
                <w:szCs w:val="20"/>
              </w:rPr>
              <w:t>Notas:</w:t>
            </w:r>
          </w:p>
          <w:p w14:paraId="7A3E5B5F" w14:textId="77777777" w:rsidR="00400240" w:rsidRPr="00436618" w:rsidRDefault="00400240" w:rsidP="009705DE">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454441F9" w14:textId="77777777" w:rsidR="00400240" w:rsidRPr="00436618" w:rsidRDefault="00400240" w:rsidP="007416B1">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tc>
      </w:tr>
    </w:tbl>
    <w:p w14:paraId="52A743DF" w14:textId="73A19F88" w:rsidR="00010844" w:rsidRDefault="00010844" w:rsidP="00D32E14"/>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1268" w:author="Diego Uriarte" w:date="2019-05-10T15:49:00Z"/>
          <w:lang w:val="es-ES"/>
        </w:rPr>
      </w:pPr>
      <w:bookmarkStart w:id="1269" w:name="_Toc6348731"/>
      <w:r>
        <w:rPr>
          <w:lang w:val="es-ES"/>
        </w:rPr>
        <w:lastRenderedPageBreak/>
        <w:t>Conclusiones y recomendaciones</w:t>
      </w:r>
      <w:bookmarkEnd w:id="1269"/>
    </w:p>
    <w:p w14:paraId="417A5BF6" w14:textId="77777777" w:rsidR="00D651D1" w:rsidRDefault="00D651D1">
      <w:pPr>
        <w:spacing w:after="200" w:line="276" w:lineRule="auto"/>
        <w:jc w:val="left"/>
        <w:rPr>
          <w:ins w:id="1270" w:author="Diego Uriarte" w:date="2019-05-10T15:49:00Z"/>
          <w:b/>
          <w:lang w:val="es-ES"/>
        </w:rPr>
      </w:pPr>
      <w:ins w:id="1271" w:author="Diego Uriarte" w:date="2019-05-10T15:49:00Z">
        <w:r>
          <w:rPr>
            <w:lang w:val="es-ES"/>
          </w:rPr>
          <w:br w:type="page"/>
        </w:r>
      </w:ins>
    </w:p>
    <w:p w14:paraId="241A4198" w14:textId="77777777" w:rsidR="00D651D1" w:rsidRDefault="00D651D1" w:rsidP="00D651D1">
      <w:pPr>
        <w:pStyle w:val="Ttulo1"/>
        <w:numPr>
          <w:ilvl w:val="0"/>
          <w:numId w:val="0"/>
        </w:numPr>
        <w:rPr>
          <w:ins w:id="1272" w:author="Diego Uriarte" w:date="2019-05-10T15:49:00Z"/>
          <w:lang w:val="es-ES"/>
        </w:rPr>
      </w:pPr>
      <w:ins w:id="1273" w:author="Diego Uriarte" w:date="2019-05-10T15:49:00Z">
        <w:r>
          <w:rPr>
            <w:lang w:val="es-ES"/>
          </w:rPr>
          <w:lastRenderedPageBreak/>
          <w:t>Anexos</w:t>
        </w:r>
      </w:ins>
    </w:p>
    <w:p w14:paraId="3D4E4C0E" w14:textId="72BCB5DB" w:rsidR="00D651D1" w:rsidRPr="007F1457" w:rsidRDefault="007F1457" w:rsidP="00D651D1">
      <w:pPr>
        <w:rPr>
          <w:ins w:id="1274" w:author="Diego Uriarte" w:date="2019-05-10T15:49:00Z"/>
          <w:b/>
          <w:lang w:val="es-ES"/>
        </w:rPr>
      </w:pPr>
      <w:ins w:id="1275"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1276" w:author="Diego Uriarte" w:date="2019-05-10T15:49:00Z"/>
          <w:lang w:val="es-ES"/>
        </w:rPr>
      </w:pPr>
      <w:ins w:id="1277"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1278"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1279"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1280" w:author="Diego Uriarte" w:date="2019-05-10T15:49:00Z"/>
        </w:rPr>
      </w:pPr>
      <w:ins w:id="1281"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1282"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1283"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Salop </w:t>
        </w:r>
        <w:r>
          <w:fldChar w:fldCharType="begin"/>
        </w:r>
      </w:ins>
      <w:ins w:id="1284"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1285"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1286" w:author="Diego Uriarte" w:date="2019-05-10T15:49:00Z"/>
        </w:rPr>
      </w:pPr>
      <w:ins w:id="1287"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1288"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1289" w:author="Diego Uriarte" w:date="2019-05-10T15:49:00Z"/>
        </w:rPr>
      </w:pPr>
      <w:ins w:id="1290"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1291" w:author="Diego Uriarte" w:date="2019-05-10T15:49:00Z"/>
        </w:rPr>
      </w:pPr>
      <w:ins w:id="1292"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1293" w:author="Diego Uriarte" w:date="2019-05-10T15:49:00Z"/>
        </w:rPr>
      </w:pPr>
      <w:ins w:id="1294"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1295" w:author="Diego Uriarte" w:date="2019-05-10T15:49:00Z"/>
        </w:rPr>
      </w:pPr>
      <w:ins w:id="1296"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1297" w:author="Diego Uriarte" w:date="2019-05-10T15:49:00Z"/>
        </w:rPr>
      </w:pPr>
      <w:ins w:id="1298"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1299" w:author="Diego Uriarte" w:date="2019-05-10T15:49:00Z"/>
        </w:rPr>
      </w:pPr>
      <w:ins w:id="1300"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1301" w:author="Diego Uriarte" w:date="2019-05-10T15:49:00Z"/>
        </w:rPr>
      </w:pPr>
      <m:oMathPara>
        <m:oMath>
          <m:r>
            <w:ins w:id="1302" w:author="Diego Uriarte" w:date="2019-05-10T15:49:00Z">
              <w:rPr>
                <w:rFonts w:ascii="Cambria Math" w:hAnsi="Cambria Math"/>
              </w:rPr>
              <m:t>S</m:t>
            </w:ins>
          </m:r>
          <m:sSub>
            <m:sSubPr>
              <m:ctrlPr>
                <w:ins w:id="1303" w:author="Diego Uriarte" w:date="2019-05-10T15:49:00Z">
                  <w:rPr>
                    <w:rFonts w:ascii="Cambria Math" w:hAnsi="Cambria Math"/>
                    <w:i/>
                  </w:rPr>
                </w:ins>
              </m:ctrlPr>
            </m:sSubPr>
            <m:e>
              <m:r>
                <w:ins w:id="1304" w:author="Diego Uriarte" w:date="2019-05-10T15:49:00Z">
                  <w:rPr>
                    <w:rFonts w:ascii="Cambria Math" w:hAnsi="Cambria Math"/>
                  </w:rPr>
                  <m:t>C</m:t>
                </w:ins>
              </m:r>
            </m:e>
            <m:sub>
              <m:r>
                <w:ins w:id="1305" w:author="Diego Uriarte" w:date="2019-05-10T15:49:00Z">
                  <w:rPr>
                    <w:rFonts w:ascii="Cambria Math" w:hAnsi="Cambria Math"/>
                  </w:rPr>
                  <m:t>i</m:t>
                </w:ins>
              </m:r>
            </m:sub>
          </m:sSub>
          <m:r>
            <w:ins w:id="1306" w:author="Diego Uriarte" w:date="2019-05-10T15:49:00Z">
              <w:rPr>
                <w:rFonts w:ascii="Cambria Math" w:hAnsi="Cambria Math"/>
              </w:rPr>
              <m:t>=</m:t>
            </w:ins>
          </m:r>
          <m:f>
            <m:fPr>
              <m:ctrlPr>
                <w:ins w:id="1307" w:author="Diego Uriarte" w:date="2019-05-10T15:49:00Z">
                  <w:rPr>
                    <w:rFonts w:ascii="Cambria Math" w:hAnsi="Cambria Math"/>
                    <w:i/>
                  </w:rPr>
                </w:ins>
              </m:ctrlPr>
            </m:fPr>
            <m:num>
              <m:f>
                <m:fPr>
                  <m:ctrlPr>
                    <w:ins w:id="1308" w:author="Diego Uriarte" w:date="2019-05-10T15:49:00Z">
                      <w:rPr>
                        <w:rFonts w:ascii="Cambria Math" w:hAnsi="Cambria Math"/>
                        <w:i/>
                      </w:rPr>
                    </w:ins>
                  </m:ctrlPr>
                </m:fPr>
                <m:num>
                  <m:r>
                    <w:ins w:id="1309" w:author="Diego Uriarte" w:date="2019-05-10T15:49:00Z">
                      <w:rPr>
                        <w:rFonts w:ascii="Cambria Math" w:hAnsi="Cambria Math"/>
                      </w:rPr>
                      <m:t>1+10+1+1</m:t>
                    </w:ins>
                  </m:r>
                </m:num>
                <m:den>
                  <m:r>
                    <w:ins w:id="1310" w:author="Diego Uriarte" w:date="2019-05-10T15:49:00Z">
                      <w:rPr>
                        <w:rFonts w:ascii="Cambria Math" w:hAnsi="Cambria Math"/>
                      </w:rPr>
                      <m:t>4</m:t>
                    </w:ins>
                  </m:r>
                </m:den>
              </m:f>
            </m:num>
            <m:den>
              <m:r>
                <w:ins w:id="1311" w:author="Diego Uriarte" w:date="2019-05-10T15:49:00Z">
                  <w:rPr>
                    <w:rFonts w:ascii="Cambria Math" w:hAnsi="Cambria Math"/>
                  </w:rPr>
                  <m:t>4</m:t>
                </w:ins>
              </m:r>
            </m:den>
          </m:f>
          <m:r>
            <w:ins w:id="1312" w:author="Diego Uriarte" w:date="2019-05-10T15:49:00Z">
              <w:rPr>
                <w:rFonts w:ascii="Cambria Math" w:hAnsi="Cambria Math"/>
              </w:rPr>
              <m:t>=0.8125</m:t>
            </w:ins>
          </m:r>
        </m:oMath>
      </m:oMathPara>
    </w:p>
    <w:p w14:paraId="229D55AE" w14:textId="504BEBA0" w:rsidR="002F748A" w:rsidRDefault="002F748A" w:rsidP="002F748A">
      <w:pPr>
        <w:pStyle w:val="Descripcin"/>
        <w:rPr>
          <w:ins w:id="1313" w:author="Diego Uriarte" w:date="2019-05-10T15:49:00Z"/>
        </w:rPr>
      </w:pPr>
      <w:bookmarkStart w:id="1314" w:name="_Ref8308077"/>
      <w:bookmarkStart w:id="1315" w:name="_Toc8395781"/>
      <w:ins w:id="1316" w:author="Diego Uriarte" w:date="2019-05-10T15:49:00Z">
        <w:r>
          <w:t xml:space="preserve">Gráfico </w:t>
        </w:r>
        <w:r>
          <w:fldChar w:fldCharType="begin"/>
        </w:r>
        <w:r>
          <w:instrText xml:space="preserve"> SEQ Gráfico \* ARABIC </w:instrText>
        </w:r>
        <w:r>
          <w:fldChar w:fldCharType="separate"/>
        </w:r>
      </w:ins>
      <w:ins w:id="1317" w:author="Diego Uriarte" w:date="2019-05-11T15:18:00Z">
        <w:r w:rsidR="00054043">
          <w:rPr>
            <w:noProof/>
          </w:rPr>
          <w:t>7</w:t>
        </w:r>
      </w:ins>
      <w:ins w:id="1318" w:author="Diego Uriarte" w:date="2019-05-10T15:49:00Z">
        <w:r>
          <w:fldChar w:fldCharType="end"/>
        </w:r>
        <w:bookmarkEnd w:id="1314"/>
        <w:r>
          <w:t xml:space="preserve">: </w:t>
        </w:r>
        <w:r w:rsidRPr="002F748A">
          <w:t>Clústeres</w:t>
        </w:r>
        <w:r>
          <w:t xml:space="preserve"> de estaciones para el distrito de San Isidro</w:t>
        </w:r>
        <w:bookmarkEnd w:id="1315"/>
      </w:ins>
    </w:p>
    <w:p w14:paraId="05A4ED56" w14:textId="093796BF" w:rsidR="00E61A74" w:rsidRDefault="002F748A" w:rsidP="002F748A">
      <w:pPr>
        <w:spacing w:after="0"/>
        <w:jc w:val="center"/>
        <w:rPr>
          <w:ins w:id="1319" w:author="Diego Uriarte" w:date="2019-05-10T15:49:00Z"/>
          <w:lang w:val="es-ES"/>
        </w:rPr>
      </w:pPr>
      <w:ins w:id="1320"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1321" w:author="Diego Uriarte" w:date="2019-05-10T15:49:00Z"/>
          <w:lang w:val="es-ES"/>
        </w:rPr>
      </w:pPr>
      <w:ins w:id="1322"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1323" w:name="_Toc6348732"/>
      <w:r w:rsidRPr="00A815AC">
        <w:rPr>
          <w:lang w:val="es-ES"/>
        </w:rPr>
        <w:lastRenderedPageBreak/>
        <w:t>Bibliografía</w:t>
      </w:r>
      <w:bookmarkEnd w:id="1323"/>
    </w:p>
    <w:p w14:paraId="78351113" w14:textId="77777777" w:rsidR="0031702D" w:rsidRPr="0031702D" w:rsidRDefault="005104A3">
      <w:pPr>
        <w:pStyle w:val="Bibliografa"/>
        <w:rPr>
          <w:ins w:id="1324" w:author="Diego Uriarte" w:date="2019-05-13T17:05:00Z"/>
          <w:rFonts w:ascii="Times New Roman" w:hAnsi="Times New Roman"/>
          <w:lang w:val="en-US"/>
          <w:rPrChange w:id="1325" w:author="Diego Uriarte" w:date="2019-05-13T17:05:00Z">
            <w:rPr>
              <w:ins w:id="1326" w:author="Diego Uriarte" w:date="2019-05-13T17:05:00Z"/>
            </w:rPr>
          </w:rPrChange>
        </w:rPr>
        <w:pPrChange w:id="1327" w:author="Diego Uriarte" w:date="2019-05-13T17:05:00Z">
          <w:pPr>
            <w:widowControl w:val="0"/>
            <w:autoSpaceDE w:val="0"/>
            <w:autoSpaceDN w:val="0"/>
            <w:adjustRightInd w:val="0"/>
            <w:spacing w:after="0" w:line="240" w:lineRule="auto"/>
          </w:pPr>
        </w:pPrChange>
      </w:pPr>
      <w:r>
        <w:fldChar w:fldCharType="begin"/>
      </w:r>
      <w:r w:rsidR="00EF71D3" w:rsidRPr="00612E37">
        <w:rPr>
          <w:lang w:val="es-ES"/>
          <w:rPrChange w:id="1328" w:author="Diego Uriarte" w:date="2019-05-14T15:21:00Z">
            <w:rPr>
              <w:lang w:val="en-US"/>
            </w:rPr>
          </w:rPrChange>
        </w:rPr>
        <w:instrText xml:space="preserve"> ADDIN ZOTERO_BIBL {"uncited":[],"omitted":[],"custom":[]} CSL_BIBLIOGRAPHY </w:instrText>
      </w:r>
      <w:r>
        <w:fldChar w:fldCharType="separate"/>
      </w:r>
      <w:ins w:id="1329" w:author="Diego Uriarte" w:date="2019-05-13T17:05:00Z">
        <w:r w:rsidR="0031702D" w:rsidRPr="00612E37">
          <w:rPr>
            <w:rFonts w:ascii="Times New Roman" w:hAnsi="Times New Roman"/>
            <w:lang w:val="es-ES"/>
            <w:rPrChange w:id="1330" w:author="Diego Uriarte" w:date="2019-05-14T15:21:00Z">
              <w:rPr/>
            </w:rPrChange>
          </w:rPr>
          <w:t xml:space="preserve">Anselin, L., Bera, A. K., Florax, R., &amp; Yoon, M. J. (1996). </w:t>
        </w:r>
        <w:r w:rsidR="0031702D" w:rsidRPr="0031702D">
          <w:rPr>
            <w:rFonts w:ascii="Times New Roman" w:hAnsi="Times New Roman"/>
            <w:lang w:val="en-US"/>
            <w:rPrChange w:id="1331" w:author="Diego Uriarte" w:date="2019-05-13T17:05:00Z">
              <w:rPr/>
            </w:rPrChange>
          </w:rPr>
          <w:t xml:space="preserve">Simple diagnostic tests for spatial dependence. </w:t>
        </w:r>
        <w:r w:rsidR="0031702D" w:rsidRPr="0031702D">
          <w:rPr>
            <w:rFonts w:ascii="Times New Roman" w:hAnsi="Times New Roman"/>
            <w:i/>
            <w:iCs/>
            <w:lang w:val="en-US"/>
            <w:rPrChange w:id="1332" w:author="Diego Uriarte" w:date="2019-05-13T17:05:00Z">
              <w:rPr>
                <w:i/>
                <w:iCs/>
              </w:rPr>
            </w:rPrChange>
          </w:rPr>
          <w:t>Regional Science and Urban Economics</w:t>
        </w:r>
        <w:r w:rsidR="0031702D" w:rsidRPr="0031702D">
          <w:rPr>
            <w:rFonts w:ascii="Times New Roman" w:hAnsi="Times New Roman"/>
            <w:lang w:val="en-US"/>
            <w:rPrChange w:id="1333" w:author="Diego Uriarte" w:date="2019-05-13T17:05:00Z">
              <w:rPr/>
            </w:rPrChange>
          </w:rPr>
          <w:t xml:space="preserve">, </w:t>
        </w:r>
        <w:r w:rsidR="0031702D" w:rsidRPr="0031702D">
          <w:rPr>
            <w:rFonts w:ascii="Times New Roman" w:hAnsi="Times New Roman"/>
            <w:i/>
            <w:iCs/>
            <w:lang w:val="en-US"/>
            <w:rPrChange w:id="1334" w:author="Diego Uriarte" w:date="2019-05-13T17:05:00Z">
              <w:rPr>
                <w:i/>
                <w:iCs/>
              </w:rPr>
            </w:rPrChange>
          </w:rPr>
          <w:t>26</w:t>
        </w:r>
        <w:r w:rsidR="0031702D" w:rsidRPr="0031702D">
          <w:rPr>
            <w:rFonts w:ascii="Times New Roman" w:hAnsi="Times New Roman"/>
            <w:lang w:val="en-US"/>
            <w:rPrChange w:id="1335" w:author="Diego Uriarte" w:date="2019-05-13T17:05:00Z">
              <w:rPr/>
            </w:rPrChange>
          </w:rPr>
          <w:t>(1), 77-104. https://doi.org/10.1016/0166-0462(95)02111-6</w:t>
        </w:r>
      </w:ins>
    </w:p>
    <w:p w14:paraId="26DCFDA4" w14:textId="77777777" w:rsidR="0031702D" w:rsidRPr="0031702D" w:rsidRDefault="0031702D">
      <w:pPr>
        <w:pStyle w:val="Bibliografa"/>
        <w:rPr>
          <w:ins w:id="1336" w:author="Diego Uriarte" w:date="2019-05-13T17:05:00Z"/>
          <w:rFonts w:ascii="Times New Roman" w:hAnsi="Times New Roman"/>
          <w:lang w:val="en-US"/>
          <w:rPrChange w:id="1337" w:author="Diego Uriarte" w:date="2019-05-13T17:05:00Z">
            <w:rPr>
              <w:ins w:id="1338" w:author="Diego Uriarte" w:date="2019-05-13T17:05:00Z"/>
            </w:rPr>
          </w:rPrChange>
        </w:rPr>
        <w:pPrChange w:id="1339" w:author="Diego Uriarte" w:date="2019-05-13T17:05:00Z">
          <w:pPr>
            <w:widowControl w:val="0"/>
            <w:autoSpaceDE w:val="0"/>
            <w:autoSpaceDN w:val="0"/>
            <w:adjustRightInd w:val="0"/>
            <w:spacing w:after="0" w:line="240" w:lineRule="auto"/>
          </w:pPr>
        </w:pPrChange>
      </w:pPr>
      <w:ins w:id="1340" w:author="Diego Uriarte" w:date="2019-05-13T17:05:00Z">
        <w:r w:rsidRPr="0031702D">
          <w:rPr>
            <w:rFonts w:ascii="Times New Roman" w:hAnsi="Times New Roman"/>
            <w:lang w:val="en-US"/>
            <w:rPrChange w:id="1341" w:author="Diego Uriarte" w:date="2019-05-13T17:05:00Z">
              <w:rPr/>
            </w:rPrChange>
          </w:rPr>
          <w:t xml:space="preserve">Ashenfelter, O., &amp; Hosken, D. (2010). The effect of mergers on consumer prices: Evidence from five mergers on the enforcement margin. </w:t>
        </w:r>
        <w:r w:rsidRPr="0031702D">
          <w:rPr>
            <w:rFonts w:ascii="Times New Roman" w:hAnsi="Times New Roman"/>
            <w:i/>
            <w:iCs/>
            <w:lang w:val="en-US"/>
            <w:rPrChange w:id="1342" w:author="Diego Uriarte" w:date="2019-05-13T17:05:00Z">
              <w:rPr>
                <w:i/>
                <w:iCs/>
              </w:rPr>
            </w:rPrChange>
          </w:rPr>
          <w:t>The Journal of Law and Economics</w:t>
        </w:r>
        <w:r w:rsidRPr="0031702D">
          <w:rPr>
            <w:rFonts w:ascii="Times New Roman" w:hAnsi="Times New Roman"/>
            <w:lang w:val="en-US"/>
            <w:rPrChange w:id="1343" w:author="Diego Uriarte" w:date="2019-05-13T17:05:00Z">
              <w:rPr/>
            </w:rPrChange>
          </w:rPr>
          <w:t xml:space="preserve">, </w:t>
        </w:r>
        <w:r w:rsidRPr="0031702D">
          <w:rPr>
            <w:rFonts w:ascii="Times New Roman" w:hAnsi="Times New Roman"/>
            <w:i/>
            <w:iCs/>
            <w:lang w:val="en-US"/>
            <w:rPrChange w:id="1344" w:author="Diego Uriarte" w:date="2019-05-13T17:05:00Z">
              <w:rPr>
                <w:i/>
                <w:iCs/>
              </w:rPr>
            </w:rPrChange>
          </w:rPr>
          <w:t>53</w:t>
        </w:r>
        <w:r w:rsidRPr="0031702D">
          <w:rPr>
            <w:rFonts w:ascii="Times New Roman" w:hAnsi="Times New Roman"/>
            <w:lang w:val="en-US"/>
            <w:rPrChange w:id="1345" w:author="Diego Uriarte" w:date="2019-05-13T17:05:00Z">
              <w:rPr/>
            </w:rPrChange>
          </w:rPr>
          <w:t>(3), 417–466.</w:t>
        </w:r>
      </w:ins>
    </w:p>
    <w:p w14:paraId="06FB3A3F" w14:textId="77777777" w:rsidR="0031702D" w:rsidRPr="0031702D" w:rsidRDefault="0031702D">
      <w:pPr>
        <w:pStyle w:val="Bibliografa"/>
        <w:rPr>
          <w:ins w:id="1346" w:author="Diego Uriarte" w:date="2019-05-13T17:05:00Z"/>
          <w:rFonts w:ascii="Times New Roman" w:hAnsi="Times New Roman"/>
          <w:lang w:val="en-US"/>
          <w:rPrChange w:id="1347" w:author="Diego Uriarte" w:date="2019-05-13T17:05:00Z">
            <w:rPr>
              <w:ins w:id="1348" w:author="Diego Uriarte" w:date="2019-05-13T17:05:00Z"/>
            </w:rPr>
          </w:rPrChange>
        </w:rPr>
        <w:pPrChange w:id="1349" w:author="Diego Uriarte" w:date="2019-05-13T17:05:00Z">
          <w:pPr>
            <w:widowControl w:val="0"/>
            <w:autoSpaceDE w:val="0"/>
            <w:autoSpaceDN w:val="0"/>
            <w:adjustRightInd w:val="0"/>
            <w:spacing w:after="0" w:line="240" w:lineRule="auto"/>
          </w:pPr>
        </w:pPrChange>
      </w:pPr>
      <w:ins w:id="1350" w:author="Diego Uriarte" w:date="2019-05-13T17:05:00Z">
        <w:r w:rsidRPr="0031702D">
          <w:rPr>
            <w:rFonts w:ascii="Times New Roman" w:hAnsi="Times New Roman"/>
            <w:lang w:val="en-US"/>
            <w:rPrChange w:id="1351" w:author="Diego Uriarte" w:date="2019-05-13T17:05:00Z">
              <w:rPr/>
            </w:rPrChange>
          </w:rPr>
          <w:t xml:space="preserve">Aurazo Iglesias, J. G., &amp; Rojas Milla, P. C. (2018). </w:t>
        </w:r>
        <w:r w:rsidRPr="0031702D">
          <w:rPr>
            <w:rFonts w:ascii="Times New Roman" w:hAnsi="Times New Roman"/>
            <w:i/>
            <w:iCs/>
            <w:rPrChange w:id="1352" w:author="Diego Uriarte" w:date="2019-05-13T17:05:00Z">
              <w:rPr>
                <w:i/>
                <w:iCs/>
              </w:rPr>
            </w:rPrChange>
          </w:rPr>
          <w:t>Modelo de competencia espacial: una aplicación al mercado retail del GNV en el Perú</w:t>
        </w:r>
        <w:r w:rsidRPr="0031702D">
          <w:rPr>
            <w:rFonts w:ascii="Times New Roman" w:hAnsi="Times New Roman"/>
            <w:rPrChange w:id="1353" w:author="Diego Uriarte" w:date="2019-05-13T17:05:00Z">
              <w:rPr/>
            </w:rPrChange>
          </w:rPr>
          <w:t xml:space="preserve">. </w:t>
        </w:r>
        <w:r w:rsidRPr="0031702D">
          <w:rPr>
            <w:rFonts w:ascii="Times New Roman" w:hAnsi="Times New Roman"/>
            <w:lang w:val="en-US"/>
            <w:rPrChange w:id="1354" w:author="Diego Uriarte" w:date="2019-05-13T17:05:00Z">
              <w:rPr/>
            </w:rPrChange>
          </w:rPr>
          <w:t>Perú.</w:t>
        </w:r>
      </w:ins>
    </w:p>
    <w:p w14:paraId="6EF6492B" w14:textId="77777777" w:rsidR="0031702D" w:rsidRPr="0031702D" w:rsidRDefault="0031702D">
      <w:pPr>
        <w:pStyle w:val="Bibliografa"/>
        <w:rPr>
          <w:ins w:id="1355" w:author="Diego Uriarte" w:date="2019-05-13T17:05:00Z"/>
          <w:rFonts w:ascii="Times New Roman" w:hAnsi="Times New Roman"/>
          <w:lang w:val="en-US"/>
          <w:rPrChange w:id="1356" w:author="Diego Uriarte" w:date="2019-05-13T17:05:00Z">
            <w:rPr>
              <w:ins w:id="1357" w:author="Diego Uriarte" w:date="2019-05-13T17:05:00Z"/>
            </w:rPr>
          </w:rPrChange>
        </w:rPr>
        <w:pPrChange w:id="1358" w:author="Diego Uriarte" w:date="2019-05-13T17:05:00Z">
          <w:pPr>
            <w:widowControl w:val="0"/>
            <w:autoSpaceDE w:val="0"/>
            <w:autoSpaceDN w:val="0"/>
            <w:adjustRightInd w:val="0"/>
            <w:spacing w:after="0" w:line="240" w:lineRule="auto"/>
          </w:pPr>
        </w:pPrChange>
      </w:pPr>
      <w:ins w:id="1359" w:author="Diego Uriarte" w:date="2019-05-13T17:05:00Z">
        <w:r w:rsidRPr="0031702D">
          <w:rPr>
            <w:rFonts w:ascii="Times New Roman" w:hAnsi="Times New Roman"/>
            <w:lang w:val="en-US"/>
            <w:rPrChange w:id="1360" w:author="Diego Uriarte" w:date="2019-05-13T17:05:00Z">
              <w:rPr/>
            </w:rPrChange>
          </w:rPr>
          <w:t xml:space="preserve">Byrne, P. F. (2010). </w:t>
        </w:r>
        <w:r w:rsidRPr="0031702D">
          <w:rPr>
            <w:rFonts w:ascii="Times New Roman" w:hAnsi="Times New Roman"/>
            <w:i/>
            <w:iCs/>
            <w:lang w:val="en-US"/>
            <w:rPrChange w:id="1361" w:author="Diego Uriarte" w:date="2019-05-13T17:05:00Z">
              <w:rPr>
                <w:i/>
                <w:iCs/>
              </w:rPr>
            </w:rPrChange>
          </w:rPr>
          <w:t>Geographic Competition in the Retail Gasoline Market: Who are a gas station’s competitors?</w:t>
        </w:r>
        <w:r w:rsidRPr="0031702D">
          <w:rPr>
            <w:rFonts w:ascii="Times New Roman" w:hAnsi="Times New Roman"/>
            <w:lang w:val="en-US"/>
            <w:rPrChange w:id="1362" w:author="Diego Uriarte" w:date="2019-05-13T17:05:00Z">
              <w:rPr/>
            </w:rPrChange>
          </w:rPr>
          <w:t xml:space="preserve"> (2), 23.</w:t>
        </w:r>
      </w:ins>
    </w:p>
    <w:p w14:paraId="7961DEFE" w14:textId="77777777" w:rsidR="0031702D" w:rsidRPr="0031702D" w:rsidRDefault="0031702D">
      <w:pPr>
        <w:pStyle w:val="Bibliografa"/>
        <w:rPr>
          <w:ins w:id="1363" w:author="Diego Uriarte" w:date="2019-05-13T17:05:00Z"/>
          <w:rFonts w:ascii="Times New Roman" w:hAnsi="Times New Roman"/>
          <w:lang w:val="en-US"/>
          <w:rPrChange w:id="1364" w:author="Diego Uriarte" w:date="2019-05-13T17:05:00Z">
            <w:rPr>
              <w:ins w:id="1365" w:author="Diego Uriarte" w:date="2019-05-13T17:05:00Z"/>
            </w:rPr>
          </w:rPrChange>
        </w:rPr>
        <w:pPrChange w:id="1366" w:author="Diego Uriarte" w:date="2019-05-13T17:05:00Z">
          <w:pPr>
            <w:widowControl w:val="0"/>
            <w:autoSpaceDE w:val="0"/>
            <w:autoSpaceDN w:val="0"/>
            <w:adjustRightInd w:val="0"/>
            <w:spacing w:after="0" w:line="240" w:lineRule="auto"/>
          </w:pPr>
        </w:pPrChange>
      </w:pPr>
      <w:ins w:id="1367" w:author="Diego Uriarte" w:date="2019-05-13T17:05:00Z">
        <w:r w:rsidRPr="0031702D">
          <w:rPr>
            <w:rFonts w:ascii="Times New Roman" w:hAnsi="Times New Roman"/>
            <w:lang w:val="en-US"/>
            <w:rPrChange w:id="1368" w:author="Diego Uriarte" w:date="2019-05-13T17:05:00Z">
              <w:rPr/>
            </w:rPrChange>
          </w:rPr>
          <w:t xml:space="preserve">Chung, Y., &amp; Park, H. (2014). Analysis of Spatial Interaction Effect of Retail Gasoline Price in Seoul. </w:t>
        </w:r>
        <w:r w:rsidRPr="0031702D">
          <w:rPr>
            <w:rFonts w:ascii="Times New Roman" w:hAnsi="Times New Roman"/>
            <w:i/>
            <w:iCs/>
            <w:lang w:val="en-US"/>
            <w:rPrChange w:id="1369" w:author="Diego Uriarte" w:date="2019-05-13T17:05:00Z">
              <w:rPr>
                <w:i/>
                <w:iCs/>
              </w:rPr>
            </w:rPrChange>
          </w:rPr>
          <w:t>Korea and the World Economy</w:t>
        </w:r>
        <w:r w:rsidRPr="0031702D">
          <w:rPr>
            <w:rFonts w:ascii="Times New Roman" w:hAnsi="Times New Roman"/>
            <w:lang w:val="en-US"/>
            <w:rPrChange w:id="1370" w:author="Diego Uriarte" w:date="2019-05-13T17:05:00Z">
              <w:rPr/>
            </w:rPrChange>
          </w:rPr>
          <w:t xml:space="preserve">, </w:t>
        </w:r>
        <w:r w:rsidRPr="0031702D">
          <w:rPr>
            <w:rFonts w:ascii="Times New Roman" w:hAnsi="Times New Roman"/>
            <w:i/>
            <w:iCs/>
            <w:lang w:val="en-US"/>
            <w:rPrChange w:id="1371" w:author="Diego Uriarte" w:date="2019-05-13T17:05:00Z">
              <w:rPr>
                <w:i/>
                <w:iCs/>
              </w:rPr>
            </w:rPrChange>
          </w:rPr>
          <w:t>15</w:t>
        </w:r>
        <w:r w:rsidRPr="0031702D">
          <w:rPr>
            <w:rFonts w:ascii="Times New Roman" w:hAnsi="Times New Roman"/>
            <w:lang w:val="en-US"/>
            <w:rPrChange w:id="1372" w:author="Diego Uriarte" w:date="2019-05-13T17:05:00Z">
              <w:rPr/>
            </w:rPrChange>
          </w:rPr>
          <w:t>(2), 209–241.</w:t>
        </w:r>
      </w:ins>
    </w:p>
    <w:p w14:paraId="3AB4B787" w14:textId="77777777" w:rsidR="0031702D" w:rsidRPr="0031702D" w:rsidRDefault="0031702D">
      <w:pPr>
        <w:pStyle w:val="Bibliografa"/>
        <w:rPr>
          <w:ins w:id="1373" w:author="Diego Uriarte" w:date="2019-05-13T17:05:00Z"/>
          <w:rFonts w:ascii="Times New Roman" w:hAnsi="Times New Roman"/>
          <w:lang w:val="en-US"/>
          <w:rPrChange w:id="1374" w:author="Diego Uriarte" w:date="2019-05-13T17:05:00Z">
            <w:rPr>
              <w:ins w:id="1375" w:author="Diego Uriarte" w:date="2019-05-13T17:05:00Z"/>
            </w:rPr>
          </w:rPrChange>
        </w:rPr>
        <w:pPrChange w:id="1376" w:author="Diego Uriarte" w:date="2019-05-13T17:05:00Z">
          <w:pPr>
            <w:widowControl w:val="0"/>
            <w:autoSpaceDE w:val="0"/>
            <w:autoSpaceDN w:val="0"/>
            <w:adjustRightInd w:val="0"/>
            <w:spacing w:after="0" w:line="240" w:lineRule="auto"/>
          </w:pPr>
        </w:pPrChange>
      </w:pPr>
      <w:ins w:id="1377" w:author="Diego Uriarte" w:date="2019-05-13T17:05:00Z">
        <w:r w:rsidRPr="0031702D">
          <w:rPr>
            <w:rFonts w:ascii="Times New Roman" w:hAnsi="Times New Roman"/>
            <w:lang w:val="en-US"/>
            <w:rPrChange w:id="1378" w:author="Diego Uriarte" w:date="2019-05-13T17:05:00Z">
              <w:rPr/>
            </w:rPrChange>
          </w:rPr>
          <w:t xml:space="preserve">Clemenz, G., &amp; Gugler, K. (2006). Locational choice and price competition: some empirical results for the austrian retail gasoline market. </w:t>
        </w:r>
        <w:r w:rsidRPr="0031702D">
          <w:rPr>
            <w:rFonts w:ascii="Times New Roman" w:hAnsi="Times New Roman"/>
            <w:i/>
            <w:iCs/>
            <w:lang w:val="en-US"/>
            <w:rPrChange w:id="1379" w:author="Diego Uriarte" w:date="2019-05-13T17:05:00Z">
              <w:rPr>
                <w:i/>
                <w:iCs/>
              </w:rPr>
            </w:rPrChange>
          </w:rPr>
          <w:t>Empirical Economics</w:t>
        </w:r>
        <w:r w:rsidRPr="0031702D">
          <w:rPr>
            <w:rFonts w:ascii="Times New Roman" w:hAnsi="Times New Roman"/>
            <w:lang w:val="en-US"/>
            <w:rPrChange w:id="1380" w:author="Diego Uriarte" w:date="2019-05-13T17:05:00Z">
              <w:rPr/>
            </w:rPrChange>
          </w:rPr>
          <w:t xml:space="preserve">, </w:t>
        </w:r>
        <w:r w:rsidRPr="0031702D">
          <w:rPr>
            <w:rFonts w:ascii="Times New Roman" w:hAnsi="Times New Roman"/>
            <w:i/>
            <w:iCs/>
            <w:lang w:val="en-US"/>
            <w:rPrChange w:id="1381" w:author="Diego Uriarte" w:date="2019-05-13T17:05:00Z">
              <w:rPr>
                <w:i/>
                <w:iCs/>
              </w:rPr>
            </w:rPrChange>
          </w:rPr>
          <w:t>31</w:t>
        </w:r>
        <w:r w:rsidRPr="0031702D">
          <w:rPr>
            <w:rFonts w:ascii="Times New Roman" w:hAnsi="Times New Roman"/>
            <w:lang w:val="en-US"/>
            <w:rPrChange w:id="1382" w:author="Diego Uriarte" w:date="2019-05-13T17:05:00Z">
              <w:rPr/>
            </w:rPrChange>
          </w:rPr>
          <w:t>(2), 291-312. https://doi.org/10.1007/s00181-005-0016-7</w:t>
        </w:r>
      </w:ins>
    </w:p>
    <w:p w14:paraId="41F17642" w14:textId="77777777" w:rsidR="0031702D" w:rsidRPr="0031702D" w:rsidRDefault="0031702D">
      <w:pPr>
        <w:pStyle w:val="Bibliografa"/>
        <w:rPr>
          <w:ins w:id="1383" w:author="Diego Uriarte" w:date="2019-05-13T17:05:00Z"/>
          <w:rFonts w:ascii="Times New Roman" w:hAnsi="Times New Roman"/>
          <w:lang w:val="en-US"/>
          <w:rPrChange w:id="1384" w:author="Diego Uriarte" w:date="2019-05-13T17:05:00Z">
            <w:rPr>
              <w:ins w:id="1385" w:author="Diego Uriarte" w:date="2019-05-13T17:05:00Z"/>
            </w:rPr>
          </w:rPrChange>
        </w:rPr>
        <w:pPrChange w:id="1386" w:author="Diego Uriarte" w:date="2019-05-13T17:05:00Z">
          <w:pPr>
            <w:widowControl w:val="0"/>
            <w:autoSpaceDE w:val="0"/>
            <w:autoSpaceDN w:val="0"/>
            <w:adjustRightInd w:val="0"/>
            <w:spacing w:after="0" w:line="240" w:lineRule="auto"/>
          </w:pPr>
        </w:pPrChange>
      </w:pPr>
      <w:ins w:id="1387" w:author="Diego Uriarte" w:date="2019-05-13T17:05:00Z">
        <w:r w:rsidRPr="0031702D">
          <w:rPr>
            <w:rFonts w:ascii="Times New Roman" w:hAnsi="Times New Roman"/>
            <w:lang w:val="en-US"/>
            <w:rPrChange w:id="1388" w:author="Diego Uriarte" w:date="2019-05-13T17:05:00Z">
              <w:rPr/>
            </w:rPrChange>
          </w:rPr>
          <w:t xml:space="preserve">Dale, P. (2004). </w:t>
        </w:r>
        <w:r w:rsidRPr="0031702D">
          <w:rPr>
            <w:rFonts w:ascii="Times New Roman" w:hAnsi="Times New Roman"/>
            <w:i/>
            <w:iCs/>
            <w:lang w:val="en-US"/>
            <w:rPrChange w:id="1389" w:author="Diego Uriarte" w:date="2019-05-13T17:05:00Z">
              <w:rPr>
                <w:i/>
                <w:iCs/>
              </w:rPr>
            </w:rPrChange>
          </w:rPr>
          <w:t>Introduction to Mathematical Techniques used in GIS</w:t>
        </w:r>
        <w:r w:rsidRPr="0031702D">
          <w:rPr>
            <w:rFonts w:ascii="Times New Roman" w:hAnsi="Times New Roman"/>
            <w:lang w:val="en-US"/>
            <w:rPrChange w:id="1390" w:author="Diego Uriarte" w:date="2019-05-13T17:05:00Z">
              <w:rPr/>
            </w:rPrChange>
          </w:rPr>
          <w:t>. CRC Press.</w:t>
        </w:r>
      </w:ins>
    </w:p>
    <w:p w14:paraId="67528F00" w14:textId="77777777" w:rsidR="0031702D" w:rsidRPr="0031702D" w:rsidRDefault="0031702D">
      <w:pPr>
        <w:pStyle w:val="Bibliografa"/>
        <w:rPr>
          <w:ins w:id="1391" w:author="Diego Uriarte" w:date="2019-05-13T17:05:00Z"/>
          <w:rFonts w:ascii="Times New Roman" w:hAnsi="Times New Roman"/>
          <w:lang w:val="en-US"/>
          <w:rPrChange w:id="1392" w:author="Diego Uriarte" w:date="2019-05-13T17:05:00Z">
            <w:rPr>
              <w:ins w:id="1393" w:author="Diego Uriarte" w:date="2019-05-13T17:05:00Z"/>
            </w:rPr>
          </w:rPrChange>
        </w:rPr>
        <w:pPrChange w:id="1394" w:author="Diego Uriarte" w:date="2019-05-13T17:05:00Z">
          <w:pPr>
            <w:widowControl w:val="0"/>
            <w:autoSpaceDE w:val="0"/>
            <w:autoSpaceDN w:val="0"/>
            <w:adjustRightInd w:val="0"/>
            <w:spacing w:after="0" w:line="240" w:lineRule="auto"/>
          </w:pPr>
        </w:pPrChange>
      </w:pPr>
      <w:ins w:id="1395" w:author="Diego Uriarte" w:date="2019-05-13T17:05:00Z">
        <w:r w:rsidRPr="0031702D">
          <w:rPr>
            <w:rFonts w:ascii="Times New Roman" w:hAnsi="Times New Roman"/>
            <w:lang w:val="en-US"/>
            <w:rPrChange w:id="1396" w:author="Diego Uriarte" w:date="2019-05-13T17:05:00Z">
              <w:rPr/>
            </w:rPrChange>
          </w:rPr>
          <w:t xml:space="preserve">Elhorst, J. P. (2010). Applied Spatial Econometrics: Raising the Bar. </w:t>
        </w:r>
        <w:r w:rsidRPr="0031702D">
          <w:rPr>
            <w:rFonts w:ascii="Times New Roman" w:hAnsi="Times New Roman"/>
            <w:i/>
            <w:iCs/>
            <w:lang w:val="en-US"/>
            <w:rPrChange w:id="1397" w:author="Diego Uriarte" w:date="2019-05-13T17:05:00Z">
              <w:rPr>
                <w:i/>
                <w:iCs/>
              </w:rPr>
            </w:rPrChange>
          </w:rPr>
          <w:t>Spatial Economic Analysis</w:t>
        </w:r>
        <w:r w:rsidRPr="0031702D">
          <w:rPr>
            <w:rFonts w:ascii="Times New Roman" w:hAnsi="Times New Roman"/>
            <w:lang w:val="en-US"/>
            <w:rPrChange w:id="1398" w:author="Diego Uriarte" w:date="2019-05-13T17:05:00Z">
              <w:rPr/>
            </w:rPrChange>
          </w:rPr>
          <w:t xml:space="preserve">, </w:t>
        </w:r>
        <w:r w:rsidRPr="0031702D">
          <w:rPr>
            <w:rFonts w:ascii="Times New Roman" w:hAnsi="Times New Roman"/>
            <w:i/>
            <w:iCs/>
            <w:lang w:val="en-US"/>
            <w:rPrChange w:id="1399" w:author="Diego Uriarte" w:date="2019-05-13T17:05:00Z">
              <w:rPr>
                <w:i/>
                <w:iCs/>
              </w:rPr>
            </w:rPrChange>
          </w:rPr>
          <w:t>5</w:t>
        </w:r>
        <w:r w:rsidRPr="0031702D">
          <w:rPr>
            <w:rFonts w:ascii="Times New Roman" w:hAnsi="Times New Roman"/>
            <w:lang w:val="en-US"/>
            <w:rPrChange w:id="1400" w:author="Diego Uriarte" w:date="2019-05-13T17:05:00Z">
              <w:rPr/>
            </w:rPrChange>
          </w:rPr>
          <w:t>(1), 9-28. https://doi.org/10.1080/17421770903541772</w:t>
        </w:r>
      </w:ins>
    </w:p>
    <w:p w14:paraId="6544E8B6" w14:textId="77777777" w:rsidR="0031702D" w:rsidRPr="0031702D" w:rsidRDefault="0031702D">
      <w:pPr>
        <w:pStyle w:val="Bibliografa"/>
        <w:rPr>
          <w:ins w:id="1401" w:author="Diego Uriarte" w:date="2019-05-13T17:05:00Z"/>
          <w:rFonts w:ascii="Times New Roman" w:hAnsi="Times New Roman"/>
          <w:lang w:val="en-US"/>
          <w:rPrChange w:id="1402" w:author="Diego Uriarte" w:date="2019-05-13T17:05:00Z">
            <w:rPr>
              <w:ins w:id="1403" w:author="Diego Uriarte" w:date="2019-05-13T17:05:00Z"/>
            </w:rPr>
          </w:rPrChange>
        </w:rPr>
        <w:pPrChange w:id="1404" w:author="Diego Uriarte" w:date="2019-05-13T17:05:00Z">
          <w:pPr>
            <w:widowControl w:val="0"/>
            <w:autoSpaceDE w:val="0"/>
            <w:autoSpaceDN w:val="0"/>
            <w:adjustRightInd w:val="0"/>
            <w:spacing w:after="0" w:line="240" w:lineRule="auto"/>
          </w:pPr>
        </w:pPrChange>
      </w:pPr>
      <w:ins w:id="1405" w:author="Diego Uriarte" w:date="2019-05-13T17:05:00Z">
        <w:r w:rsidRPr="0031702D">
          <w:rPr>
            <w:rFonts w:ascii="Times New Roman" w:hAnsi="Times New Roman"/>
            <w:lang w:val="en-US"/>
            <w:rPrChange w:id="1406" w:author="Diego Uriarte" w:date="2019-05-13T17:05:00Z">
              <w:rPr/>
            </w:rPrChange>
          </w:rPr>
          <w:t xml:space="preserve">Elhorst, J. P. (2014). </w:t>
        </w:r>
        <w:r w:rsidRPr="0031702D">
          <w:rPr>
            <w:rFonts w:ascii="Times New Roman" w:hAnsi="Times New Roman"/>
            <w:i/>
            <w:iCs/>
            <w:lang w:val="en-US"/>
            <w:rPrChange w:id="1407" w:author="Diego Uriarte" w:date="2019-05-13T17:05:00Z">
              <w:rPr>
                <w:i/>
                <w:iCs/>
              </w:rPr>
            </w:rPrChange>
          </w:rPr>
          <w:t>Spatial econometrics: from cross-sectional data to spatial panels</w:t>
        </w:r>
        <w:r w:rsidRPr="0031702D">
          <w:rPr>
            <w:rFonts w:ascii="Times New Roman" w:hAnsi="Times New Roman"/>
            <w:lang w:val="en-US"/>
            <w:rPrChange w:id="1408" w:author="Diego Uriarte" w:date="2019-05-13T17:05:00Z">
              <w:rPr/>
            </w:rPrChange>
          </w:rPr>
          <w:t xml:space="preserve"> (Vol. 479). Springer.</w:t>
        </w:r>
      </w:ins>
    </w:p>
    <w:p w14:paraId="1FA075AC" w14:textId="77777777" w:rsidR="0031702D" w:rsidRPr="0031702D" w:rsidRDefault="0031702D">
      <w:pPr>
        <w:pStyle w:val="Bibliografa"/>
        <w:rPr>
          <w:ins w:id="1409" w:author="Diego Uriarte" w:date="2019-05-13T17:05:00Z"/>
          <w:rFonts w:ascii="Times New Roman" w:hAnsi="Times New Roman"/>
          <w:lang w:val="en-US"/>
          <w:rPrChange w:id="1410" w:author="Diego Uriarte" w:date="2019-05-13T17:05:00Z">
            <w:rPr>
              <w:ins w:id="1411" w:author="Diego Uriarte" w:date="2019-05-13T17:05:00Z"/>
            </w:rPr>
          </w:rPrChange>
        </w:rPr>
        <w:pPrChange w:id="1412" w:author="Diego Uriarte" w:date="2019-05-13T17:05:00Z">
          <w:pPr>
            <w:widowControl w:val="0"/>
            <w:autoSpaceDE w:val="0"/>
            <w:autoSpaceDN w:val="0"/>
            <w:adjustRightInd w:val="0"/>
            <w:spacing w:after="0" w:line="240" w:lineRule="auto"/>
          </w:pPr>
        </w:pPrChange>
      </w:pPr>
      <w:ins w:id="1413" w:author="Diego Uriarte" w:date="2019-05-13T17:05:00Z">
        <w:r w:rsidRPr="0031702D">
          <w:rPr>
            <w:rFonts w:ascii="Times New Roman" w:hAnsi="Times New Roman"/>
            <w:lang w:val="en-US"/>
            <w:rPrChange w:id="1414" w:author="Diego Uriarte" w:date="2019-05-13T17:05:00Z">
              <w:rPr/>
            </w:rPrChange>
          </w:rPr>
          <w:t xml:space="preserve">Fingleton, B., &amp; Le Gallo, J. (2008). Estimating spatial models with endogenous variables, a spatial lag and spatially dependent disturbances: finite sample properties. </w:t>
        </w:r>
        <w:r w:rsidRPr="0031702D">
          <w:rPr>
            <w:rFonts w:ascii="Times New Roman" w:hAnsi="Times New Roman"/>
            <w:i/>
            <w:iCs/>
            <w:lang w:val="en-US"/>
            <w:rPrChange w:id="1415" w:author="Diego Uriarte" w:date="2019-05-13T17:05:00Z">
              <w:rPr>
                <w:i/>
                <w:iCs/>
              </w:rPr>
            </w:rPrChange>
          </w:rPr>
          <w:t>Papers in Regional Science</w:t>
        </w:r>
        <w:r w:rsidRPr="0031702D">
          <w:rPr>
            <w:rFonts w:ascii="Times New Roman" w:hAnsi="Times New Roman"/>
            <w:lang w:val="en-US"/>
            <w:rPrChange w:id="1416" w:author="Diego Uriarte" w:date="2019-05-13T17:05:00Z">
              <w:rPr/>
            </w:rPrChange>
          </w:rPr>
          <w:t xml:space="preserve">, </w:t>
        </w:r>
        <w:r w:rsidRPr="0031702D">
          <w:rPr>
            <w:rFonts w:ascii="Times New Roman" w:hAnsi="Times New Roman"/>
            <w:i/>
            <w:iCs/>
            <w:lang w:val="en-US"/>
            <w:rPrChange w:id="1417" w:author="Diego Uriarte" w:date="2019-05-13T17:05:00Z">
              <w:rPr>
                <w:i/>
                <w:iCs/>
              </w:rPr>
            </w:rPrChange>
          </w:rPr>
          <w:t>87</w:t>
        </w:r>
        <w:r w:rsidRPr="0031702D">
          <w:rPr>
            <w:rFonts w:ascii="Times New Roman" w:hAnsi="Times New Roman"/>
            <w:lang w:val="en-US"/>
            <w:rPrChange w:id="1418" w:author="Diego Uriarte" w:date="2019-05-13T17:05:00Z">
              <w:rPr/>
            </w:rPrChange>
          </w:rPr>
          <w:t>(3), 319–339.</w:t>
        </w:r>
      </w:ins>
    </w:p>
    <w:p w14:paraId="69CEFC02" w14:textId="77777777" w:rsidR="0031702D" w:rsidRPr="0031702D" w:rsidRDefault="0031702D">
      <w:pPr>
        <w:pStyle w:val="Bibliografa"/>
        <w:rPr>
          <w:ins w:id="1419" w:author="Diego Uriarte" w:date="2019-05-13T17:05:00Z"/>
          <w:rFonts w:ascii="Times New Roman" w:hAnsi="Times New Roman"/>
          <w:lang w:val="en-US"/>
          <w:rPrChange w:id="1420" w:author="Diego Uriarte" w:date="2019-05-13T17:05:00Z">
            <w:rPr>
              <w:ins w:id="1421" w:author="Diego Uriarte" w:date="2019-05-13T17:05:00Z"/>
            </w:rPr>
          </w:rPrChange>
        </w:rPr>
        <w:pPrChange w:id="1422" w:author="Diego Uriarte" w:date="2019-05-13T17:05:00Z">
          <w:pPr>
            <w:widowControl w:val="0"/>
            <w:autoSpaceDE w:val="0"/>
            <w:autoSpaceDN w:val="0"/>
            <w:adjustRightInd w:val="0"/>
            <w:spacing w:after="0" w:line="240" w:lineRule="auto"/>
          </w:pPr>
        </w:pPrChange>
      </w:pPr>
      <w:ins w:id="1423" w:author="Diego Uriarte" w:date="2019-05-13T17:05:00Z">
        <w:r w:rsidRPr="0031702D">
          <w:rPr>
            <w:rFonts w:ascii="Times New Roman" w:hAnsi="Times New Roman"/>
            <w:lang w:val="en-US"/>
            <w:rPrChange w:id="1424" w:author="Diego Uriarte" w:date="2019-05-13T17:05:00Z">
              <w:rPr/>
            </w:rPrChange>
          </w:rPr>
          <w:t xml:space="preserve">Hastings, J. S. (2004). Vertical Relationships and Competition in Retail Gasoline Markets: Empirical Evidence from Contract Changes in Southern California. </w:t>
        </w:r>
        <w:r w:rsidRPr="0031702D">
          <w:rPr>
            <w:rFonts w:ascii="Times New Roman" w:hAnsi="Times New Roman"/>
            <w:i/>
            <w:iCs/>
            <w:lang w:val="en-US"/>
            <w:rPrChange w:id="1425" w:author="Diego Uriarte" w:date="2019-05-13T17:05:00Z">
              <w:rPr>
                <w:i/>
                <w:iCs/>
              </w:rPr>
            </w:rPrChange>
          </w:rPr>
          <w:t>The American Economic Review</w:t>
        </w:r>
        <w:r w:rsidRPr="0031702D">
          <w:rPr>
            <w:rFonts w:ascii="Times New Roman" w:hAnsi="Times New Roman"/>
            <w:lang w:val="en-US"/>
            <w:rPrChange w:id="1426" w:author="Diego Uriarte" w:date="2019-05-13T17:05:00Z">
              <w:rPr/>
            </w:rPrChange>
          </w:rPr>
          <w:t xml:space="preserve">, </w:t>
        </w:r>
        <w:r w:rsidRPr="0031702D">
          <w:rPr>
            <w:rFonts w:ascii="Times New Roman" w:hAnsi="Times New Roman"/>
            <w:i/>
            <w:iCs/>
            <w:lang w:val="en-US"/>
            <w:rPrChange w:id="1427" w:author="Diego Uriarte" w:date="2019-05-13T17:05:00Z">
              <w:rPr>
                <w:i/>
                <w:iCs/>
              </w:rPr>
            </w:rPrChange>
          </w:rPr>
          <w:t>94</w:t>
        </w:r>
        <w:r w:rsidRPr="0031702D">
          <w:rPr>
            <w:rFonts w:ascii="Times New Roman" w:hAnsi="Times New Roman"/>
            <w:lang w:val="en-US"/>
            <w:rPrChange w:id="1428" w:author="Diego Uriarte" w:date="2019-05-13T17:05:00Z">
              <w:rPr/>
            </w:rPrChange>
          </w:rPr>
          <w:t>(1), 317-328. Recuperado de https://www.jstor.org/stable/3592781</w:t>
        </w:r>
      </w:ins>
    </w:p>
    <w:p w14:paraId="44A6BF3A" w14:textId="77777777" w:rsidR="0031702D" w:rsidRPr="0031702D" w:rsidRDefault="0031702D">
      <w:pPr>
        <w:pStyle w:val="Bibliografa"/>
        <w:rPr>
          <w:ins w:id="1429" w:author="Diego Uriarte" w:date="2019-05-13T17:05:00Z"/>
          <w:rFonts w:ascii="Times New Roman" w:hAnsi="Times New Roman"/>
          <w:lang w:val="en-US"/>
          <w:rPrChange w:id="1430" w:author="Diego Uriarte" w:date="2019-05-13T17:05:00Z">
            <w:rPr>
              <w:ins w:id="1431" w:author="Diego Uriarte" w:date="2019-05-13T17:05:00Z"/>
            </w:rPr>
          </w:rPrChange>
        </w:rPr>
        <w:pPrChange w:id="1432" w:author="Diego Uriarte" w:date="2019-05-13T17:05:00Z">
          <w:pPr>
            <w:widowControl w:val="0"/>
            <w:autoSpaceDE w:val="0"/>
            <w:autoSpaceDN w:val="0"/>
            <w:adjustRightInd w:val="0"/>
            <w:spacing w:after="0" w:line="240" w:lineRule="auto"/>
          </w:pPr>
        </w:pPrChange>
      </w:pPr>
      <w:ins w:id="1433" w:author="Diego Uriarte" w:date="2019-05-13T17:05:00Z">
        <w:r w:rsidRPr="0031702D">
          <w:rPr>
            <w:rFonts w:ascii="Times New Roman" w:hAnsi="Times New Roman"/>
            <w:lang w:val="en-US"/>
            <w:rPrChange w:id="1434" w:author="Diego Uriarte" w:date="2019-05-13T17:05:00Z">
              <w:rPr/>
            </w:rPrChange>
          </w:rPr>
          <w:t xml:space="preserve">Hogg, S., Hurn, S., McDonald, S., &amp; Rambaldi, A. (2012). </w:t>
        </w:r>
        <w:r w:rsidRPr="0031702D">
          <w:rPr>
            <w:rFonts w:ascii="Times New Roman" w:hAnsi="Times New Roman"/>
            <w:i/>
            <w:iCs/>
            <w:lang w:val="en-US"/>
            <w:rPrChange w:id="1435" w:author="Diego Uriarte" w:date="2019-05-13T17:05:00Z">
              <w:rPr>
                <w:i/>
                <w:iCs/>
              </w:rPr>
            </w:rPrChange>
          </w:rPr>
          <w:t>A Spatial Econometric Analysis of the E</w:t>
        </w:r>
        <w:r w:rsidRPr="0031702D">
          <w:rPr>
            <w:rFonts w:ascii="Times New Roman" w:hAnsi="Times New Roman"/>
            <w:i/>
            <w:iCs/>
            <w:rPrChange w:id="1436" w:author="Diego Uriarte" w:date="2019-05-13T17:05:00Z">
              <w:rPr>
                <w:i/>
                <w:iCs/>
              </w:rPr>
            </w:rPrChange>
          </w:rPr>
          <w:t>ﬀ</w:t>
        </w:r>
        <w:r w:rsidRPr="0031702D">
          <w:rPr>
            <w:rFonts w:ascii="Times New Roman" w:hAnsi="Times New Roman"/>
            <w:i/>
            <w:iCs/>
            <w:lang w:val="en-US"/>
            <w:rPrChange w:id="1437" w:author="Diego Uriarte" w:date="2019-05-13T17:05:00Z">
              <w:rPr>
                <w:i/>
                <w:iCs/>
              </w:rPr>
            </w:rPrChange>
          </w:rPr>
          <w:t>ect of Vertical Restraints and Branding on Retail Gasoline Pricing</w:t>
        </w:r>
        <w:r w:rsidRPr="0031702D">
          <w:rPr>
            <w:rFonts w:ascii="Times New Roman" w:hAnsi="Times New Roman"/>
            <w:lang w:val="en-US"/>
            <w:rPrChange w:id="1438" w:author="Diego Uriarte" w:date="2019-05-13T17:05:00Z">
              <w:rPr/>
            </w:rPrChange>
          </w:rPr>
          <w:t xml:space="preserve"> (N.</w:t>
        </w:r>
        <w:r w:rsidRPr="0031702D">
          <w:rPr>
            <w:rFonts w:ascii="Times New Roman" w:hAnsi="Times New Roman"/>
            <w:vertAlign w:val="superscript"/>
            <w:lang w:val="en-US"/>
            <w:rPrChange w:id="1439" w:author="Diego Uriarte" w:date="2019-05-13T17:05:00Z">
              <w:rPr>
                <w:vertAlign w:val="superscript"/>
              </w:rPr>
            </w:rPrChange>
          </w:rPr>
          <w:t>o</w:t>
        </w:r>
        <w:r w:rsidRPr="0031702D">
          <w:rPr>
            <w:rFonts w:ascii="Times New Roman" w:hAnsi="Times New Roman"/>
            <w:lang w:val="en-US"/>
            <w:rPrChange w:id="1440" w:author="Diego Uriarte" w:date="2019-05-13T17:05:00Z">
              <w:rPr/>
            </w:rPrChange>
          </w:rPr>
          <w:t xml:space="preserve"> 86). National Centre for Econometric Research.</w:t>
        </w:r>
      </w:ins>
    </w:p>
    <w:p w14:paraId="4C03007E" w14:textId="77777777" w:rsidR="0031702D" w:rsidRPr="0031702D" w:rsidRDefault="0031702D">
      <w:pPr>
        <w:pStyle w:val="Bibliografa"/>
        <w:rPr>
          <w:ins w:id="1441" w:author="Diego Uriarte" w:date="2019-05-13T17:05:00Z"/>
          <w:rFonts w:ascii="Times New Roman" w:hAnsi="Times New Roman"/>
          <w:rPrChange w:id="1442" w:author="Diego Uriarte" w:date="2019-05-13T17:05:00Z">
            <w:rPr>
              <w:ins w:id="1443" w:author="Diego Uriarte" w:date="2019-05-13T17:05:00Z"/>
            </w:rPr>
          </w:rPrChange>
        </w:rPr>
        <w:pPrChange w:id="1444" w:author="Diego Uriarte" w:date="2019-05-13T17:05:00Z">
          <w:pPr>
            <w:widowControl w:val="0"/>
            <w:autoSpaceDE w:val="0"/>
            <w:autoSpaceDN w:val="0"/>
            <w:adjustRightInd w:val="0"/>
            <w:spacing w:after="0" w:line="240" w:lineRule="auto"/>
          </w:pPr>
        </w:pPrChange>
      </w:pPr>
      <w:ins w:id="1445" w:author="Diego Uriarte" w:date="2019-05-13T17:05:00Z">
        <w:r w:rsidRPr="0031702D">
          <w:rPr>
            <w:rFonts w:ascii="Times New Roman" w:hAnsi="Times New Roman"/>
            <w:lang w:val="en-US"/>
            <w:rPrChange w:id="1446" w:author="Diego Uriarte" w:date="2019-05-13T17:05:00Z">
              <w:rPr/>
            </w:rPrChange>
          </w:rPr>
          <w:t xml:space="preserve">Houde, J.-F. (2012). Spatial Differentiation and Vertical Mergers in Retail Markets for Gasoline. </w:t>
        </w:r>
        <w:r w:rsidRPr="0031702D">
          <w:rPr>
            <w:rFonts w:ascii="Times New Roman" w:hAnsi="Times New Roman"/>
            <w:i/>
            <w:iCs/>
            <w:rPrChange w:id="1447" w:author="Diego Uriarte" w:date="2019-05-13T17:05:00Z">
              <w:rPr>
                <w:i/>
                <w:iCs/>
              </w:rPr>
            </w:rPrChange>
          </w:rPr>
          <w:t>American Economic Review</w:t>
        </w:r>
        <w:r w:rsidRPr="0031702D">
          <w:rPr>
            <w:rFonts w:ascii="Times New Roman" w:hAnsi="Times New Roman"/>
            <w:rPrChange w:id="1448" w:author="Diego Uriarte" w:date="2019-05-13T17:05:00Z">
              <w:rPr/>
            </w:rPrChange>
          </w:rPr>
          <w:t xml:space="preserve">, </w:t>
        </w:r>
        <w:r w:rsidRPr="0031702D">
          <w:rPr>
            <w:rFonts w:ascii="Times New Roman" w:hAnsi="Times New Roman"/>
            <w:i/>
            <w:iCs/>
            <w:rPrChange w:id="1449" w:author="Diego Uriarte" w:date="2019-05-13T17:05:00Z">
              <w:rPr>
                <w:i/>
                <w:iCs/>
              </w:rPr>
            </w:rPrChange>
          </w:rPr>
          <w:t>102</w:t>
        </w:r>
        <w:r w:rsidRPr="0031702D">
          <w:rPr>
            <w:rFonts w:ascii="Times New Roman" w:hAnsi="Times New Roman"/>
            <w:rPrChange w:id="1450" w:author="Diego Uriarte" w:date="2019-05-13T17:05:00Z">
              <w:rPr/>
            </w:rPrChange>
          </w:rPr>
          <w:t>(5), 2147-2182. https://doi.org/10.1257/aer.102.5.2147</w:t>
        </w:r>
      </w:ins>
    </w:p>
    <w:p w14:paraId="2A36B53F" w14:textId="77777777" w:rsidR="0031702D" w:rsidRPr="0031702D" w:rsidRDefault="0031702D">
      <w:pPr>
        <w:pStyle w:val="Bibliografa"/>
        <w:rPr>
          <w:ins w:id="1451" w:author="Diego Uriarte" w:date="2019-05-13T17:05:00Z"/>
          <w:rFonts w:ascii="Times New Roman" w:hAnsi="Times New Roman"/>
          <w:rPrChange w:id="1452" w:author="Diego Uriarte" w:date="2019-05-13T17:05:00Z">
            <w:rPr>
              <w:ins w:id="1453" w:author="Diego Uriarte" w:date="2019-05-13T17:05:00Z"/>
            </w:rPr>
          </w:rPrChange>
        </w:rPr>
        <w:pPrChange w:id="1454" w:author="Diego Uriarte" w:date="2019-05-13T17:05:00Z">
          <w:pPr>
            <w:widowControl w:val="0"/>
            <w:autoSpaceDE w:val="0"/>
            <w:autoSpaceDN w:val="0"/>
            <w:adjustRightInd w:val="0"/>
            <w:spacing w:after="0" w:line="240" w:lineRule="auto"/>
          </w:pPr>
        </w:pPrChange>
      </w:pPr>
      <w:ins w:id="1455" w:author="Diego Uriarte" w:date="2019-05-13T17:05:00Z">
        <w:r w:rsidRPr="0031702D">
          <w:rPr>
            <w:rFonts w:ascii="Times New Roman" w:hAnsi="Times New Roman"/>
            <w:rPrChange w:id="1456" w:author="Diego Uriarte" w:date="2019-05-13T17:05:00Z">
              <w:rPr/>
            </w:rPrChange>
          </w:rPr>
          <w:t xml:space="preserve">La Rosa, L. (2018, febrero 19). Primax: la estrategia tras la adquisición de Pecsa. </w:t>
        </w:r>
        <w:r w:rsidRPr="0031702D">
          <w:rPr>
            <w:rFonts w:ascii="Times New Roman" w:hAnsi="Times New Roman"/>
            <w:i/>
            <w:iCs/>
            <w:rPrChange w:id="1457" w:author="Diego Uriarte" w:date="2019-05-13T17:05:00Z">
              <w:rPr>
                <w:i/>
                <w:iCs/>
              </w:rPr>
            </w:rPrChange>
          </w:rPr>
          <w:t>Semana Económica</w:t>
        </w:r>
        <w:r w:rsidRPr="0031702D">
          <w:rPr>
            <w:rFonts w:ascii="Times New Roman" w:hAnsi="Times New Roman"/>
            <w:rPrChange w:id="1458" w:author="Diego Uriarte" w:date="2019-05-13T17:05:00Z">
              <w:rPr/>
            </w:rPrChange>
          </w:rPr>
          <w:t>. Recuperado de http://semanaeconomica.com/article/sectores-y-empresas/energia/267687-primax-la-estrategia-tras-la-adquisicion-de-pecsa/</w:t>
        </w:r>
      </w:ins>
    </w:p>
    <w:p w14:paraId="0FD3F2B4" w14:textId="77777777" w:rsidR="0031702D" w:rsidRPr="0031702D" w:rsidRDefault="0031702D">
      <w:pPr>
        <w:pStyle w:val="Bibliografa"/>
        <w:rPr>
          <w:ins w:id="1459" w:author="Diego Uriarte" w:date="2019-05-13T17:05:00Z"/>
          <w:rFonts w:ascii="Times New Roman" w:hAnsi="Times New Roman"/>
          <w:lang w:val="en-US"/>
          <w:rPrChange w:id="1460" w:author="Diego Uriarte" w:date="2019-05-13T17:05:00Z">
            <w:rPr>
              <w:ins w:id="1461" w:author="Diego Uriarte" w:date="2019-05-13T17:05:00Z"/>
            </w:rPr>
          </w:rPrChange>
        </w:rPr>
        <w:pPrChange w:id="1462" w:author="Diego Uriarte" w:date="2019-05-13T17:05:00Z">
          <w:pPr>
            <w:widowControl w:val="0"/>
            <w:autoSpaceDE w:val="0"/>
            <w:autoSpaceDN w:val="0"/>
            <w:adjustRightInd w:val="0"/>
            <w:spacing w:after="0" w:line="240" w:lineRule="auto"/>
          </w:pPr>
        </w:pPrChange>
      </w:pPr>
      <w:ins w:id="1463" w:author="Diego Uriarte" w:date="2019-05-13T17:05:00Z">
        <w:r w:rsidRPr="0031702D">
          <w:rPr>
            <w:rFonts w:ascii="Times New Roman" w:hAnsi="Times New Roman"/>
            <w:lang w:val="fr-FR"/>
            <w:rPrChange w:id="1464" w:author="Diego Uriarte" w:date="2019-05-13T17:05:00Z">
              <w:rPr/>
            </w:rPrChange>
          </w:rPr>
          <w:t xml:space="preserve">LeSage, J., &amp; Pace, R. K. (2009). </w:t>
        </w:r>
        <w:r w:rsidRPr="0031702D">
          <w:rPr>
            <w:rFonts w:ascii="Times New Roman" w:hAnsi="Times New Roman"/>
            <w:i/>
            <w:iCs/>
            <w:lang w:val="en-US"/>
            <w:rPrChange w:id="1465" w:author="Diego Uriarte" w:date="2019-05-13T17:05:00Z">
              <w:rPr>
                <w:i/>
                <w:iCs/>
              </w:rPr>
            </w:rPrChange>
          </w:rPr>
          <w:t>Introduction to spatial econometrics</w:t>
        </w:r>
        <w:r w:rsidRPr="0031702D">
          <w:rPr>
            <w:rFonts w:ascii="Times New Roman" w:hAnsi="Times New Roman"/>
            <w:lang w:val="en-US"/>
            <w:rPrChange w:id="1466" w:author="Diego Uriarte" w:date="2019-05-13T17:05:00Z">
              <w:rPr/>
            </w:rPrChange>
          </w:rPr>
          <w:t>. Chapman and Hall/CRC.</w:t>
        </w:r>
      </w:ins>
    </w:p>
    <w:p w14:paraId="51129B70" w14:textId="77777777" w:rsidR="0031702D" w:rsidRPr="0031702D" w:rsidRDefault="0031702D">
      <w:pPr>
        <w:pStyle w:val="Bibliografa"/>
        <w:rPr>
          <w:ins w:id="1467" w:author="Diego Uriarte" w:date="2019-05-13T17:05:00Z"/>
          <w:rFonts w:ascii="Times New Roman" w:hAnsi="Times New Roman"/>
          <w:rPrChange w:id="1468" w:author="Diego Uriarte" w:date="2019-05-13T17:05:00Z">
            <w:rPr>
              <w:ins w:id="1469" w:author="Diego Uriarte" w:date="2019-05-13T17:05:00Z"/>
            </w:rPr>
          </w:rPrChange>
        </w:rPr>
        <w:pPrChange w:id="1470" w:author="Diego Uriarte" w:date="2019-05-13T17:05:00Z">
          <w:pPr>
            <w:widowControl w:val="0"/>
            <w:autoSpaceDE w:val="0"/>
            <w:autoSpaceDN w:val="0"/>
            <w:adjustRightInd w:val="0"/>
            <w:spacing w:after="0" w:line="240" w:lineRule="auto"/>
          </w:pPr>
        </w:pPrChange>
      </w:pPr>
      <w:ins w:id="1471" w:author="Diego Uriarte" w:date="2019-05-13T17:05:00Z">
        <w:r w:rsidRPr="0031702D">
          <w:rPr>
            <w:rFonts w:ascii="Times New Roman" w:hAnsi="Times New Roman"/>
            <w:lang w:val="en-US"/>
            <w:rPrChange w:id="1472" w:author="Diego Uriarte" w:date="2019-05-13T17:05:00Z">
              <w:rPr/>
            </w:rPrChange>
          </w:rPr>
          <w:t xml:space="preserve">Manski, C. F. (1993). Identification of endogenous social effects: The reflection problem. </w:t>
        </w:r>
        <w:r w:rsidRPr="0031702D">
          <w:rPr>
            <w:rFonts w:ascii="Times New Roman" w:hAnsi="Times New Roman"/>
            <w:i/>
            <w:iCs/>
            <w:rPrChange w:id="1473" w:author="Diego Uriarte" w:date="2019-05-13T17:05:00Z">
              <w:rPr>
                <w:i/>
                <w:iCs/>
              </w:rPr>
            </w:rPrChange>
          </w:rPr>
          <w:t>The review of economic studies</w:t>
        </w:r>
        <w:r w:rsidRPr="0031702D">
          <w:rPr>
            <w:rFonts w:ascii="Times New Roman" w:hAnsi="Times New Roman"/>
            <w:rPrChange w:id="1474" w:author="Diego Uriarte" w:date="2019-05-13T17:05:00Z">
              <w:rPr/>
            </w:rPrChange>
          </w:rPr>
          <w:t xml:space="preserve">, </w:t>
        </w:r>
        <w:r w:rsidRPr="0031702D">
          <w:rPr>
            <w:rFonts w:ascii="Times New Roman" w:hAnsi="Times New Roman"/>
            <w:i/>
            <w:iCs/>
            <w:rPrChange w:id="1475" w:author="Diego Uriarte" w:date="2019-05-13T17:05:00Z">
              <w:rPr>
                <w:i/>
                <w:iCs/>
              </w:rPr>
            </w:rPrChange>
          </w:rPr>
          <w:t>60</w:t>
        </w:r>
        <w:r w:rsidRPr="0031702D">
          <w:rPr>
            <w:rFonts w:ascii="Times New Roman" w:hAnsi="Times New Roman"/>
            <w:rPrChange w:id="1476" w:author="Diego Uriarte" w:date="2019-05-13T17:05:00Z">
              <w:rPr/>
            </w:rPrChange>
          </w:rPr>
          <w:t>(3), 531–542.</w:t>
        </w:r>
      </w:ins>
    </w:p>
    <w:p w14:paraId="51E1EC6E" w14:textId="77777777" w:rsidR="0031702D" w:rsidRPr="0031702D" w:rsidRDefault="0031702D">
      <w:pPr>
        <w:pStyle w:val="Bibliografa"/>
        <w:rPr>
          <w:ins w:id="1477" w:author="Diego Uriarte" w:date="2019-05-13T17:05:00Z"/>
          <w:rFonts w:ascii="Times New Roman" w:hAnsi="Times New Roman"/>
          <w:rPrChange w:id="1478" w:author="Diego Uriarte" w:date="2019-05-13T17:05:00Z">
            <w:rPr>
              <w:ins w:id="1479" w:author="Diego Uriarte" w:date="2019-05-13T17:05:00Z"/>
            </w:rPr>
          </w:rPrChange>
        </w:rPr>
        <w:pPrChange w:id="1480" w:author="Diego Uriarte" w:date="2019-05-13T17:05:00Z">
          <w:pPr>
            <w:widowControl w:val="0"/>
            <w:autoSpaceDE w:val="0"/>
            <w:autoSpaceDN w:val="0"/>
            <w:adjustRightInd w:val="0"/>
            <w:spacing w:after="0" w:line="240" w:lineRule="auto"/>
          </w:pPr>
        </w:pPrChange>
      </w:pPr>
      <w:ins w:id="1481" w:author="Diego Uriarte" w:date="2019-05-13T17:05:00Z">
        <w:r w:rsidRPr="0031702D">
          <w:rPr>
            <w:rFonts w:ascii="Times New Roman" w:hAnsi="Times New Roman"/>
            <w:rPrChange w:id="1482" w:author="Diego Uriarte" w:date="2019-05-13T17:05:00Z">
              <w:rPr/>
            </w:rPrChange>
          </w:rPr>
          <w:t xml:space="preserve">Organismo Supervisor de la Inversión en Energía y Minería. (2015). </w:t>
        </w:r>
        <w:r w:rsidRPr="0031702D">
          <w:rPr>
            <w:rFonts w:ascii="Times New Roman" w:hAnsi="Times New Roman"/>
            <w:i/>
            <w:iCs/>
            <w:rPrChange w:id="1483" w:author="Diego Uriarte" w:date="2019-05-13T17:05:00Z">
              <w:rPr>
                <w:i/>
                <w:iCs/>
              </w:rPr>
            </w:rPrChange>
          </w:rPr>
          <w:t>La industria de los hidrocarburos líquidos en el Perú: 20 años de aporte al desarrollo del país</w:t>
        </w:r>
        <w:r w:rsidRPr="0031702D">
          <w:rPr>
            <w:rFonts w:ascii="Times New Roman" w:hAnsi="Times New Roman"/>
            <w:rPrChange w:id="1484" w:author="Diego Uriarte" w:date="2019-05-13T17:05:00Z">
              <w:rPr/>
            </w:rPrChange>
          </w:rPr>
          <w:t>. Recuperado de http://www.osinergmin.gob.pe/seccion/centro_documental/Institucional/Estudios_Economicos/Libros/Libro-industria-hidrocarburos-liquidos-Peru.pdf</w:t>
        </w:r>
      </w:ins>
    </w:p>
    <w:p w14:paraId="63382282" w14:textId="77777777" w:rsidR="0031702D" w:rsidRPr="0031702D" w:rsidRDefault="0031702D">
      <w:pPr>
        <w:pStyle w:val="Bibliografa"/>
        <w:rPr>
          <w:ins w:id="1485" w:author="Diego Uriarte" w:date="2019-05-13T17:05:00Z"/>
          <w:rFonts w:ascii="Times New Roman" w:hAnsi="Times New Roman"/>
          <w:lang w:val="en-US"/>
          <w:rPrChange w:id="1486" w:author="Diego Uriarte" w:date="2019-05-13T17:05:00Z">
            <w:rPr>
              <w:ins w:id="1487" w:author="Diego Uriarte" w:date="2019-05-13T17:05:00Z"/>
            </w:rPr>
          </w:rPrChange>
        </w:rPr>
        <w:pPrChange w:id="1488" w:author="Diego Uriarte" w:date="2019-05-13T17:05:00Z">
          <w:pPr>
            <w:widowControl w:val="0"/>
            <w:autoSpaceDE w:val="0"/>
            <w:autoSpaceDN w:val="0"/>
            <w:adjustRightInd w:val="0"/>
            <w:spacing w:after="0" w:line="240" w:lineRule="auto"/>
          </w:pPr>
        </w:pPrChange>
      </w:pPr>
      <w:ins w:id="1489" w:author="Diego Uriarte" w:date="2019-05-13T17:05:00Z">
        <w:r w:rsidRPr="0031702D">
          <w:rPr>
            <w:rFonts w:ascii="Times New Roman" w:hAnsi="Times New Roman"/>
            <w:lang w:val="en-US"/>
            <w:rPrChange w:id="1490" w:author="Diego Uriarte" w:date="2019-05-13T17:05:00Z">
              <w:rPr/>
            </w:rPrChange>
          </w:rPr>
          <w:lastRenderedPageBreak/>
          <w:t xml:space="preserve">Pautler, P. A. (2003). Evidence on mergers and acquisitions. </w:t>
        </w:r>
        <w:r w:rsidRPr="0031702D">
          <w:rPr>
            <w:rFonts w:ascii="Times New Roman" w:hAnsi="Times New Roman"/>
            <w:i/>
            <w:iCs/>
            <w:lang w:val="en-US"/>
            <w:rPrChange w:id="1491" w:author="Diego Uriarte" w:date="2019-05-13T17:05:00Z">
              <w:rPr>
                <w:i/>
                <w:iCs/>
              </w:rPr>
            </w:rPrChange>
          </w:rPr>
          <w:t>Antitrust Bull.</w:t>
        </w:r>
        <w:r w:rsidRPr="0031702D">
          <w:rPr>
            <w:rFonts w:ascii="Times New Roman" w:hAnsi="Times New Roman"/>
            <w:lang w:val="en-US"/>
            <w:rPrChange w:id="1492" w:author="Diego Uriarte" w:date="2019-05-13T17:05:00Z">
              <w:rPr/>
            </w:rPrChange>
          </w:rPr>
          <w:t xml:space="preserve">, </w:t>
        </w:r>
        <w:r w:rsidRPr="0031702D">
          <w:rPr>
            <w:rFonts w:ascii="Times New Roman" w:hAnsi="Times New Roman"/>
            <w:i/>
            <w:iCs/>
            <w:lang w:val="en-US"/>
            <w:rPrChange w:id="1493" w:author="Diego Uriarte" w:date="2019-05-13T17:05:00Z">
              <w:rPr>
                <w:i/>
                <w:iCs/>
              </w:rPr>
            </w:rPrChange>
          </w:rPr>
          <w:t>48</w:t>
        </w:r>
        <w:r w:rsidRPr="0031702D">
          <w:rPr>
            <w:rFonts w:ascii="Times New Roman" w:hAnsi="Times New Roman"/>
            <w:lang w:val="en-US"/>
            <w:rPrChange w:id="1494" w:author="Diego Uriarte" w:date="2019-05-13T17:05:00Z">
              <w:rPr/>
            </w:rPrChange>
          </w:rPr>
          <w:t>, 119.</w:t>
        </w:r>
      </w:ins>
    </w:p>
    <w:p w14:paraId="7B90BA4D" w14:textId="77777777" w:rsidR="0031702D" w:rsidRPr="0031702D" w:rsidRDefault="0031702D">
      <w:pPr>
        <w:pStyle w:val="Bibliografa"/>
        <w:rPr>
          <w:ins w:id="1495" w:author="Diego Uriarte" w:date="2019-05-13T17:05:00Z"/>
          <w:rFonts w:ascii="Times New Roman" w:hAnsi="Times New Roman"/>
          <w:lang w:val="en-US"/>
          <w:rPrChange w:id="1496" w:author="Diego Uriarte" w:date="2019-05-13T17:05:00Z">
            <w:rPr>
              <w:ins w:id="1497" w:author="Diego Uriarte" w:date="2019-05-13T17:05:00Z"/>
            </w:rPr>
          </w:rPrChange>
        </w:rPr>
        <w:pPrChange w:id="1498" w:author="Diego Uriarte" w:date="2019-05-13T17:05:00Z">
          <w:pPr>
            <w:widowControl w:val="0"/>
            <w:autoSpaceDE w:val="0"/>
            <w:autoSpaceDN w:val="0"/>
            <w:adjustRightInd w:val="0"/>
            <w:spacing w:after="0" w:line="240" w:lineRule="auto"/>
          </w:pPr>
        </w:pPrChange>
      </w:pPr>
      <w:ins w:id="1499" w:author="Diego Uriarte" w:date="2019-05-13T17:05:00Z">
        <w:r w:rsidRPr="0031702D">
          <w:rPr>
            <w:rFonts w:ascii="Times New Roman" w:hAnsi="Times New Roman"/>
            <w:lang w:val="en-US"/>
            <w:rPrChange w:id="1500" w:author="Diego Uriarte" w:date="2019-05-13T17:05:00Z">
              <w:rPr/>
            </w:rPrChange>
          </w:rPr>
          <w:t xml:space="preserve">Pennerstorfer, D. (2009). Spatial price competition in retail gasoline markets: evidence from Austria. </w:t>
        </w:r>
        <w:r w:rsidRPr="0031702D">
          <w:rPr>
            <w:rFonts w:ascii="Times New Roman" w:hAnsi="Times New Roman"/>
            <w:i/>
            <w:iCs/>
            <w:lang w:val="en-US"/>
            <w:rPrChange w:id="1501" w:author="Diego Uriarte" w:date="2019-05-13T17:05:00Z">
              <w:rPr>
                <w:i/>
                <w:iCs/>
              </w:rPr>
            </w:rPrChange>
          </w:rPr>
          <w:t>The Annals of Regional Science</w:t>
        </w:r>
        <w:r w:rsidRPr="0031702D">
          <w:rPr>
            <w:rFonts w:ascii="Times New Roman" w:hAnsi="Times New Roman"/>
            <w:lang w:val="en-US"/>
            <w:rPrChange w:id="1502" w:author="Diego Uriarte" w:date="2019-05-13T17:05:00Z">
              <w:rPr/>
            </w:rPrChange>
          </w:rPr>
          <w:t xml:space="preserve">, </w:t>
        </w:r>
        <w:r w:rsidRPr="0031702D">
          <w:rPr>
            <w:rFonts w:ascii="Times New Roman" w:hAnsi="Times New Roman"/>
            <w:i/>
            <w:iCs/>
            <w:lang w:val="en-US"/>
            <w:rPrChange w:id="1503" w:author="Diego Uriarte" w:date="2019-05-13T17:05:00Z">
              <w:rPr>
                <w:i/>
                <w:iCs/>
              </w:rPr>
            </w:rPrChange>
          </w:rPr>
          <w:t>43</w:t>
        </w:r>
        <w:r w:rsidRPr="0031702D">
          <w:rPr>
            <w:rFonts w:ascii="Times New Roman" w:hAnsi="Times New Roman"/>
            <w:lang w:val="en-US"/>
            <w:rPrChange w:id="1504" w:author="Diego Uriarte" w:date="2019-05-13T17:05:00Z">
              <w:rPr/>
            </w:rPrChange>
          </w:rPr>
          <w:t>(1), 133-158. https://doi.org/10.1007/s00168-007-0206-7</w:t>
        </w:r>
      </w:ins>
    </w:p>
    <w:p w14:paraId="7A481D72" w14:textId="77777777" w:rsidR="0031702D" w:rsidRPr="0031702D" w:rsidRDefault="0031702D">
      <w:pPr>
        <w:pStyle w:val="Bibliografa"/>
        <w:rPr>
          <w:ins w:id="1505" w:author="Diego Uriarte" w:date="2019-05-13T17:05:00Z"/>
          <w:rFonts w:ascii="Times New Roman" w:hAnsi="Times New Roman"/>
          <w:lang w:val="en-US"/>
          <w:rPrChange w:id="1506" w:author="Diego Uriarte" w:date="2019-05-13T17:05:00Z">
            <w:rPr>
              <w:ins w:id="1507" w:author="Diego Uriarte" w:date="2019-05-13T17:05:00Z"/>
            </w:rPr>
          </w:rPrChange>
        </w:rPr>
        <w:pPrChange w:id="1508" w:author="Diego Uriarte" w:date="2019-05-13T17:05:00Z">
          <w:pPr>
            <w:widowControl w:val="0"/>
            <w:autoSpaceDE w:val="0"/>
            <w:autoSpaceDN w:val="0"/>
            <w:adjustRightInd w:val="0"/>
            <w:spacing w:after="0" w:line="240" w:lineRule="auto"/>
          </w:pPr>
        </w:pPrChange>
      </w:pPr>
      <w:ins w:id="1509" w:author="Diego Uriarte" w:date="2019-05-13T17:05:00Z">
        <w:r w:rsidRPr="0031702D">
          <w:rPr>
            <w:rFonts w:ascii="Times New Roman" w:hAnsi="Times New Roman"/>
            <w:lang w:val="en-US"/>
            <w:rPrChange w:id="1510" w:author="Diego Uriarte" w:date="2019-05-13T17:05:00Z">
              <w:rPr/>
            </w:rPrChange>
          </w:rPr>
          <w:t xml:space="preserve">Pennerstorfer, D., &amp; Weiss, C. (2013). Spatial clustering and market power: Evidence from the retail gasoline market. </w:t>
        </w:r>
        <w:r w:rsidRPr="0031702D">
          <w:rPr>
            <w:rFonts w:ascii="Times New Roman" w:hAnsi="Times New Roman"/>
            <w:i/>
            <w:iCs/>
            <w:lang w:val="en-US"/>
            <w:rPrChange w:id="1511" w:author="Diego Uriarte" w:date="2019-05-13T17:05:00Z">
              <w:rPr>
                <w:i/>
                <w:iCs/>
              </w:rPr>
            </w:rPrChange>
          </w:rPr>
          <w:t>Regional Science and Urban Economics</w:t>
        </w:r>
        <w:r w:rsidRPr="0031702D">
          <w:rPr>
            <w:rFonts w:ascii="Times New Roman" w:hAnsi="Times New Roman"/>
            <w:lang w:val="en-US"/>
            <w:rPrChange w:id="1512" w:author="Diego Uriarte" w:date="2019-05-13T17:05:00Z">
              <w:rPr/>
            </w:rPrChange>
          </w:rPr>
          <w:t xml:space="preserve">, </w:t>
        </w:r>
        <w:r w:rsidRPr="0031702D">
          <w:rPr>
            <w:rFonts w:ascii="Times New Roman" w:hAnsi="Times New Roman"/>
            <w:i/>
            <w:iCs/>
            <w:lang w:val="en-US"/>
            <w:rPrChange w:id="1513" w:author="Diego Uriarte" w:date="2019-05-13T17:05:00Z">
              <w:rPr>
                <w:i/>
                <w:iCs/>
              </w:rPr>
            </w:rPrChange>
          </w:rPr>
          <w:t>43</w:t>
        </w:r>
        <w:r w:rsidRPr="0031702D">
          <w:rPr>
            <w:rFonts w:ascii="Times New Roman" w:hAnsi="Times New Roman"/>
            <w:lang w:val="en-US"/>
            <w:rPrChange w:id="1514" w:author="Diego Uriarte" w:date="2019-05-13T17:05:00Z">
              <w:rPr/>
            </w:rPrChange>
          </w:rPr>
          <w:t>(4), 661-675. https://doi.org/10.1016/j.regsciurbeco.2013.04.002</w:t>
        </w:r>
      </w:ins>
    </w:p>
    <w:p w14:paraId="3B9E99D2" w14:textId="77777777" w:rsidR="0031702D" w:rsidRPr="0031702D" w:rsidRDefault="0031702D">
      <w:pPr>
        <w:pStyle w:val="Bibliografa"/>
        <w:rPr>
          <w:ins w:id="1515" w:author="Diego Uriarte" w:date="2019-05-13T17:05:00Z"/>
          <w:rFonts w:ascii="Times New Roman" w:hAnsi="Times New Roman"/>
          <w:lang w:val="en-US"/>
          <w:rPrChange w:id="1516" w:author="Diego Uriarte" w:date="2019-05-13T17:05:00Z">
            <w:rPr>
              <w:ins w:id="1517" w:author="Diego Uriarte" w:date="2019-05-13T17:05:00Z"/>
            </w:rPr>
          </w:rPrChange>
        </w:rPr>
        <w:pPrChange w:id="1518" w:author="Diego Uriarte" w:date="2019-05-13T17:05:00Z">
          <w:pPr>
            <w:widowControl w:val="0"/>
            <w:autoSpaceDE w:val="0"/>
            <w:autoSpaceDN w:val="0"/>
            <w:adjustRightInd w:val="0"/>
            <w:spacing w:after="0" w:line="240" w:lineRule="auto"/>
          </w:pPr>
        </w:pPrChange>
      </w:pPr>
      <w:ins w:id="1519" w:author="Diego Uriarte" w:date="2019-05-13T17:05:00Z">
        <w:r w:rsidRPr="0031702D">
          <w:rPr>
            <w:rFonts w:ascii="Times New Roman" w:hAnsi="Times New Roman"/>
            <w:lang w:val="en-US"/>
            <w:rPrChange w:id="1520" w:author="Diego Uriarte" w:date="2019-05-13T17:05:00Z">
              <w:rPr/>
            </w:rPrChange>
          </w:rPr>
          <w:t xml:space="preserve">Salop, S. C. (1979). Monopolistic competition with outside goods. </w:t>
        </w:r>
        <w:r w:rsidRPr="0031702D">
          <w:rPr>
            <w:rFonts w:ascii="Times New Roman" w:hAnsi="Times New Roman"/>
            <w:i/>
            <w:iCs/>
            <w:lang w:val="en-US"/>
            <w:rPrChange w:id="1521" w:author="Diego Uriarte" w:date="2019-05-13T17:05:00Z">
              <w:rPr>
                <w:i/>
                <w:iCs/>
              </w:rPr>
            </w:rPrChange>
          </w:rPr>
          <w:t>Bell Journal of Economics</w:t>
        </w:r>
        <w:r w:rsidRPr="0031702D">
          <w:rPr>
            <w:rFonts w:ascii="Times New Roman" w:hAnsi="Times New Roman"/>
            <w:lang w:val="en-US"/>
            <w:rPrChange w:id="1522" w:author="Diego Uriarte" w:date="2019-05-13T17:05:00Z">
              <w:rPr/>
            </w:rPrChange>
          </w:rPr>
          <w:t xml:space="preserve">, </w:t>
        </w:r>
        <w:r w:rsidRPr="0031702D">
          <w:rPr>
            <w:rFonts w:ascii="Times New Roman" w:hAnsi="Times New Roman"/>
            <w:i/>
            <w:iCs/>
            <w:lang w:val="en-US"/>
            <w:rPrChange w:id="1523" w:author="Diego Uriarte" w:date="2019-05-13T17:05:00Z">
              <w:rPr>
                <w:i/>
                <w:iCs/>
              </w:rPr>
            </w:rPrChange>
          </w:rPr>
          <w:t>10</w:t>
        </w:r>
        <w:r w:rsidRPr="0031702D">
          <w:rPr>
            <w:rFonts w:ascii="Times New Roman" w:hAnsi="Times New Roman"/>
            <w:lang w:val="en-US"/>
            <w:rPrChange w:id="1524" w:author="Diego Uriarte" w:date="2019-05-13T17:05:00Z">
              <w:rPr/>
            </w:rPrChange>
          </w:rPr>
          <w:t>(1), 141-156.</w:t>
        </w:r>
      </w:ins>
    </w:p>
    <w:p w14:paraId="4E7FED6C" w14:textId="77777777" w:rsidR="0031702D" w:rsidRPr="0031702D" w:rsidRDefault="0031702D">
      <w:pPr>
        <w:pStyle w:val="Bibliografa"/>
        <w:rPr>
          <w:ins w:id="1525" w:author="Diego Uriarte" w:date="2019-05-13T17:05:00Z"/>
          <w:rFonts w:ascii="Times New Roman" w:hAnsi="Times New Roman"/>
          <w:rPrChange w:id="1526" w:author="Diego Uriarte" w:date="2019-05-13T17:05:00Z">
            <w:rPr>
              <w:ins w:id="1527" w:author="Diego Uriarte" w:date="2019-05-13T17:05:00Z"/>
            </w:rPr>
          </w:rPrChange>
        </w:rPr>
        <w:pPrChange w:id="1528" w:author="Diego Uriarte" w:date="2019-05-13T17:05:00Z">
          <w:pPr>
            <w:widowControl w:val="0"/>
            <w:autoSpaceDE w:val="0"/>
            <w:autoSpaceDN w:val="0"/>
            <w:adjustRightInd w:val="0"/>
            <w:spacing w:after="0" w:line="240" w:lineRule="auto"/>
          </w:pPr>
        </w:pPrChange>
      </w:pPr>
      <w:ins w:id="1529" w:author="Diego Uriarte" w:date="2019-05-13T17:05:00Z">
        <w:r w:rsidRPr="0031702D">
          <w:rPr>
            <w:rFonts w:ascii="Times New Roman" w:hAnsi="Times New Roman"/>
            <w:lang w:val="en-US"/>
            <w:rPrChange w:id="1530" w:author="Diego Uriarte" w:date="2019-05-13T17:05:00Z">
              <w:rPr/>
            </w:rPrChange>
          </w:rPr>
          <w:t xml:space="preserve">Stakhovych, S., &amp; Bijmolt, T. H. (2009). Specification of spatial models: A simulation study on weights matrices. </w:t>
        </w:r>
        <w:r w:rsidRPr="0031702D">
          <w:rPr>
            <w:rFonts w:ascii="Times New Roman" w:hAnsi="Times New Roman"/>
            <w:i/>
            <w:iCs/>
            <w:rPrChange w:id="1531" w:author="Diego Uriarte" w:date="2019-05-13T17:05:00Z">
              <w:rPr>
                <w:i/>
                <w:iCs/>
              </w:rPr>
            </w:rPrChange>
          </w:rPr>
          <w:t>Papers in Regional Science</w:t>
        </w:r>
        <w:r w:rsidRPr="0031702D">
          <w:rPr>
            <w:rFonts w:ascii="Times New Roman" w:hAnsi="Times New Roman"/>
            <w:rPrChange w:id="1532" w:author="Diego Uriarte" w:date="2019-05-13T17:05:00Z">
              <w:rPr/>
            </w:rPrChange>
          </w:rPr>
          <w:t xml:space="preserve">, </w:t>
        </w:r>
        <w:r w:rsidRPr="0031702D">
          <w:rPr>
            <w:rFonts w:ascii="Times New Roman" w:hAnsi="Times New Roman"/>
            <w:i/>
            <w:iCs/>
            <w:rPrChange w:id="1533" w:author="Diego Uriarte" w:date="2019-05-13T17:05:00Z">
              <w:rPr>
                <w:i/>
                <w:iCs/>
              </w:rPr>
            </w:rPrChange>
          </w:rPr>
          <w:t>88</w:t>
        </w:r>
        <w:r w:rsidRPr="0031702D">
          <w:rPr>
            <w:rFonts w:ascii="Times New Roman" w:hAnsi="Times New Roman"/>
            <w:rPrChange w:id="1534" w:author="Diego Uriarte" w:date="2019-05-13T17:05:00Z">
              <w:rPr/>
            </w:rPrChange>
          </w:rPr>
          <w:t>(2), 389–408.</w:t>
        </w:r>
      </w:ins>
    </w:p>
    <w:p w14:paraId="20E531F8" w14:textId="1CC423CD" w:rsidR="00E61A74" w:rsidRPr="00E61A74" w:rsidDel="00953183" w:rsidRDefault="00E61A74" w:rsidP="00E61A74">
      <w:pPr>
        <w:pStyle w:val="Bibliografa"/>
        <w:rPr>
          <w:del w:id="1535" w:author="Diego Uriarte" w:date="2019-05-10T17:08:00Z"/>
          <w:rFonts w:ascii="Times New Roman" w:hAnsi="Times New Roman"/>
          <w:lang w:val="en-US"/>
        </w:rPr>
      </w:pPr>
      <w:del w:id="1536"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1537" w:author="Diego Uriarte" w:date="2019-05-10T17:08:00Z"/>
          <w:rFonts w:ascii="Times New Roman" w:hAnsi="Times New Roman"/>
          <w:lang w:val="en-US"/>
        </w:rPr>
      </w:pPr>
      <w:del w:id="1538"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1539" w:author="Diego Uriarte" w:date="2019-05-10T17:08:00Z"/>
          <w:rFonts w:ascii="Times New Roman" w:hAnsi="Times New Roman"/>
        </w:rPr>
      </w:pPr>
      <w:del w:id="1540"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1541" w:author="Diego Uriarte" w:date="2019-05-10T17:08:00Z"/>
          <w:rFonts w:ascii="Times New Roman" w:hAnsi="Times New Roman"/>
          <w:lang w:val="en-US"/>
        </w:rPr>
      </w:pPr>
      <w:del w:id="1542"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1543" w:author="Diego Uriarte" w:date="2019-05-10T17:08:00Z"/>
          <w:rFonts w:ascii="Times New Roman" w:hAnsi="Times New Roman"/>
          <w:lang w:val="en-US"/>
        </w:rPr>
      </w:pPr>
      <w:del w:id="1544"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1545" w:author="Diego Uriarte" w:date="2019-05-10T17:08:00Z"/>
          <w:rFonts w:ascii="Times New Roman" w:hAnsi="Times New Roman"/>
          <w:lang w:val="en-US"/>
        </w:rPr>
      </w:pPr>
      <w:del w:id="1546"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1547" w:author="Diego Uriarte" w:date="2019-05-10T17:08:00Z"/>
          <w:rFonts w:ascii="Times New Roman" w:hAnsi="Times New Roman"/>
          <w:lang w:val="en-US"/>
        </w:rPr>
      </w:pPr>
      <w:del w:id="1548"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1549" w:author="Diego Uriarte" w:date="2019-05-10T17:08:00Z"/>
          <w:rFonts w:ascii="Times New Roman" w:hAnsi="Times New Roman"/>
          <w:lang w:val="en-US"/>
        </w:rPr>
      </w:pPr>
      <w:del w:id="1550"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1551" w:author="Diego Uriarte" w:date="2019-05-10T17:08:00Z"/>
          <w:rFonts w:ascii="Times New Roman" w:hAnsi="Times New Roman"/>
          <w:lang w:val="en-US"/>
        </w:rPr>
      </w:pPr>
      <w:del w:id="1552"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1553" w:author="Diego Uriarte" w:date="2019-05-10T17:08:00Z"/>
          <w:rFonts w:ascii="Times New Roman" w:hAnsi="Times New Roman"/>
          <w:lang w:val="en-US"/>
        </w:rPr>
      </w:pPr>
      <w:del w:id="1554"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1555" w:author="Diego Uriarte" w:date="2019-05-10T17:08:00Z"/>
          <w:rFonts w:ascii="Times New Roman" w:hAnsi="Times New Roman"/>
          <w:lang w:val="en-US"/>
        </w:rPr>
      </w:pPr>
      <w:del w:id="1556"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1557" w:author="Diego Uriarte" w:date="2019-05-10T17:08:00Z"/>
          <w:rFonts w:ascii="Times New Roman" w:hAnsi="Times New Roman"/>
          <w:lang w:val="en-US"/>
        </w:rPr>
      </w:pPr>
      <w:del w:id="1558"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1559" w:author="Diego Uriarte" w:date="2019-05-10T17:08:00Z"/>
          <w:rFonts w:ascii="Times New Roman" w:hAnsi="Times New Roman"/>
          <w:lang w:val="en-US"/>
        </w:rPr>
      </w:pPr>
      <w:del w:id="1560"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1561" w:author="Diego Uriarte" w:date="2019-05-10T17:08:00Z"/>
          <w:rFonts w:ascii="Times New Roman" w:hAnsi="Times New Roman"/>
          <w:lang w:val="en-US"/>
        </w:rPr>
      </w:pPr>
      <w:del w:id="1562"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1563" w:author="Diego Uriarte" w:date="2019-05-10T17:08:00Z"/>
          <w:rFonts w:ascii="Times New Roman" w:hAnsi="Times New Roman"/>
          <w:lang w:val="en-US"/>
        </w:rPr>
      </w:pPr>
      <w:del w:id="1564"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1565" w:author="Diego Uriarte" w:date="2019-05-10T17:08:00Z"/>
          <w:rFonts w:ascii="Times New Roman" w:hAnsi="Times New Roman"/>
          <w:lang w:val="en-US"/>
        </w:rPr>
      </w:pPr>
      <w:del w:id="1566"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1567" w:author="Diego Uriarte" w:date="2019-05-10T17:08:00Z"/>
          <w:rFonts w:ascii="Times New Roman" w:hAnsi="Times New Roman"/>
        </w:rPr>
      </w:pPr>
      <w:del w:id="1568"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1569" w:author="Diego Uriarte" w:date="2019-05-10T17:08:00Z"/>
          <w:rFonts w:ascii="Times New Roman" w:hAnsi="Times New Roman"/>
          <w:lang w:val="en-US"/>
        </w:rPr>
      </w:pPr>
      <w:del w:id="1570"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1571" w:author="Diego Uriarte" w:date="2019-05-10T17:08:00Z"/>
          <w:rFonts w:ascii="Times New Roman" w:hAnsi="Times New Roman"/>
          <w:lang w:val="en-US"/>
        </w:rPr>
      </w:pPr>
      <w:del w:id="1572"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1573" w:author="Diego Uriarte" w:date="2019-05-10T17:08:00Z"/>
          <w:rFonts w:ascii="Times New Roman" w:hAnsi="Times New Roman"/>
        </w:rPr>
      </w:pPr>
      <w:del w:id="1574"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1575" w:author="Diego Uriarte" w:date="2019-05-10T17:08:00Z"/>
          <w:rFonts w:ascii="Times New Roman" w:hAnsi="Times New Roman"/>
          <w:lang w:val="en-US"/>
        </w:rPr>
      </w:pPr>
      <w:del w:id="1576"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1577" w:author="Diego Uriarte" w:date="2019-05-10T17:08:00Z"/>
          <w:rFonts w:ascii="Times New Roman" w:hAnsi="Times New Roman"/>
          <w:lang w:val="en-US"/>
        </w:rPr>
      </w:pPr>
      <w:del w:id="1578"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1579" w:author="Diego Uriarte" w:date="2019-05-10T17:08:00Z"/>
          <w:rFonts w:ascii="Times New Roman" w:hAnsi="Times New Roman"/>
          <w:lang w:val="en-US"/>
        </w:rPr>
      </w:pPr>
      <w:del w:id="1580"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1581" w:author="Diego Uriarte" w:date="2019-05-10T17:08:00Z"/>
          <w:rFonts w:ascii="Times New Roman" w:hAnsi="Times New Roman"/>
          <w:lang w:val="en-US"/>
        </w:rPr>
      </w:pPr>
      <w:del w:id="1582"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1583" w:author="Diego Uriarte" w:date="2019-05-10T17:08:00Z"/>
          <w:rFonts w:ascii="Times New Roman" w:hAnsi="Times New Roman"/>
          <w:lang w:val="en-US"/>
        </w:rPr>
      </w:pPr>
      <w:del w:id="1584"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1585" w:author="Diego Uriarte" w:date="2019-05-10T17:08:00Z"/>
          <w:rFonts w:ascii="Times New Roman" w:hAnsi="Times New Roman"/>
          <w:lang w:val="en-US"/>
        </w:rPr>
      </w:pPr>
      <w:del w:id="1586"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1587" w:author="Diego Uriarte" w:date="2019-05-10T17:08:00Z"/>
          <w:rFonts w:ascii="Times New Roman" w:hAnsi="Times New Roman"/>
        </w:rPr>
      </w:pPr>
      <w:del w:id="1588"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D934E7" w:rsidRDefault="00D934E7">
      <w:pPr>
        <w:pStyle w:val="Textocomentario"/>
      </w:pPr>
      <w:r>
        <w:rPr>
          <w:rStyle w:val="Refdecomentario"/>
        </w:rPr>
        <w:annotationRef/>
      </w:r>
      <w:r>
        <w:t>Añadir párrafo sobre diff-in-diff espacial si se hace</w:t>
      </w:r>
    </w:p>
  </w:comment>
  <w:comment w:id="57" w:author="José Guillermo Díaz Gamarra" w:date="2019-05-02T14:15:00Z" w:initials="JGDG">
    <w:p w14:paraId="7F183681" w14:textId="59CEE1F8" w:rsidR="00D934E7" w:rsidRDefault="00D934E7">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D934E7" w:rsidRDefault="00D934E7">
      <w:pPr>
        <w:pStyle w:val="Textocomentario"/>
      </w:pPr>
      <w:hyperlink r:id="rId1" w:history="1">
        <w:r w:rsidRPr="002121A2">
          <w:rPr>
            <w:rStyle w:val="Hipervnculo"/>
          </w:rPr>
          <w:t>https://faculty.chicagobooth.edu/john.cochrane/research/papers/phd_paper_writing.pdf</w:t>
        </w:r>
      </w:hyperlink>
    </w:p>
    <w:p w14:paraId="1775357E" w14:textId="77777777" w:rsidR="00D934E7" w:rsidRDefault="00D934E7">
      <w:pPr>
        <w:pStyle w:val="Textocomentario"/>
      </w:pPr>
    </w:p>
    <w:p w14:paraId="05B80ED1" w14:textId="52AB829F" w:rsidR="00D934E7" w:rsidRPr="00DF18D5" w:rsidRDefault="00D934E7">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D934E7" w:rsidRDefault="00D934E7">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2" w:author="Diego Uriarte" w:date="2019-05-14T15:21:00Z" w:initials="DUC">
    <w:p w14:paraId="282A9E2C" w14:textId="2C4EB914" w:rsidR="00D934E7" w:rsidRDefault="00D934E7">
      <w:pPr>
        <w:pStyle w:val="Textocomentario"/>
      </w:pPr>
      <w:r>
        <w:rPr>
          <w:rStyle w:val="Refdecomentario"/>
        </w:rPr>
        <w:annotationRef/>
      </w:r>
      <w:r>
        <w:t>Atento con esta parte</w:t>
      </w:r>
    </w:p>
  </w:comment>
  <w:comment w:id="142" w:author="José Guillermo Díaz Gamarra" w:date="2019-05-02T14:26:00Z" w:initials="JGDG">
    <w:p w14:paraId="43529167" w14:textId="77777777" w:rsidR="00D934E7" w:rsidRDefault="00D934E7"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4" w:author="Diego Uriarte" w:date="2019-05-13T17:06:00Z" w:initials="DUC">
    <w:p w14:paraId="3BFF278B" w14:textId="6C56F883" w:rsidR="00D934E7" w:rsidRDefault="00D934E7">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85" w:author="José Guillermo Díaz Gamarra" w:date="2019-05-02T14:26:00Z" w:initials="JGDG">
    <w:p w14:paraId="601E35E6" w14:textId="462ABA0C" w:rsidR="00D934E7" w:rsidRDefault="00D934E7">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497" w:author="José Guillermo Díaz Gamarra" w:date="2019-05-02T14:28:00Z" w:initials="JGDG">
    <w:p w14:paraId="3B4D9A66" w14:textId="1C444BD2" w:rsidR="00D934E7" w:rsidRDefault="00D934E7">
      <w:pPr>
        <w:pStyle w:val="Textocomentario"/>
      </w:pPr>
      <w:r>
        <w:rPr>
          <w:rStyle w:val="Refdecomentario"/>
        </w:rPr>
        <w:annotationRef/>
      </w:r>
      <w:r>
        <w:t>Explicar qué significan estas ecuaciones, no se entiende el punto</w:t>
      </w:r>
    </w:p>
    <w:p w14:paraId="031D7901" w14:textId="58F7FD69" w:rsidR="00D934E7" w:rsidRDefault="00D934E7">
      <w:pPr>
        <w:pStyle w:val="Textocomentario"/>
      </w:pPr>
    </w:p>
    <w:p w14:paraId="3CC199A9" w14:textId="5C86259D" w:rsidR="00D934E7" w:rsidRDefault="00D934E7">
      <w:pPr>
        <w:pStyle w:val="Textocomentario"/>
      </w:pPr>
      <w:r>
        <w:t>También las usaría directamente para modelar tu problema, no presentarlas de manera genérica, sin interpretación….</w:t>
      </w:r>
    </w:p>
    <w:p w14:paraId="1FDF17DE" w14:textId="77777777" w:rsidR="00D934E7" w:rsidRDefault="00D934E7">
      <w:pPr>
        <w:pStyle w:val="Textocomentario"/>
      </w:pPr>
    </w:p>
    <w:p w14:paraId="4CA366E8" w14:textId="586190C1" w:rsidR="00D934E7" w:rsidRDefault="00D934E7">
      <w:pPr>
        <w:pStyle w:val="Textocomentario"/>
      </w:pPr>
      <w:r>
        <w:t>(generalmente se empieza de este modo cuando se trata de un paper de métodos, que no es el caso)</w:t>
      </w:r>
    </w:p>
  </w:comment>
  <w:comment w:id="499" w:author="José Guillermo Díaz Gamarra" w:date="2019-05-02T14:30:00Z" w:initials="JGDG">
    <w:p w14:paraId="64D177EB" w14:textId="11A49F99" w:rsidR="00D934E7" w:rsidRDefault="00D934E7">
      <w:pPr>
        <w:pStyle w:val="Textocomentario"/>
      </w:pPr>
      <w:r>
        <w:rPr>
          <w:rStyle w:val="Refdecomentario"/>
        </w:rPr>
        <w:annotationRef/>
      </w:r>
      <w:r>
        <w:t>Explicar mejor el modelo… ayudaría introducir sub-índices</w:t>
      </w:r>
    </w:p>
  </w:comment>
  <w:comment w:id="500" w:author="Guillermo Díaz" w:date="2019-05-09T11:59:00Z" w:initials="GD">
    <w:p w14:paraId="3E6671E8" w14:textId="43073232" w:rsidR="00D934E7" w:rsidRDefault="00D934E7">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503" w:author="Guillermo Díaz" w:date="2019-05-09T12:01:00Z" w:initials="GD">
    <w:p w14:paraId="3486CB0D" w14:textId="778F5335" w:rsidR="00D934E7" w:rsidRDefault="00D934E7">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96" w:author="José Guillermo Díaz Gamarra" w:date="2019-05-02T14:21:00Z" w:initials="JGDG">
    <w:p w14:paraId="30BBA280" w14:textId="6DDA38CF" w:rsidR="00D934E7" w:rsidRDefault="00D934E7" w:rsidP="005453E0">
      <w:pPr>
        <w:pStyle w:val="Textocomentario"/>
      </w:pPr>
      <w:r>
        <w:rPr>
          <w:rStyle w:val="Refdecomentario"/>
        </w:rPr>
        <w:annotationRef/>
      </w:r>
      <w:r>
        <w:t xml:space="preserve">Esta sección parece que debe ir en el capítulo III donde se habla sobre los detalles de la industria. </w:t>
      </w:r>
    </w:p>
  </w:comment>
  <w:comment w:id="597" w:author="Diego Uriarte" w:date="2019-05-10T17:03:00Z" w:initials="DUC">
    <w:p w14:paraId="179F7631" w14:textId="1BD2D3E1" w:rsidR="00D934E7" w:rsidRDefault="00D934E7">
      <w:pPr>
        <w:pStyle w:val="Textocomentario"/>
      </w:pPr>
      <w:r>
        <w:rPr>
          <w:rStyle w:val="Refdecomentario"/>
        </w:rPr>
        <w:annotationRef/>
      </w:r>
      <w:r>
        <w:t>De acuerdo, se consolida en una sola sección</w:t>
      </w:r>
    </w:p>
  </w:comment>
  <w:comment w:id="845" w:author="Guillermo Díaz" w:date="2019-05-09T12:07:00Z" w:initials="GD">
    <w:p w14:paraId="60D48600" w14:textId="3F0C3738" w:rsidR="00D934E7" w:rsidRDefault="00D934E7">
      <w:pPr>
        <w:pStyle w:val="Textocomentario"/>
      </w:pPr>
      <w:r>
        <w:rPr>
          <w:rStyle w:val="Refdecomentario"/>
        </w:rPr>
        <w:annotationRef/>
      </w:r>
      <w:r>
        <w:t xml:space="preserve">Sería interesante marcar en este gráfico el momento de la fusión… </w:t>
      </w:r>
    </w:p>
  </w:comment>
  <w:comment w:id="846" w:author="Diego Uriarte" w:date="2019-05-10T19:16:00Z" w:initials="DUC">
    <w:p w14:paraId="5FB683B3" w14:textId="1C7D392E" w:rsidR="00D934E7" w:rsidRDefault="00D934E7">
      <w:pPr>
        <w:pStyle w:val="Textocomentario"/>
      </w:pPr>
      <w:r>
        <w:rPr>
          <w:rStyle w:val="Refdecomentario"/>
        </w:rPr>
        <w:annotationRef/>
      </w:r>
      <w:r>
        <w:t>Se añade el momento de la compra, y se agregan los precios promedio para estaciones de propias operadas por Primax y Pecsa.</w:t>
      </w:r>
    </w:p>
  </w:comment>
  <w:comment w:id="1075" w:author="Guillermo Díaz" w:date="2019-05-09T12:08:00Z" w:initials="GD">
    <w:p w14:paraId="2B3F3A36" w14:textId="487CA6F5" w:rsidR="00D934E7" w:rsidRDefault="00D934E7">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1076" w:author="Diego Uriarte" w:date="2019-05-11T17:22:00Z" w:initials="DUC">
    <w:p w14:paraId="610EE202" w14:textId="083E3D16" w:rsidR="00D934E7" w:rsidRDefault="00D934E7">
      <w:pPr>
        <w:pStyle w:val="Textocomentario"/>
      </w:pPr>
      <w:r>
        <w:rPr>
          <w:rStyle w:val="Refdecomentario"/>
        </w:rPr>
        <w:annotationRef/>
      </w:r>
      <w:r>
        <w:t>Se añade gráfica en el capítulo 3 y párrafo discutiendo gasohol 90 y diésel.</w:t>
      </w:r>
    </w:p>
  </w:comment>
  <w:comment w:id="1078" w:author="Guillermo Díaz" w:date="2019-05-09T12:10:00Z" w:initials="GD">
    <w:p w14:paraId="255BE1AF" w14:textId="078C6E0B" w:rsidR="00D934E7" w:rsidRDefault="00D934E7">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1150" w:author="Guillermo Díaz" w:date="2019-05-09T12:12:00Z" w:initials="GD">
    <w:p w14:paraId="6DFA2129" w14:textId="4F305794" w:rsidR="00D934E7" w:rsidRDefault="00D934E7">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151" w:author="Diego Uriarte" w:date="2019-05-11T17:30:00Z" w:initials="DUC">
    <w:p w14:paraId="6AE2CF0A" w14:textId="2053A2F6" w:rsidR="00D934E7" w:rsidRDefault="00D934E7">
      <w:pPr>
        <w:pStyle w:val="Textocomentario"/>
      </w:pPr>
      <w:r>
        <w:rPr>
          <w:rStyle w:val="Refdecomentario"/>
        </w:rPr>
        <w:annotationRef/>
      </w:r>
      <w:r>
        <w:t>Se cambia el enfoque para discutir cual es la H0 y la implicancia de rechazarla.</w:t>
      </w:r>
    </w:p>
  </w:comment>
  <w:comment w:id="1174" w:author="Diego Uriarte" w:date="2019-05-11T17:37:00Z" w:initials="DUC">
    <w:p w14:paraId="4FA37589" w14:textId="41FCD272" w:rsidR="00D934E7" w:rsidRDefault="00D934E7">
      <w:pPr>
        <w:pStyle w:val="Textocomentario"/>
      </w:pPr>
      <w:r>
        <w:rPr>
          <w:rStyle w:val="Refdecomentario"/>
        </w:rPr>
        <w:annotationRef/>
      </w:r>
      <w:r>
        <w:t>Asegúrate de definirla mejor</w:t>
      </w:r>
    </w:p>
  </w:comment>
  <w:comment w:id="1212" w:author="Guillermo Díaz" w:date="2019-05-09T12:14:00Z" w:initials="GD">
    <w:p w14:paraId="1E2CEEA5" w14:textId="011A9FC7" w:rsidR="00D934E7" w:rsidRDefault="00D934E7">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214" w:author="Guillermo Díaz" w:date="2019-05-09T12:17:00Z" w:initials="GD">
    <w:p w14:paraId="6D58C6B0" w14:textId="5604C198" w:rsidR="00D934E7" w:rsidRPr="00354EDC" w:rsidRDefault="00D934E7">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1215" w:author="Diego Uriarte" w:date="2019-05-11T17:42:00Z" w:initials="DUC">
    <w:p w14:paraId="6DDA8345" w14:textId="5536E539" w:rsidR="00D934E7" w:rsidRDefault="00D934E7">
      <w:pPr>
        <w:pStyle w:val="Textocomentario"/>
      </w:pPr>
      <w:r>
        <w:rPr>
          <w:rStyle w:val="Refdecomentario"/>
        </w:rPr>
        <w:annotationRef/>
      </w:r>
      <w:r>
        <w:t>Se retira referencia a la estimación, y añaden las variables de interés de la regresión en corte transversal.</w:t>
      </w:r>
    </w:p>
  </w:comment>
  <w:comment w:id="1217" w:author="Guillermo Díaz" w:date="2019-05-09T12:21:00Z" w:initials="GD">
    <w:p w14:paraId="70A3AB2D" w14:textId="58E2D059" w:rsidR="00D934E7" w:rsidRDefault="00D934E7">
      <w:pPr>
        <w:pStyle w:val="Textocomentario"/>
      </w:pPr>
      <w:r>
        <w:rPr>
          <w:rStyle w:val="Refdecomentario"/>
        </w:rPr>
        <w:annotationRef/>
      </w:r>
      <w:r>
        <w:t>Qué significa esta variable? NO queda claro</w:t>
      </w:r>
    </w:p>
  </w:comment>
  <w:comment w:id="1218" w:author="Diego Uriarte" w:date="2019-05-15T17:31:00Z" w:initials="DUC">
    <w:p w14:paraId="32E9FD36" w14:textId="5EE4140E" w:rsidR="00D934E7" w:rsidRDefault="00D934E7">
      <w:pPr>
        <w:pStyle w:val="Textocomentario"/>
      </w:pPr>
      <w:r>
        <w:rPr>
          <w:rStyle w:val="Refdecomentario"/>
        </w:rPr>
        <w:annotationRef/>
      </w:r>
      <w:r>
        <w:t>Se explica en la revisión de la literatura y se añade apéndice</w:t>
      </w:r>
    </w:p>
  </w:comment>
  <w:comment w:id="1219" w:author="Diego Uriarte" w:date="2019-05-15T17:32:00Z" w:initials="DUC">
    <w:p w14:paraId="07554B7B" w14:textId="5D55E248" w:rsidR="00D934E7" w:rsidRDefault="00D934E7">
      <w:pPr>
        <w:pStyle w:val="Textocomentario"/>
      </w:pPr>
      <w:r>
        <w:rPr>
          <w:rStyle w:val="Refdecomentario"/>
        </w:rPr>
        <w:annotationRef/>
      </w:r>
      <w:r>
        <w:t>Podría ser usado si aplico spatial a DID, de lo contrario botar</w:t>
      </w:r>
    </w:p>
  </w:comment>
  <w:comment w:id="1242" w:author="Guillermo Díaz" w:date="2019-05-09T12:26:00Z" w:initials="GD">
    <w:p w14:paraId="62CA74FA" w14:textId="19CB58BB" w:rsidR="00D934E7" w:rsidRDefault="00D934E7">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32E9FD36" w15:paraIdParent="70A3AB2D" w15:done="0"/>
  <w15:commentEx w15:paraId="07554B7B"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A1A603" w14:textId="77777777" w:rsidR="00597B42" w:rsidRDefault="00597B42" w:rsidP="00F57A1B">
      <w:r>
        <w:separator/>
      </w:r>
    </w:p>
  </w:endnote>
  <w:endnote w:type="continuationSeparator" w:id="0">
    <w:p w14:paraId="691F8A1F" w14:textId="77777777" w:rsidR="00597B42" w:rsidRDefault="00597B42" w:rsidP="00F57A1B">
      <w:r>
        <w:continuationSeparator/>
      </w:r>
    </w:p>
  </w:endnote>
  <w:endnote w:type="continuationNotice" w:id="1">
    <w:p w14:paraId="55B3E889" w14:textId="77777777" w:rsidR="00597B42" w:rsidRDefault="00597B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D934E7" w:rsidRDefault="00D934E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815B6D" w14:textId="77777777" w:rsidR="00597B42" w:rsidRDefault="00597B42" w:rsidP="00F57A1B">
      <w:r>
        <w:separator/>
      </w:r>
    </w:p>
  </w:footnote>
  <w:footnote w:type="continuationSeparator" w:id="0">
    <w:p w14:paraId="76A17BA1" w14:textId="77777777" w:rsidR="00597B42" w:rsidRDefault="00597B42" w:rsidP="00F57A1B">
      <w:r>
        <w:continuationSeparator/>
      </w:r>
    </w:p>
  </w:footnote>
  <w:footnote w:type="continuationNotice" w:id="1">
    <w:p w14:paraId="18FFED73" w14:textId="77777777" w:rsidR="00597B42" w:rsidRDefault="00597B42">
      <w:pPr>
        <w:spacing w:after="0" w:line="240" w:lineRule="auto"/>
      </w:pPr>
    </w:p>
  </w:footnote>
  <w:footnote w:id="2">
    <w:p w14:paraId="2955C412" w14:textId="77777777" w:rsidR="00D934E7" w:rsidRDefault="00D934E7"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D934E7" w:rsidRPr="00DB477C" w:rsidDel="00B66247" w:rsidRDefault="00D934E7" w:rsidP="007B5B7A">
      <w:pPr>
        <w:pStyle w:val="Textonotapie"/>
        <w:rPr>
          <w:ins w:id="685" w:author="Diego Uriarte" w:date="2019-05-10T19:28:00Z"/>
          <w:del w:id="686" w:author="Diego Uriarte" w:date="2019-05-11T13:48:00Z"/>
          <w:lang w:val="es-ES"/>
        </w:rPr>
      </w:pPr>
      <w:ins w:id="687" w:author="Diego Uriarte" w:date="2019-05-10T19:28:00Z">
        <w:del w:id="688"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D934E7" w:rsidRPr="00DB477C" w:rsidDel="007B5B7A" w:rsidRDefault="00D934E7">
      <w:pPr>
        <w:pStyle w:val="Textonotapie"/>
        <w:rPr>
          <w:del w:id="858" w:author="Diego Uriarte" w:date="2019-05-10T19:27:00Z"/>
          <w:lang w:val="es-ES"/>
        </w:rPr>
      </w:pPr>
      <w:del w:id="859"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20B8B22" w:rsidR="00D934E7" w:rsidRDefault="00D934E7">
        <w:pPr>
          <w:pStyle w:val="Encabezado"/>
          <w:jc w:val="right"/>
        </w:pPr>
        <w:r>
          <w:fldChar w:fldCharType="begin"/>
        </w:r>
        <w:r>
          <w:instrText>PAGE   \* MERGEFORMAT</w:instrText>
        </w:r>
        <w:r>
          <w:fldChar w:fldCharType="separate"/>
        </w:r>
        <w:r w:rsidR="007668F1">
          <w:rPr>
            <w:noProof/>
          </w:rPr>
          <w:t>43</w:t>
        </w:r>
        <w:r>
          <w:fldChar w:fldCharType="end"/>
        </w:r>
      </w:p>
    </w:sdtContent>
  </w:sdt>
  <w:p w14:paraId="48712C0F" w14:textId="77777777" w:rsidR="00D934E7" w:rsidRDefault="00D934E7"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10844"/>
    <w:rsid w:val="00021C09"/>
    <w:rsid w:val="000271B0"/>
    <w:rsid w:val="00027EEA"/>
    <w:rsid w:val="0003097A"/>
    <w:rsid w:val="00032777"/>
    <w:rsid w:val="00041A5D"/>
    <w:rsid w:val="0004424C"/>
    <w:rsid w:val="000534AB"/>
    <w:rsid w:val="00054043"/>
    <w:rsid w:val="000615D8"/>
    <w:rsid w:val="0006185D"/>
    <w:rsid w:val="00061C8F"/>
    <w:rsid w:val="00063F4A"/>
    <w:rsid w:val="00067D45"/>
    <w:rsid w:val="0007438F"/>
    <w:rsid w:val="0007726E"/>
    <w:rsid w:val="00077ED8"/>
    <w:rsid w:val="00091768"/>
    <w:rsid w:val="000924E9"/>
    <w:rsid w:val="000A1199"/>
    <w:rsid w:val="000B0B6C"/>
    <w:rsid w:val="000B0CED"/>
    <w:rsid w:val="000B3D47"/>
    <w:rsid w:val="000B5BA8"/>
    <w:rsid w:val="000B623C"/>
    <w:rsid w:val="000B6883"/>
    <w:rsid w:val="000B68B8"/>
    <w:rsid w:val="000D15A3"/>
    <w:rsid w:val="000E1B51"/>
    <w:rsid w:val="000E4DBD"/>
    <w:rsid w:val="000E5223"/>
    <w:rsid w:val="000E65A3"/>
    <w:rsid w:val="000F00BA"/>
    <w:rsid w:val="000F2A85"/>
    <w:rsid w:val="00103A41"/>
    <w:rsid w:val="001046CB"/>
    <w:rsid w:val="00105ABA"/>
    <w:rsid w:val="00106C52"/>
    <w:rsid w:val="00106D35"/>
    <w:rsid w:val="00114A16"/>
    <w:rsid w:val="001162E9"/>
    <w:rsid w:val="00127563"/>
    <w:rsid w:val="00130F8F"/>
    <w:rsid w:val="00137AA9"/>
    <w:rsid w:val="001463C8"/>
    <w:rsid w:val="001508F9"/>
    <w:rsid w:val="001545F5"/>
    <w:rsid w:val="00160158"/>
    <w:rsid w:val="00161B3B"/>
    <w:rsid w:val="00164542"/>
    <w:rsid w:val="00170A3D"/>
    <w:rsid w:val="00172A61"/>
    <w:rsid w:val="00173517"/>
    <w:rsid w:val="00175C54"/>
    <w:rsid w:val="00180658"/>
    <w:rsid w:val="00197033"/>
    <w:rsid w:val="00197DD0"/>
    <w:rsid w:val="001B1B76"/>
    <w:rsid w:val="001B67D3"/>
    <w:rsid w:val="001B716E"/>
    <w:rsid w:val="001C45B8"/>
    <w:rsid w:val="001C4B13"/>
    <w:rsid w:val="001C530F"/>
    <w:rsid w:val="001D00B4"/>
    <w:rsid w:val="001D7AC0"/>
    <w:rsid w:val="001E52B9"/>
    <w:rsid w:val="001E55B1"/>
    <w:rsid w:val="002031DD"/>
    <w:rsid w:val="00213DE0"/>
    <w:rsid w:val="00214C22"/>
    <w:rsid w:val="002215C9"/>
    <w:rsid w:val="002215E6"/>
    <w:rsid w:val="00221CA5"/>
    <w:rsid w:val="00241A5F"/>
    <w:rsid w:val="002423DB"/>
    <w:rsid w:val="00243304"/>
    <w:rsid w:val="00244ACD"/>
    <w:rsid w:val="002455A1"/>
    <w:rsid w:val="002518E5"/>
    <w:rsid w:val="00265C61"/>
    <w:rsid w:val="002757AF"/>
    <w:rsid w:val="00276C7A"/>
    <w:rsid w:val="00277C8B"/>
    <w:rsid w:val="002A08F0"/>
    <w:rsid w:val="002A747B"/>
    <w:rsid w:val="002B4709"/>
    <w:rsid w:val="002C12C7"/>
    <w:rsid w:val="002D26B3"/>
    <w:rsid w:val="002E0259"/>
    <w:rsid w:val="002E7459"/>
    <w:rsid w:val="002E77DD"/>
    <w:rsid w:val="002F748A"/>
    <w:rsid w:val="00301825"/>
    <w:rsid w:val="0030580C"/>
    <w:rsid w:val="0030703F"/>
    <w:rsid w:val="00314830"/>
    <w:rsid w:val="00314D2F"/>
    <w:rsid w:val="0031702D"/>
    <w:rsid w:val="00320052"/>
    <w:rsid w:val="00333888"/>
    <w:rsid w:val="00335839"/>
    <w:rsid w:val="003416D5"/>
    <w:rsid w:val="00354EDC"/>
    <w:rsid w:val="00356395"/>
    <w:rsid w:val="0036311B"/>
    <w:rsid w:val="00374199"/>
    <w:rsid w:val="00374410"/>
    <w:rsid w:val="0038259E"/>
    <w:rsid w:val="00384D7C"/>
    <w:rsid w:val="0039418B"/>
    <w:rsid w:val="003A2120"/>
    <w:rsid w:val="003A5534"/>
    <w:rsid w:val="003B2467"/>
    <w:rsid w:val="003B25C6"/>
    <w:rsid w:val="003B4240"/>
    <w:rsid w:val="003C6F49"/>
    <w:rsid w:val="003D327C"/>
    <w:rsid w:val="003D517D"/>
    <w:rsid w:val="003D593A"/>
    <w:rsid w:val="003D7632"/>
    <w:rsid w:val="003E3DE7"/>
    <w:rsid w:val="00400240"/>
    <w:rsid w:val="00423B86"/>
    <w:rsid w:val="00423E13"/>
    <w:rsid w:val="00433136"/>
    <w:rsid w:val="00436618"/>
    <w:rsid w:val="00445710"/>
    <w:rsid w:val="00446C5B"/>
    <w:rsid w:val="00452AEC"/>
    <w:rsid w:val="00453674"/>
    <w:rsid w:val="004762C5"/>
    <w:rsid w:val="00484455"/>
    <w:rsid w:val="00493BB2"/>
    <w:rsid w:val="00497B45"/>
    <w:rsid w:val="004C1D64"/>
    <w:rsid w:val="004C28C9"/>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35A57"/>
    <w:rsid w:val="0054336F"/>
    <w:rsid w:val="005453E0"/>
    <w:rsid w:val="005470C8"/>
    <w:rsid w:val="005526A5"/>
    <w:rsid w:val="005566A4"/>
    <w:rsid w:val="00556810"/>
    <w:rsid w:val="00560D5E"/>
    <w:rsid w:val="00594F26"/>
    <w:rsid w:val="0059570C"/>
    <w:rsid w:val="00596E98"/>
    <w:rsid w:val="00597B42"/>
    <w:rsid w:val="005A5199"/>
    <w:rsid w:val="005B24F0"/>
    <w:rsid w:val="005B6C2F"/>
    <w:rsid w:val="005B7DEA"/>
    <w:rsid w:val="005C3AB8"/>
    <w:rsid w:val="005D278C"/>
    <w:rsid w:val="005D3ED6"/>
    <w:rsid w:val="005E6345"/>
    <w:rsid w:val="00612E37"/>
    <w:rsid w:val="00615770"/>
    <w:rsid w:val="00616257"/>
    <w:rsid w:val="006227D3"/>
    <w:rsid w:val="00624F39"/>
    <w:rsid w:val="00632C11"/>
    <w:rsid w:val="006339B9"/>
    <w:rsid w:val="0063791A"/>
    <w:rsid w:val="006468F2"/>
    <w:rsid w:val="006507EA"/>
    <w:rsid w:val="00653FDC"/>
    <w:rsid w:val="00656B8D"/>
    <w:rsid w:val="00660EDE"/>
    <w:rsid w:val="00662D21"/>
    <w:rsid w:val="00662EB4"/>
    <w:rsid w:val="006707EB"/>
    <w:rsid w:val="00672897"/>
    <w:rsid w:val="0068067D"/>
    <w:rsid w:val="006A394D"/>
    <w:rsid w:val="006A4061"/>
    <w:rsid w:val="006A62C8"/>
    <w:rsid w:val="006B1632"/>
    <w:rsid w:val="006B3FC7"/>
    <w:rsid w:val="006C037F"/>
    <w:rsid w:val="006C1D5B"/>
    <w:rsid w:val="006C4AD8"/>
    <w:rsid w:val="006C6160"/>
    <w:rsid w:val="006D626F"/>
    <w:rsid w:val="006D7A32"/>
    <w:rsid w:val="006E531B"/>
    <w:rsid w:val="006F269F"/>
    <w:rsid w:val="006F4101"/>
    <w:rsid w:val="00704A74"/>
    <w:rsid w:val="007103E4"/>
    <w:rsid w:val="00715046"/>
    <w:rsid w:val="007152F3"/>
    <w:rsid w:val="007231E6"/>
    <w:rsid w:val="0072529F"/>
    <w:rsid w:val="00731127"/>
    <w:rsid w:val="007416B1"/>
    <w:rsid w:val="007558B0"/>
    <w:rsid w:val="007668F1"/>
    <w:rsid w:val="007677ED"/>
    <w:rsid w:val="00770490"/>
    <w:rsid w:val="0077094F"/>
    <w:rsid w:val="00772F99"/>
    <w:rsid w:val="00782240"/>
    <w:rsid w:val="00793EFA"/>
    <w:rsid w:val="00796456"/>
    <w:rsid w:val="007A3BA0"/>
    <w:rsid w:val="007B2408"/>
    <w:rsid w:val="007B415D"/>
    <w:rsid w:val="007B4F71"/>
    <w:rsid w:val="007B5B7A"/>
    <w:rsid w:val="007C4FE0"/>
    <w:rsid w:val="007D3B9A"/>
    <w:rsid w:val="007E3F91"/>
    <w:rsid w:val="007E719A"/>
    <w:rsid w:val="007E7D1D"/>
    <w:rsid w:val="007F1457"/>
    <w:rsid w:val="00802E4C"/>
    <w:rsid w:val="008062E5"/>
    <w:rsid w:val="00812323"/>
    <w:rsid w:val="00821749"/>
    <w:rsid w:val="00825C55"/>
    <w:rsid w:val="00830424"/>
    <w:rsid w:val="0083448B"/>
    <w:rsid w:val="00835398"/>
    <w:rsid w:val="00846295"/>
    <w:rsid w:val="008620B8"/>
    <w:rsid w:val="00867976"/>
    <w:rsid w:val="00873C23"/>
    <w:rsid w:val="008938F2"/>
    <w:rsid w:val="00893DA0"/>
    <w:rsid w:val="008A5B92"/>
    <w:rsid w:val="008A7EA7"/>
    <w:rsid w:val="008B699D"/>
    <w:rsid w:val="008C0ABB"/>
    <w:rsid w:val="008C4504"/>
    <w:rsid w:val="008D19DC"/>
    <w:rsid w:val="008D2E84"/>
    <w:rsid w:val="008D617D"/>
    <w:rsid w:val="008D701F"/>
    <w:rsid w:val="008E2A06"/>
    <w:rsid w:val="008E5B61"/>
    <w:rsid w:val="00901A04"/>
    <w:rsid w:val="00901D11"/>
    <w:rsid w:val="009241B6"/>
    <w:rsid w:val="00924A41"/>
    <w:rsid w:val="00925059"/>
    <w:rsid w:val="0093745D"/>
    <w:rsid w:val="00944BE0"/>
    <w:rsid w:val="0094588E"/>
    <w:rsid w:val="00953183"/>
    <w:rsid w:val="009539C7"/>
    <w:rsid w:val="009705DE"/>
    <w:rsid w:val="0097621E"/>
    <w:rsid w:val="00976D23"/>
    <w:rsid w:val="009773EE"/>
    <w:rsid w:val="00984F67"/>
    <w:rsid w:val="009878AC"/>
    <w:rsid w:val="009A1D02"/>
    <w:rsid w:val="009A2182"/>
    <w:rsid w:val="009A3452"/>
    <w:rsid w:val="009A43D8"/>
    <w:rsid w:val="009B0169"/>
    <w:rsid w:val="009B5FE5"/>
    <w:rsid w:val="009C0749"/>
    <w:rsid w:val="009C1B87"/>
    <w:rsid w:val="009C3C01"/>
    <w:rsid w:val="009C3FFE"/>
    <w:rsid w:val="009C691F"/>
    <w:rsid w:val="009C730E"/>
    <w:rsid w:val="009D0196"/>
    <w:rsid w:val="009D4F3E"/>
    <w:rsid w:val="009E0813"/>
    <w:rsid w:val="009F3871"/>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3DD9"/>
    <w:rsid w:val="00AF6545"/>
    <w:rsid w:val="00B111AD"/>
    <w:rsid w:val="00B14964"/>
    <w:rsid w:val="00B17F3B"/>
    <w:rsid w:val="00B55601"/>
    <w:rsid w:val="00B558AA"/>
    <w:rsid w:val="00B55BE9"/>
    <w:rsid w:val="00B6446A"/>
    <w:rsid w:val="00B66247"/>
    <w:rsid w:val="00B67BF9"/>
    <w:rsid w:val="00B714F9"/>
    <w:rsid w:val="00B74098"/>
    <w:rsid w:val="00B7563D"/>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1C4C"/>
    <w:rsid w:val="00C36A22"/>
    <w:rsid w:val="00C41FD5"/>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07F04"/>
    <w:rsid w:val="00D13BCC"/>
    <w:rsid w:val="00D23401"/>
    <w:rsid w:val="00D26D6B"/>
    <w:rsid w:val="00D32E14"/>
    <w:rsid w:val="00D466ED"/>
    <w:rsid w:val="00D513A2"/>
    <w:rsid w:val="00D5579C"/>
    <w:rsid w:val="00D61883"/>
    <w:rsid w:val="00D651D1"/>
    <w:rsid w:val="00D736DC"/>
    <w:rsid w:val="00D86FD6"/>
    <w:rsid w:val="00D934E7"/>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502"/>
    <w:rsid w:val="00E25C03"/>
    <w:rsid w:val="00E32944"/>
    <w:rsid w:val="00E37A59"/>
    <w:rsid w:val="00E422A7"/>
    <w:rsid w:val="00E50C32"/>
    <w:rsid w:val="00E53480"/>
    <w:rsid w:val="00E53805"/>
    <w:rsid w:val="00E61429"/>
    <w:rsid w:val="00E61A74"/>
    <w:rsid w:val="00E66211"/>
    <w:rsid w:val="00E85234"/>
    <w:rsid w:val="00E8719E"/>
    <w:rsid w:val="00E87253"/>
    <w:rsid w:val="00E933D6"/>
    <w:rsid w:val="00E95199"/>
    <w:rsid w:val="00EA08AA"/>
    <w:rsid w:val="00EA66A7"/>
    <w:rsid w:val="00EB4D69"/>
    <w:rsid w:val="00EC3D8A"/>
    <w:rsid w:val="00EC779C"/>
    <w:rsid w:val="00ED072A"/>
    <w:rsid w:val="00ED33D3"/>
    <w:rsid w:val="00ED6EE8"/>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86336"/>
    <w:rsid w:val="00F928F6"/>
    <w:rsid w:val="00F92FE5"/>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D7C"/>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67ACA-961D-4EEC-ABF1-2B2145F8D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2</TotalTime>
  <Pages>43</Pages>
  <Words>26410</Words>
  <Characters>150540</Characters>
  <Application>Microsoft Office Word</Application>
  <DocSecurity>0</DocSecurity>
  <Lines>1254</Lines>
  <Paragraphs>353</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7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15</cp:revision>
  <cp:lastPrinted>2019-04-17T22:08:00Z</cp:lastPrinted>
  <dcterms:created xsi:type="dcterms:W3CDTF">2019-04-17T03:58:00Z</dcterms:created>
  <dcterms:modified xsi:type="dcterms:W3CDTF">2019-05-1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JKxn9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